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Heading1"/>
        <w:pPrChange w:id="4" w:author="Russell, Seth" w:date="2018-12-17T08:15:00Z">
          <w:pPr>
            <w:pStyle w:val="Normal1"/>
            <w:contextualSpacing w:val="0"/>
          </w:pPr>
        </w:pPrChange>
      </w:pPr>
      <w:del w:id="5" w:author="Russell, Seth" w:date="2018-12-07T08:13:00Z">
        <w:r w:rsidRPr="007A1086" w:rsidDel="003F3272">
          <w:delText xml:space="preserve"> </w:delText>
        </w:r>
      </w:del>
      <w:r w:rsidRPr="00502B85">
        <w:rPr>
          <w:noProof/>
        </w:rPr>
        <w:t>Software engineering principles to improve quality and performance of R software</w:t>
      </w:r>
      <w:r w:rsidR="00D94FB8" w:rsidRPr="00502B85">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r w:rsidRPr="00502B85">
        <w:rPr>
          <w:rFonts w:ascii="Times" w:hAnsi="Times"/>
          <w:sz w:val="24"/>
        </w:rPr>
        <w:t>Tellen D. Bennett</w:t>
      </w:r>
      <w:r w:rsidR="006E362D" w:rsidRPr="00502B85">
        <w:rPr>
          <w:rFonts w:ascii="Times" w:hAnsi="Times"/>
          <w:sz w:val="24"/>
          <w:vertAlign w:val="superscript"/>
        </w:rPr>
        <w:t>1,2</w:t>
      </w:r>
      <w:r w:rsidR="00D94FB8" w:rsidRPr="00502B85">
        <w:rPr>
          <w:rFonts w:ascii="Times" w:hAnsi="Times"/>
          <w:sz w:val="24"/>
        </w:rPr>
        <w:t xml:space="preserve">, </w:t>
      </w:r>
      <w:r w:rsidRPr="00502B85">
        <w:rPr>
          <w:rFonts w:ascii="Times" w:hAnsi="Times"/>
          <w:sz w:val="24"/>
        </w:rPr>
        <w:t>Debashis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Montview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690CA838" w:rsidR="00B77860" w:rsidDel="004B4B30" w:rsidRDefault="00D94FB8">
      <w:pPr>
        <w:pStyle w:val="Normal1"/>
        <w:contextualSpacing w:val="0"/>
        <w:rPr>
          <w:del w:id="6" w:author="Russell, Seth" w:date="2018-12-17T08:16:00Z"/>
          <w:rFonts w:ascii="Times" w:hAnsi="Times"/>
          <w:sz w:val="24"/>
        </w:rPr>
      </w:pPr>
      <w:r w:rsidRPr="00502B85">
        <w:rPr>
          <w:rFonts w:ascii="Times" w:hAnsi="Times"/>
          <w:sz w:val="24"/>
        </w:rPr>
        <w:t xml:space="preserve">Email address: </w:t>
      </w:r>
      <w:ins w:id="7" w:author="Russell, Seth" w:date="2018-12-17T08:22:00Z">
        <w:r w:rsidR="004B4B30">
          <w:rPr>
            <w:rFonts w:ascii="Times" w:hAnsi="Times"/>
          </w:rPr>
          <w:fldChar w:fldCharType="begin"/>
        </w:r>
        <w:r w:rsidR="004B4B30">
          <w:rPr>
            <w:rFonts w:ascii="Times" w:hAnsi="Times"/>
            <w:sz w:val="24"/>
          </w:rPr>
          <w:instrText xml:space="preserve"> HYPERLINK "mailto:</w:instrText>
        </w:r>
      </w:ins>
      <w:r w:rsidR="004B4B30" w:rsidRPr="00502B85">
        <w:rPr>
          <w:rFonts w:ascii="Times" w:hAnsi="Times"/>
          <w:sz w:val="24"/>
        </w:rPr>
        <w:instrText>seth.russell@ucdenver.edu</w:instrText>
      </w:r>
      <w:ins w:id="8" w:author="Russell, Seth" w:date="2018-12-17T08:22:00Z">
        <w:r w:rsidR="004B4B30">
          <w:rPr>
            <w:rFonts w:ascii="Times" w:hAnsi="Times"/>
            <w:sz w:val="24"/>
          </w:rPr>
          <w:instrText xml:space="preserve">" </w:instrText>
        </w:r>
        <w:r w:rsidR="004B4B30">
          <w:rPr>
            <w:rFonts w:ascii="Times" w:hAnsi="Times"/>
          </w:rPr>
          <w:fldChar w:fldCharType="separate"/>
        </w:r>
      </w:ins>
      <w:r w:rsidR="004B4B30" w:rsidRPr="00E33862">
        <w:rPr>
          <w:rStyle w:val="Hyperlink"/>
          <w:rFonts w:ascii="Times" w:hAnsi="Times"/>
          <w:sz w:val="24"/>
        </w:rPr>
        <w:t>seth.russell@ucdenver.edu</w:t>
      </w:r>
      <w:ins w:id="9" w:author="Russell, Seth" w:date="2018-12-17T08:22:00Z">
        <w:r w:rsidR="004B4B30">
          <w:rPr>
            <w:rFonts w:ascii="Times" w:hAnsi="Times"/>
          </w:rPr>
          <w:fldChar w:fldCharType="end"/>
        </w:r>
      </w:ins>
    </w:p>
    <w:p w14:paraId="3A03C91E" w14:textId="77777777" w:rsidR="004B4B30" w:rsidRPr="00502B85" w:rsidRDefault="004B4B30">
      <w:pPr>
        <w:pStyle w:val="Normal1"/>
        <w:contextualSpacing w:val="0"/>
        <w:rPr>
          <w:ins w:id="10" w:author="Russell, Seth" w:date="2018-12-17T08:22:00Z"/>
          <w:rFonts w:ascii="Times" w:hAnsi="Times"/>
          <w:sz w:val="24"/>
        </w:rPr>
      </w:pPr>
    </w:p>
    <w:p w14:paraId="430D1DB5" w14:textId="77777777" w:rsidR="00B77860" w:rsidRPr="00502B85" w:rsidRDefault="00B77860">
      <w:pPr>
        <w:pStyle w:val="Normal1"/>
        <w:contextualSpacing w:val="0"/>
      </w:pPr>
    </w:p>
    <w:p w14:paraId="69398344" w14:textId="77777777" w:rsidR="005D77AE" w:rsidRPr="00502B85" w:rsidRDefault="00D94FB8">
      <w:pPr>
        <w:pStyle w:val="Heading2"/>
        <w:pPrChange w:id="11" w:author="Russell, Seth" w:date="2018-12-17T08:16:00Z">
          <w:pPr>
            <w:pStyle w:val="Normal1"/>
            <w:contextualSpacing w:val="0"/>
          </w:pPr>
        </w:pPrChange>
      </w:pPr>
      <w:r w:rsidRPr="00502B85">
        <w:t>ABSTRACT</w:t>
      </w:r>
    </w:p>
    <w:p w14:paraId="5E6DB1BA" w14:textId="18CCACBC" w:rsidR="00EB04D4" w:rsidRDefault="006441D8">
      <w:pPr>
        <w:pStyle w:val="Normal1"/>
        <w:contextualSpacing w:val="0"/>
        <w:rPr>
          <w:rFonts w:ascii="Times" w:hAnsi="Times"/>
          <w:sz w:val="24"/>
        </w:rPr>
      </w:pPr>
      <w:del w:id="12" w:author="Russell, Seth" w:date="2018-12-21T07:41:00Z">
        <w:r w:rsidRPr="00502B85" w:rsidDel="00BD3FBC">
          <w:rPr>
            <w:rFonts w:ascii="Times" w:hAnsi="Times"/>
            <w:sz w:val="24"/>
          </w:rPr>
          <w:delText xml:space="preserve">Today’s computational researchers are expected to be highly proficient in using software to solve a wide range of problems ranging from processing large datasets to developing personalized treatment strategies from a growing range of treatment options. </w:delText>
        </w:r>
      </w:del>
      <w:ins w:id="13" w:author="Microsoft Office User" w:date="2018-12-20T10:52:00Z">
        <w:del w:id="14" w:author="Russell, Seth" w:date="2018-12-21T07:41:00Z">
          <w:r w:rsidR="00FF445A" w:rsidDel="00BD3FBC">
            <w:rPr>
              <w:rFonts w:ascii="Times" w:hAnsi="Times"/>
              <w:sz w:val="24"/>
            </w:rPr>
            <w:delText>R</w:delText>
          </w:r>
        </w:del>
      </w:ins>
      <w:del w:id="15" w:author="Russell, Seth" w:date="2018-12-21T07:41:00Z">
        <w:r w:rsidRPr="00502B85" w:rsidDel="00BD3FBC">
          <w:rPr>
            <w:rFonts w:ascii="Times" w:hAnsi="Times"/>
            <w:sz w:val="24"/>
          </w:rPr>
          <w:delText>While these researchers are well</w:delText>
        </w:r>
        <w:r w:rsidRPr="006441D8" w:rsidDel="00BD3FBC">
          <w:rPr>
            <w:rFonts w:ascii="Times" w:hAnsi="Times"/>
            <w:sz w:val="24"/>
          </w:rPr>
          <w:delText xml:space="preserve"> versed in their own field, </w:delText>
        </w:r>
      </w:del>
      <w:ins w:id="16" w:author="Microsoft Office User" w:date="2018-12-20T10:52:00Z">
        <w:del w:id="17" w:author="Russell, Seth" w:date="2018-12-21T07:41:00Z">
          <w:r w:rsidR="00FF445A" w:rsidDel="00BD3FBC">
            <w:rPr>
              <w:rFonts w:ascii="Times" w:hAnsi="Times"/>
              <w:sz w:val="24"/>
            </w:rPr>
            <w:delText xml:space="preserve">but may lack </w:delText>
          </w:r>
        </w:del>
      </w:ins>
      <w:del w:id="18" w:author="Russell, Seth" w:date="2018-12-21T07:41:00Z">
        <w:r w:rsidRPr="006441D8" w:rsidDel="00BD3FBC">
          <w:rPr>
            <w:rFonts w:ascii="Times" w:hAnsi="Times"/>
            <w:sz w:val="24"/>
          </w:rPr>
          <w:delText>formal training</w:delText>
        </w:r>
      </w:del>
      <w:ins w:id="19" w:author="Microsoft Office User" w:date="2018-12-20T10:53:00Z">
        <w:del w:id="20" w:author="Russell, Seth" w:date="2018-12-21T07:41:00Z">
          <w:r w:rsidR="00FF445A" w:rsidDel="00BD3FBC">
            <w:rPr>
              <w:rFonts w:ascii="Times" w:hAnsi="Times"/>
              <w:sz w:val="24"/>
            </w:rPr>
            <w:delText xml:space="preserve"> and appropriate mentorship</w:delText>
          </w:r>
        </w:del>
      </w:ins>
      <w:del w:id="21" w:author="Russell, Seth" w:date="2018-12-21T07:41:00Z">
        <w:r w:rsidRPr="006441D8" w:rsidDel="00BD3FBC">
          <w:rPr>
            <w:rFonts w:ascii="Times" w:hAnsi="Times"/>
            <w:sz w:val="24"/>
          </w:rPr>
          <w:delText xml:space="preserve"> in software engineering principl</w:delText>
        </w:r>
      </w:del>
      <w:ins w:id="22" w:author="Microsoft Office User" w:date="2018-12-20T10:53:00Z">
        <w:del w:id="23" w:author="Russell, Seth" w:date="2018-12-21T07:41:00Z">
          <w:r w:rsidR="00FF445A" w:rsidDel="00BD3FBC">
            <w:rPr>
              <w:rFonts w:ascii="Times" w:hAnsi="Times"/>
              <w:sz w:val="24"/>
            </w:rPr>
            <w:delText>es</w:delText>
          </w:r>
        </w:del>
      </w:ins>
      <w:del w:id="24" w:author="Russell, Seth" w:date="2018-12-21T07:41:00Z">
        <w:r w:rsidRPr="006441D8" w:rsidDel="00BD3FBC">
          <w:rPr>
            <w:rFonts w:ascii="Times" w:hAnsi="Times"/>
            <w:sz w:val="24"/>
          </w:rPr>
          <w:delText>es and appropriate mentorship is often lacking. Two major themes that are not covered in most university coursework nor current literature are software testing and software optimization. Through a survey o</w:delText>
        </w:r>
        <w:r w:rsidR="00AD5C09" w:rsidDel="00BD3FBC">
          <w:rPr>
            <w:rFonts w:ascii="Times" w:hAnsi="Times"/>
            <w:sz w:val="24"/>
          </w:rPr>
          <w:delText xml:space="preserve">f all currently available </w:delText>
        </w:r>
        <w:r w:rsidR="00AD5C09" w:rsidRPr="006441D8" w:rsidDel="00BD3FBC">
          <w:rPr>
            <w:rFonts w:ascii="Times" w:hAnsi="Times"/>
            <w:sz w:val="24"/>
          </w:rPr>
          <w:delText>The Comprehensive R Archive Network</w:delText>
        </w:r>
        <w:r w:rsidR="00AD5C09" w:rsidDel="00BD3FBC">
          <w:rPr>
            <w:rFonts w:ascii="Times" w:hAnsi="Times"/>
            <w:sz w:val="24"/>
          </w:rPr>
          <w:delText xml:space="preserve"> (CRAN</w:delText>
        </w:r>
        <w:r w:rsidRPr="006441D8" w:rsidDel="00BD3FBC">
          <w:rPr>
            <w:rFonts w:ascii="Times" w:hAnsi="Times"/>
            <w:sz w:val="24"/>
          </w:rPr>
          <w:delText>) packages</w:delText>
        </w:r>
      </w:del>
      <w:ins w:id="25" w:author="Microsoft Office User" w:date="2018-12-20T10:53:00Z">
        <w:del w:id="26" w:author="Russell, Seth" w:date="2018-12-21T07:41:00Z">
          <w:r w:rsidR="00FF445A" w:rsidDel="00BD3FBC">
            <w:rPr>
              <w:rFonts w:ascii="Times" w:hAnsi="Times"/>
              <w:sz w:val="24"/>
            </w:rPr>
            <w:delText>,</w:delText>
          </w:r>
        </w:del>
      </w:ins>
      <w:del w:id="27" w:author="Russell, Seth" w:date="2018-12-21T07:41:00Z">
        <w:r w:rsidRPr="006441D8" w:rsidDel="00BD3FBC">
          <w:rPr>
            <w:rFonts w:ascii="Times" w:hAnsi="Times"/>
            <w:sz w:val="24"/>
          </w:rPr>
          <w:delText xml:space="preserve"> we show that reproducible and replicable software </w:delText>
        </w:r>
        <w:r w:rsidR="00C3693A" w:rsidDel="00BD3FBC">
          <w:rPr>
            <w:rFonts w:ascii="Times" w:hAnsi="Times"/>
            <w:sz w:val="24"/>
          </w:rPr>
          <w:delText>tests are</w:delText>
        </w:r>
        <w:r w:rsidRPr="006441D8" w:rsidDel="00BD3FBC">
          <w:rPr>
            <w:rFonts w:ascii="Times" w:hAnsi="Times"/>
            <w:sz w:val="24"/>
          </w:rPr>
          <w:delTex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delText>
        </w:r>
      </w:del>
      <w:ins w:id="28" w:author="Russell, Seth" w:date="2018-12-21T07:41:00Z">
        <w:r w:rsidR="00BD3FBC">
          <w:rPr>
            <w:rFonts w:ascii="Times" w:hAnsi="Times"/>
            <w:sz w:val="24"/>
          </w:rPr>
          <w:tab/>
        </w:r>
      </w:ins>
    </w:p>
    <w:p w14:paraId="76F7CF18" w14:textId="77777777" w:rsidR="006441D8" w:rsidRPr="005D77AE" w:rsidRDefault="006441D8">
      <w:pPr>
        <w:pStyle w:val="Normal1"/>
        <w:contextualSpacing w:val="0"/>
        <w:rPr>
          <w:rFonts w:ascii="Times" w:hAnsi="Times"/>
          <w:sz w:val="24"/>
        </w:rPr>
      </w:pPr>
    </w:p>
    <w:p w14:paraId="3148073C" w14:textId="6B26BA6F" w:rsidR="002229AB" w:rsidRPr="00932E96" w:rsidRDefault="007A1086">
      <w:pPr>
        <w:pStyle w:val="Heading2"/>
        <w:pPrChange w:id="29" w:author="Russell, Seth" w:date="2018-12-17T08:17:00Z">
          <w:pPr>
            <w:pStyle w:val="Normal1"/>
            <w:contextualSpacing w:val="0"/>
          </w:pPr>
        </w:pPrChange>
      </w:pPr>
      <w:del w:id="30" w:author="Russell, Seth" w:date="2018-12-22T22:15:00Z">
        <w:r w:rsidDel="00660D05">
          <w:rPr>
            <w:noProof/>
          </w:rPr>
          <mc:AlternateContent>
            <mc:Choice Requires="wps">
              <w:drawing>
                <wp:anchor distT="0" distB="0" distL="114300" distR="114300" simplePos="0" relativeHeight="251660288" behindDoc="0" locked="0" layoutInCell="1" allowOverlap="1" wp14:anchorId="04E64B39" wp14:editId="47CB144F">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8566E7" w:rsidRPr="00D94FB8" w:rsidRDefault="008566E7" w:rsidP="00FD22BE">
                              <w:pPr>
                                <w:rPr>
                                  <w:b/>
                                  <w:sz w:val="28"/>
                                </w:rPr>
                              </w:pPr>
                              <w:bookmarkStart w:id="31" w:name="_GoBack"/>
                              <w:r>
                                <w:rPr>
                                  <w:b/>
                                  <w:sz w:val="28"/>
                                </w:rPr>
                                <w:t xml:space="preserve">Abstract </w:t>
                              </w:r>
                              <w:r w:rsidRPr="00D94FB8">
                                <w:rPr>
                                  <w:b/>
                                  <w:sz w:val="28"/>
                                </w:rPr>
                                <w:t>Guidance</w:t>
                              </w:r>
                              <w:r>
                                <w:rPr>
                                  <w:b/>
                                  <w:sz w:val="28"/>
                                </w:rPr>
                                <w:t xml:space="preserve"> – remove this box before submitting!</w:t>
                              </w:r>
                            </w:p>
                            <w:p w14:paraId="225730E1" w14:textId="77777777" w:rsidR="008566E7" w:rsidRDefault="008566E7" w:rsidP="00FD22BE">
                              <w:pPr>
                                <w:pStyle w:val="ListParagraph"/>
                                <w:numPr>
                                  <w:ilvl w:val="0"/>
                                  <w:numId w:val="2"/>
                                </w:numPr>
                              </w:pPr>
                              <w:r w:rsidRPr="00FD22BE">
                                <w:t>No more than approx. 500 words (or 3,000 characters).</w:t>
                              </w:r>
                            </w:p>
                            <w:p w14:paraId="05FAF871" w14:textId="77777777" w:rsidR="008566E7" w:rsidRDefault="008566E7" w:rsidP="00FD22BE">
                              <w:pPr>
                                <w:pStyle w:val="ListParagraph"/>
                                <w:numPr>
                                  <w:ilvl w:val="0"/>
                                  <w:numId w:val="2"/>
                                </w:numPr>
                              </w:pPr>
                              <w:r>
                                <w:t>S</w:t>
                              </w:r>
                              <w:r w:rsidRPr="00FD22BE">
                                <w:t>elf-contained and concisely describe the reason for the work, methodology, results, and conclusions. Uncommon ab</w:t>
                              </w:r>
                              <w:bookmarkEnd w:id="31"/>
                              <w:r w:rsidRPr="00FD22BE">
                                <w:t>breviations should be spelled out at first use. Do not include footnotes or references</w:t>
                              </w:r>
                              <w:r>
                                <w:t>.</w:t>
                              </w:r>
                            </w:p>
                            <w:p w14:paraId="0819AC38" w14:textId="77777777" w:rsidR="008566E7" w:rsidRDefault="008566E7"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8566E7" w:rsidRPr="00FD22BE" w:rsidRDefault="008566E7"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8566E7" w:rsidRPr="00FD22BE" w:rsidRDefault="008566E7" w:rsidP="00FD22BE">
                              <w:pPr>
                                <w:ind w:left="360"/>
                                <w:rPr>
                                  <w:b/>
                                </w:rPr>
                              </w:pPr>
                              <w:r w:rsidRPr="00FD22BE">
                                <w:rPr>
                                  <w:b/>
                                </w:rPr>
                                <w:t>Methods.</w:t>
                              </w:r>
                              <w:r>
                                <w:rPr>
                                  <w:b/>
                                </w:rPr>
                                <w:t xml:space="preserve"> </w:t>
                              </w:r>
                              <w:r w:rsidRPr="00FD22BE">
                                <w:t>Methods section here, then new line.</w:t>
                              </w:r>
                            </w:p>
                            <w:p w14:paraId="33BC8182" w14:textId="77777777" w:rsidR="008566E7" w:rsidRPr="00FD22BE" w:rsidRDefault="008566E7" w:rsidP="00FD22BE">
                              <w:pPr>
                                <w:ind w:left="360"/>
                                <w:rPr>
                                  <w:b/>
                                </w:rPr>
                              </w:pPr>
                              <w:r w:rsidRPr="00FD22BE">
                                <w:rPr>
                                  <w:b/>
                                </w:rPr>
                                <w:t>Results.</w:t>
                              </w:r>
                              <w:r>
                                <w:rPr>
                                  <w:b/>
                                </w:rPr>
                                <w:t xml:space="preserve"> </w:t>
                              </w:r>
                              <w:r w:rsidRPr="00FD22BE">
                                <w:t>Results section here, then new line.</w:t>
                              </w:r>
                            </w:p>
                            <w:p w14:paraId="61C1386F" w14:textId="77777777" w:rsidR="008566E7" w:rsidRPr="00FD22BE" w:rsidRDefault="008566E7" w:rsidP="00FD22BE">
                              <w:pPr>
                                <w:ind w:left="360"/>
                                <w:rPr>
                                  <w:b/>
                                </w:rPr>
                              </w:pPr>
                              <w:r w:rsidRPr="00FD22BE">
                                <w:rPr>
                                  <w:b/>
                                </w:rPr>
                                <w:t>Discussion.</w:t>
                              </w:r>
                              <w:r>
                                <w:rPr>
                                  <w:b/>
                                </w:rPr>
                                <w:t xml:space="preserve"> </w:t>
                              </w:r>
                              <w:r w:rsidRPr="00FD22BE">
                                <w:t>Discussion section here.</w:t>
                              </w:r>
                            </w:p>
                            <w:p w14:paraId="4C9EDCDB" w14:textId="77777777" w:rsidR="008566E7" w:rsidRDefault="008566E7"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8566E7" w:rsidRPr="00D94FB8" w:rsidRDefault="008566E7" w:rsidP="00FD22BE">
                        <w:pPr>
                          <w:rPr>
                            <w:b/>
                            <w:sz w:val="28"/>
                          </w:rPr>
                        </w:pPr>
                        <w:bookmarkStart w:id="32" w:name="_GoBack"/>
                        <w:r>
                          <w:rPr>
                            <w:b/>
                            <w:sz w:val="28"/>
                          </w:rPr>
                          <w:t xml:space="preserve">Abstract </w:t>
                        </w:r>
                        <w:r w:rsidRPr="00D94FB8">
                          <w:rPr>
                            <w:b/>
                            <w:sz w:val="28"/>
                          </w:rPr>
                          <w:t>Guidance</w:t>
                        </w:r>
                        <w:r>
                          <w:rPr>
                            <w:b/>
                            <w:sz w:val="28"/>
                          </w:rPr>
                          <w:t xml:space="preserve"> – remove this box before submitting!</w:t>
                        </w:r>
                      </w:p>
                      <w:p w14:paraId="225730E1" w14:textId="77777777" w:rsidR="008566E7" w:rsidRDefault="008566E7" w:rsidP="00FD22BE">
                        <w:pPr>
                          <w:pStyle w:val="ListParagraph"/>
                          <w:numPr>
                            <w:ilvl w:val="0"/>
                            <w:numId w:val="2"/>
                          </w:numPr>
                        </w:pPr>
                        <w:r w:rsidRPr="00FD22BE">
                          <w:t>No more than approx. 500 words (or 3,000 characters).</w:t>
                        </w:r>
                      </w:p>
                      <w:p w14:paraId="05FAF871" w14:textId="77777777" w:rsidR="008566E7" w:rsidRDefault="008566E7" w:rsidP="00FD22BE">
                        <w:pPr>
                          <w:pStyle w:val="ListParagraph"/>
                          <w:numPr>
                            <w:ilvl w:val="0"/>
                            <w:numId w:val="2"/>
                          </w:numPr>
                        </w:pPr>
                        <w:r>
                          <w:t>S</w:t>
                        </w:r>
                        <w:r w:rsidRPr="00FD22BE">
                          <w:t>elf-contained and concisely describe the reason for the work, methodology, results, and conclusions. Uncommon ab</w:t>
                        </w:r>
                        <w:bookmarkEnd w:id="32"/>
                        <w:r w:rsidRPr="00FD22BE">
                          <w:t>breviations should be spelled out at first use. Do not include footnotes or references</w:t>
                        </w:r>
                        <w:r>
                          <w:t>.</w:t>
                        </w:r>
                      </w:p>
                      <w:p w14:paraId="0819AC38" w14:textId="77777777" w:rsidR="008566E7" w:rsidRDefault="008566E7"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8566E7" w:rsidRPr="00FD22BE" w:rsidRDefault="008566E7"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8566E7" w:rsidRPr="00FD22BE" w:rsidRDefault="008566E7" w:rsidP="00FD22BE">
                        <w:pPr>
                          <w:ind w:left="360"/>
                          <w:rPr>
                            <w:b/>
                          </w:rPr>
                        </w:pPr>
                        <w:r w:rsidRPr="00FD22BE">
                          <w:rPr>
                            <w:b/>
                          </w:rPr>
                          <w:t>Methods.</w:t>
                        </w:r>
                        <w:r>
                          <w:rPr>
                            <w:b/>
                          </w:rPr>
                          <w:t xml:space="preserve"> </w:t>
                        </w:r>
                        <w:r w:rsidRPr="00FD22BE">
                          <w:t>Methods section here, then new line.</w:t>
                        </w:r>
                      </w:p>
                      <w:p w14:paraId="33BC8182" w14:textId="77777777" w:rsidR="008566E7" w:rsidRPr="00FD22BE" w:rsidRDefault="008566E7" w:rsidP="00FD22BE">
                        <w:pPr>
                          <w:ind w:left="360"/>
                          <w:rPr>
                            <w:b/>
                          </w:rPr>
                        </w:pPr>
                        <w:r w:rsidRPr="00FD22BE">
                          <w:rPr>
                            <w:b/>
                          </w:rPr>
                          <w:t>Results.</w:t>
                        </w:r>
                        <w:r>
                          <w:rPr>
                            <w:b/>
                          </w:rPr>
                          <w:t xml:space="preserve"> </w:t>
                        </w:r>
                        <w:r w:rsidRPr="00FD22BE">
                          <w:t>Results section here, then new line.</w:t>
                        </w:r>
                      </w:p>
                      <w:p w14:paraId="61C1386F" w14:textId="77777777" w:rsidR="008566E7" w:rsidRPr="00FD22BE" w:rsidRDefault="008566E7" w:rsidP="00FD22BE">
                        <w:pPr>
                          <w:ind w:left="360"/>
                          <w:rPr>
                            <w:b/>
                          </w:rPr>
                        </w:pPr>
                        <w:r w:rsidRPr="00FD22BE">
                          <w:rPr>
                            <w:b/>
                          </w:rPr>
                          <w:t>Discussion.</w:t>
                        </w:r>
                        <w:r>
                          <w:rPr>
                            <w:b/>
                          </w:rPr>
                          <w:t xml:space="preserve"> </w:t>
                        </w:r>
                        <w:r w:rsidRPr="00FD22BE">
                          <w:t>Discussion section here.</w:t>
                        </w:r>
                      </w:p>
                      <w:p w14:paraId="4C9EDCDB" w14:textId="77777777" w:rsidR="008566E7" w:rsidRDefault="008566E7" w:rsidP="00FD22BE"/>
                    </w:txbxContent>
                  </v:textbox>
                  <w10:wrap type="tight"/>
                </v:shape>
              </w:pict>
            </mc:Fallback>
          </mc:AlternateContent>
        </w:r>
      </w:del>
      <w:r w:rsidR="00D94FB8" w:rsidRPr="008E3EA1">
        <w:t>INTRODUCTION</w:t>
      </w:r>
    </w:p>
    <w:p w14:paraId="5F5D8A3B" w14:textId="4F179A6C"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33" w:author="Russell, Seth" w:date="2018-11-08T11:15:00Z">
        <w:r w:rsidRPr="00AE0425" w:rsidDel="00F937D2">
          <w:rPr>
            <w:rFonts w:ascii="Times" w:hAnsi="Times"/>
            <w:sz w:val="24"/>
          </w:rPr>
          <w:delText>autodidacts</w:delText>
        </w:r>
      </w:del>
      <w:ins w:id="34"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35" w:author="Russell, Seth" w:date="2018-11-08T11:49:00Z">
        <w:r w:rsidRPr="00AE0425" w:rsidDel="000A6932">
          <w:rPr>
            <w:rFonts w:ascii="Times" w:hAnsi="Times"/>
            <w:sz w:val="24"/>
          </w:rPr>
          <w:delText xml:space="preserve">codified </w:delText>
        </w:r>
      </w:del>
      <w:ins w:id="36" w:author="Russell, Seth" w:date="2018-11-08T11:49:00Z">
        <w:r w:rsidR="000A6932">
          <w:rPr>
            <w:rFonts w:ascii="Times" w:hAnsi="Times"/>
            <w:sz w:val="24"/>
          </w:rPr>
          <w:t>standardized</w:t>
        </w:r>
        <w:r w:rsidR="000A6932" w:rsidRPr="00AE0425">
          <w:rPr>
            <w:rFonts w:ascii="Times" w:hAnsi="Times"/>
            <w:sz w:val="24"/>
          </w:rPr>
          <w:t xml:space="preserve"> </w:t>
        </w:r>
      </w:ins>
      <w:ins w:id="37" w:author="Russell, Seth" w:date="2018-12-15T15:49:00Z">
        <w:r w:rsidR="001D7D66">
          <w:rPr>
            <w:rFonts w:ascii="Times" w:hAnsi="Times"/>
            <w:sz w:val="24"/>
          </w:rPr>
          <w:t xml:space="preserve">many years ago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del w:id="38" w:author="Russell, Seth" w:date="2018-12-14T10:06:00Z">
        <w:r w:rsidRPr="00AE0425" w:rsidDel="00201F5C">
          <w:rPr>
            <w:rFonts w:ascii="Times" w:hAnsi="Times"/>
            <w:sz w:val="24"/>
          </w:rPr>
          <w:delText xml:space="preserve"> </w:delText>
        </w:r>
      </w:del>
      <w:ins w:id="39" w:author="Russell, Seth" w:date="2018-12-14T10:06:00Z">
        <w:r w:rsidR="00201F5C">
          <w:rPr>
            <w:rFonts w:ascii="Times" w:hAnsi="Times"/>
            <w:sz w:val="24"/>
          </w:rPr>
          <w:t xml:space="preserve"> </w:t>
        </w:r>
      </w:ins>
      <w:r w:rsidRPr="00AE0425">
        <w:rPr>
          <w:rFonts w:ascii="Times" w:hAnsi="Times"/>
          <w:sz w:val="24"/>
        </w:rPr>
        <w:t>and depth over many years.</w:t>
      </w:r>
      <w:del w:id="40" w:author="Russell, Seth" w:date="2018-12-15T15:49:00Z">
        <w:r w:rsidRPr="00AE0425" w:rsidDel="003D6663">
          <w:rPr>
            <w:rFonts w:ascii="Times" w:hAnsi="Times"/>
            <w:sz w:val="24"/>
          </w:rPr>
          <w:delText xml:space="preserve"> There are now many programs and disciplines through which one can learn how carry out scientific research with the assistance of computers.</w:delText>
        </w:r>
      </w:del>
      <w:r w:rsidRPr="00AE0425">
        <w:rPr>
          <w:rFonts w:ascii="Times" w:hAnsi="Times"/>
          <w:sz w:val="24"/>
        </w:rPr>
        <w:t xml:space="preserve"> Software engineering, a</w:t>
      </w:r>
      <w:ins w:id="41" w:author="Microsoft Office User" w:date="2018-12-20T10:54:00Z">
        <w:r w:rsidR="00FF445A">
          <w:rPr>
            <w:rFonts w:ascii="Times" w:hAnsi="Times"/>
            <w:sz w:val="24"/>
          </w:rPr>
          <w:t xml:space="preserve"> discipline </w:t>
        </w:r>
      </w:ins>
      <w:del w:id="42" w:author="Microsoft Office User" w:date="2018-12-20T10:54:00Z">
        <w:r w:rsidRPr="00AE0425" w:rsidDel="00FF445A">
          <w:rPr>
            <w:rFonts w:ascii="Times" w:hAnsi="Times"/>
            <w:sz w:val="24"/>
          </w:rPr>
          <w:delText xml:space="preserve">n offshoot </w:delText>
        </w:r>
      </w:del>
      <w:ins w:id="43" w:author="Microsoft Office User" w:date="2018-12-20T10:54:00Z">
        <w:r w:rsidR="00FF445A">
          <w:rPr>
            <w:rFonts w:ascii="Times" w:hAnsi="Times"/>
            <w:sz w:val="24"/>
          </w:rPr>
          <w:t>within</w:t>
        </w:r>
      </w:ins>
      <w:del w:id="44" w:author="Microsoft Office User" w:date="2018-12-20T10:54:00Z">
        <w:r w:rsidRPr="00AE0425" w:rsidDel="00FF445A">
          <w:rPr>
            <w:rFonts w:ascii="Times" w:hAnsi="Times"/>
            <w:sz w:val="24"/>
          </w:rPr>
          <w:delText>of</w:delText>
        </w:r>
      </w:del>
      <w:r w:rsidRPr="00AE0425">
        <w:rPr>
          <w:rFonts w:ascii="Times" w:hAnsi="Times"/>
          <w:sz w:val="24"/>
        </w:rPr>
        <w:t xml:space="preserve"> computer science, </w:t>
      </w:r>
      <w:del w:id="45" w:author="Microsoft Office User" w:date="2018-12-20T10:54:00Z">
        <w:r w:rsidRPr="00AE0425" w:rsidDel="00FF445A">
          <w:rPr>
            <w:rFonts w:ascii="Times" w:hAnsi="Times"/>
            <w:sz w:val="24"/>
          </w:rPr>
          <w:delText xml:space="preserve">is the </w:delText>
        </w:r>
      </w:del>
      <w:ins w:id="46" w:author="Russell, Seth" w:date="2018-12-15T15:50:00Z">
        <w:del w:id="47" w:author="Microsoft Office User" w:date="2018-12-20T10:54:00Z">
          <w:r w:rsidR="003D6663" w:rsidDel="00FF445A">
            <w:rPr>
              <w:rFonts w:ascii="Times" w:hAnsi="Times"/>
              <w:sz w:val="24"/>
            </w:rPr>
            <w:delText>present</w:delText>
          </w:r>
        </w:del>
      </w:ins>
      <w:ins w:id="48" w:author="Russell, Seth" w:date="2018-12-15T15:48:00Z">
        <w:del w:id="49" w:author="Microsoft Office User" w:date="2018-12-20T10:54:00Z">
          <w:r w:rsidR="001D7D66" w:rsidDel="00FF445A">
            <w:rPr>
              <w:rFonts w:ascii="Times" w:hAnsi="Times"/>
              <w:sz w:val="24"/>
            </w:rPr>
            <w:delText xml:space="preserve"> </w:delText>
          </w:r>
        </w:del>
      </w:ins>
      <w:del w:id="50" w:author="Microsoft Office User" w:date="2018-12-20T10:54:00Z">
        <w:r w:rsidRPr="00AE0425" w:rsidDel="00FF445A">
          <w:rPr>
            <w:rFonts w:ascii="Times" w:hAnsi="Times"/>
            <w:sz w:val="24"/>
          </w:rPr>
          <w:delText xml:space="preserve">discipline that </w:delText>
        </w:r>
      </w:del>
      <w:r w:rsidRPr="00AE0425">
        <w:rPr>
          <w:rFonts w:ascii="Times" w:hAnsi="Times"/>
          <w:sz w:val="24"/>
        </w:rPr>
        <w:t>“seeks to</w:t>
      </w:r>
      <w:ins w:id="51" w:author="Microsoft Office User" w:date="2018-12-20T10:54:00Z">
        <w:r w:rsidR="00FF445A">
          <w:rPr>
            <w:rFonts w:ascii="Times" w:hAnsi="Times"/>
            <w:sz w:val="24"/>
          </w:rPr>
          <w:t xml:space="preserve"> </w:t>
        </w:r>
      </w:ins>
      <w:del w:id="52" w:author="Microsoft Office User" w:date="2018-12-20T10:54:00Z">
        <w:r w:rsidRPr="00AE0425" w:rsidDel="00FF445A">
          <w:rPr>
            <w:rFonts w:ascii="Times" w:hAnsi="Times"/>
            <w:sz w:val="24"/>
          </w:rPr>
          <w:delText xml:space="preserve"> </w:delText>
        </w:r>
      </w:del>
      <w:r w:rsidRPr="00AE0425">
        <w:rPr>
          <w:rFonts w:ascii="Times" w:hAnsi="Times"/>
          <w:sz w:val="24"/>
        </w:rPr>
        <w:t xml:space="preserve">develop and use systematic models and reliable techniques to produce high-quality software. These </w:t>
      </w:r>
      <w:ins w:id="53" w:author="Russell, Seth" w:date="2018-12-15T15:47:00Z">
        <w:r w:rsidR="00AD7BEF">
          <w:rPr>
            <w:rFonts w:ascii="Times" w:hAnsi="Times"/>
            <w:sz w:val="24"/>
          </w:rPr>
          <w:t xml:space="preserve">software engineering </w:t>
        </w:r>
      </w:ins>
      <w:r w:rsidRPr="00AE0425">
        <w:rPr>
          <w:rFonts w:ascii="Times" w:hAnsi="Times"/>
          <w:sz w:val="24"/>
        </w:rPr>
        <w:t xml:space="preserve">concerns extend from theory and principles to </w:t>
      </w:r>
      <w:del w:id="54" w:author="Microsoft Office User" w:date="2018-12-20T10:55:00Z">
        <w:r w:rsidRPr="00AE0425" w:rsidDel="00FF445A">
          <w:rPr>
            <w:rFonts w:ascii="Times" w:hAnsi="Times"/>
            <w:sz w:val="24"/>
          </w:rPr>
          <w:delText xml:space="preserve">the </w:delText>
        </w:r>
      </w:del>
      <w:r w:rsidRPr="00AE0425">
        <w:rPr>
          <w:rFonts w:ascii="Times" w:hAnsi="Times"/>
          <w:sz w:val="24"/>
        </w:rPr>
        <w:t xml:space="preserve">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1A763985" w:rsidR="00AE0425" w:rsidRDefault="00AE0425" w:rsidP="00AE0425">
      <w:pPr>
        <w:pStyle w:val="Normal1"/>
        <w:rPr>
          <w:rFonts w:ascii="Times" w:hAnsi="Times"/>
          <w:sz w:val="24"/>
        </w:rPr>
      </w:pPr>
      <w:del w:id="55" w:author="Microsoft Office User" w:date="2018-12-20T10:56:00Z">
        <w:r w:rsidRPr="00AE0425" w:rsidDel="00FF445A">
          <w:rPr>
            <w:rFonts w:ascii="Times" w:hAnsi="Times"/>
            <w:sz w:val="24"/>
          </w:rPr>
          <w:delText>In a similar manner to the advances in computer science body of knowledge</w:delText>
        </w:r>
      </w:del>
      <w:ins w:id="56" w:author="Microsoft Office User" w:date="2018-12-20T10:56:00Z">
        <w:r w:rsidR="00FF445A">
          <w:rPr>
            <w:rFonts w:ascii="Times" w:hAnsi="Times"/>
            <w:sz w:val="24"/>
          </w:rPr>
          <w:t>As they gain sophistication</w:t>
        </w:r>
      </w:ins>
      <w:r w:rsidRPr="00AE0425">
        <w:rPr>
          <w:rFonts w:ascii="Times" w:hAnsi="Times"/>
          <w:sz w:val="24"/>
        </w:rPr>
        <w:t>, computational researchers, statisticians, and similar professionals need to advance their skills by adopting principles of software engineering. Wilson et a</w:t>
      </w:r>
      <w:ins w:id="57" w:author="Microsoft Office User" w:date="2018-12-20T10:56:00Z">
        <w:r w:rsidR="00FF445A">
          <w:rPr>
            <w:rFonts w:ascii="Times" w:hAnsi="Times"/>
            <w:sz w:val="24"/>
          </w:rPr>
          <w:t xml:space="preserve">l. </w:t>
        </w:r>
      </w:ins>
      <w:del w:id="58" w:author="Microsoft Office User" w:date="2018-12-20T10:56:00Z">
        <w:r w:rsidRPr="00AE0425" w:rsidDel="00FF445A">
          <w:rPr>
            <w:rFonts w:ascii="Times" w:hAnsi="Times"/>
            <w:sz w:val="24"/>
          </w:rPr>
          <w:delText>l in their 2014 paper covered</w:delText>
        </w:r>
      </w:del>
      <w:ins w:id="59" w:author="Microsoft Office User" w:date="2018-12-20T10:56:00Z">
        <w:r w:rsidR="00FF445A">
          <w:rPr>
            <w:rFonts w:ascii="Times" w:hAnsi="Times"/>
            <w:sz w:val="24"/>
          </w:rPr>
          <w:t>identified</w:t>
        </w:r>
      </w:ins>
      <w:ins w:id="60" w:author="Microsoft Office User" w:date="2018-12-20T10:57:00Z">
        <w:r w:rsidR="00C56EB1">
          <w:rPr>
            <w:rFonts w:ascii="Times" w:hAnsi="Times"/>
            <w:sz w:val="24"/>
          </w:rPr>
          <w:t xml:space="preserve"> 8</w:t>
        </w:r>
      </w:ins>
      <w:r w:rsidRPr="00AE0425">
        <w:rPr>
          <w:rFonts w:ascii="Times" w:hAnsi="Times"/>
          <w:sz w:val="24"/>
        </w:rPr>
        <w:t xml:space="preserve">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w:t>
      </w:r>
      <w:ins w:id="61" w:author="Russell, Seth" w:date="2018-12-13T12:00:00Z">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ins>
      <w:r w:rsidRPr="00AE0425">
        <w:rPr>
          <w:rFonts w:ascii="Times" w:hAnsi="Times"/>
          <w:sz w:val="24"/>
        </w:rPr>
        <w:t xml:space="preserve">They provide a high-level description of 8 important </w:t>
      </w:r>
      <w:r w:rsidRPr="00AE0425">
        <w:rPr>
          <w:rFonts w:ascii="Times" w:hAnsi="Times"/>
          <w:sz w:val="24"/>
        </w:rPr>
        <w:lastRenderedPageBreak/>
        <w:t xml:space="preserve">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0FAC05DF" w:rsidR="00AE0425" w:rsidRDefault="00AE0425" w:rsidP="00AE0425">
      <w:pPr>
        <w:pStyle w:val="Normal1"/>
        <w:rPr>
          <w:rFonts w:ascii="Times" w:hAnsi="Times"/>
          <w:sz w:val="24"/>
        </w:rPr>
      </w:pPr>
      <w:r w:rsidRPr="00AE0425">
        <w:rPr>
          <w:rFonts w:ascii="Times" w:hAnsi="Times"/>
          <w:sz w:val="24"/>
        </w:rPr>
        <w:t>The ACM/</w:t>
      </w:r>
      <w:ins w:id="62" w:author="Russell, Seth" w:date="2018-12-20T14:53:00Z">
        <w:r w:rsidR="008566E7" w:rsidRPr="008566E7">
          <w:rPr>
            <w:rFonts w:ascii="Times" w:hAnsi="Times"/>
            <w:sz w:val="24"/>
          </w:rPr>
          <w:t>Institute of Electrical and Electronics Engineers</w:t>
        </w:r>
        <w:r w:rsidR="008566E7">
          <w:rPr>
            <w:rFonts w:ascii="Times" w:hAnsi="Times"/>
            <w:sz w:val="24"/>
          </w:rPr>
          <w:t xml:space="preserve"> (IEEE) r</w:t>
        </w:r>
      </w:ins>
      <w:del w:id="63" w:author="Russell, Seth" w:date="2018-12-20T14:53:00Z">
        <w:r w:rsidRPr="00AE0425" w:rsidDel="008566E7">
          <w:rPr>
            <w:rFonts w:ascii="Times" w:hAnsi="Times"/>
            <w:sz w:val="24"/>
          </w:rPr>
          <w:delText>IEEE r</w:delText>
        </w:r>
      </w:del>
      <w:r w:rsidRPr="00AE0425">
        <w:rPr>
          <w:rFonts w:ascii="Times" w:hAnsi="Times"/>
          <w:sz w:val="24"/>
        </w:rPr>
        <w:t>ecommendations for an undergraduate degree in software engineering describe a range of course</w:t>
      </w:r>
      <w:del w:id="64" w:author="Tell Bennett" w:date="2018-12-20T10:58:00Z">
        <w:r w:rsidRPr="00AE0425" w:rsidDel="000D0A99">
          <w:rPr>
            <w:rFonts w:ascii="Times" w:hAnsi="Times"/>
            <w:sz w:val="24"/>
          </w:rPr>
          <w:delText xml:space="preserve"> </w:delText>
        </w:r>
      </w:del>
      <w:r w:rsidRPr="00AE0425">
        <w:rPr>
          <w:rFonts w:ascii="Times" w:hAnsi="Times"/>
          <w:sz w:val="24"/>
        </w:rPr>
        <w:t xml:space="preserve">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54483301"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w:t>
      </w:r>
      <w:del w:id="65" w:author="Tell Bennett" w:date="2018-12-20T10:59:00Z">
        <w:r w:rsidRPr="00AE0425" w:rsidDel="000D0A99">
          <w:rPr>
            <w:rFonts w:ascii="Times" w:hAnsi="Times"/>
            <w:sz w:val="24"/>
          </w:rPr>
          <w:delText xml:space="preserve"> a</w:delText>
        </w:r>
      </w:del>
      <w:r w:rsidRPr="00AE0425">
        <w:rPr>
          <w:rFonts w:ascii="Times" w:hAnsi="Times"/>
          <w:sz w:val="24"/>
        </w:rPr>
        <w:t xml:space="preserve"> software’s lifecycle is maintenance</w:t>
      </w:r>
      <w:ins w:id="66"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67"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68"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69" w:author="Russell, Seth" w:date="2018-11-08T10:47:00Z">
        <w:r w:rsidR="009D01E6">
          <w:rPr>
            <w:rFonts w:ascii="Times" w:hAnsi="Times"/>
            <w:sz w:val="24"/>
          </w:rPr>
          <w:t>(Glass, 2001; Dehaghani &amp; Hajrahimi, 2013; Koskinen, 2015)</w:t>
        </w:r>
      </w:ins>
      <w:del w:id="70"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xml:space="preserve">; some put maintenance at 90% of total software cost. The chief factor in </w:t>
      </w:r>
      <w:ins w:id="71" w:author="Tell Bennett" w:date="2018-12-20T11:00:00Z">
        <w:r w:rsidR="000D0A99">
          <w:rPr>
            <w:rFonts w:ascii="Times" w:hAnsi="Times"/>
            <w:sz w:val="24"/>
          </w:rPr>
          <w:t xml:space="preserve">software </w:t>
        </w:r>
        <w:r w:rsidR="000D0A99" w:rsidRPr="00AE0425">
          <w:rPr>
            <w:rFonts w:ascii="Times" w:hAnsi="Times"/>
            <w:sz w:val="24"/>
          </w:rPr>
          <w:t xml:space="preserve">maintenance </w:t>
        </w:r>
        <w:del w:id="72" w:author="Russell, Seth" w:date="2018-12-20T14:54:00Z">
          <w:r w:rsidR="000D0A99" w:rsidDel="008566E7">
            <w:rPr>
              <w:rFonts w:ascii="Times" w:hAnsi="Times"/>
              <w:sz w:val="24"/>
            </w:rPr>
            <w:delText xml:space="preserve"> </w:delText>
          </w:r>
        </w:del>
      </w:ins>
      <w:r w:rsidRPr="00AE0425">
        <w:rPr>
          <w:rFonts w:ascii="Times" w:hAnsi="Times"/>
          <w:sz w:val="24"/>
        </w:rPr>
        <w:t xml:space="preserve">cost </w:t>
      </w:r>
      <w:del w:id="73" w:author="Tell Bennett" w:date="2018-12-20T11:00:00Z">
        <w:r w:rsidRPr="00AE0425" w:rsidDel="000D0A99">
          <w:rPr>
            <w:rFonts w:ascii="Times" w:hAnsi="Times"/>
            <w:sz w:val="24"/>
          </w:rPr>
          <w:delText xml:space="preserve">of maintenance with respect to research and statistical software </w:delText>
        </w:r>
      </w:del>
      <w:r w:rsidRPr="00AE0425">
        <w:rPr>
          <w:rFonts w:ascii="Times" w:hAnsi="Times"/>
          <w:sz w:val="24"/>
        </w:rPr>
        <w:t xml:space="preserve">is </w:t>
      </w:r>
      <w:ins w:id="74" w:author="Tell Bennett" w:date="2018-12-20T11:00:00Z">
        <w:r w:rsidR="000D0A99">
          <w:rPr>
            <w:rFonts w:ascii="Times" w:hAnsi="Times"/>
            <w:sz w:val="24"/>
          </w:rPr>
          <w:t xml:space="preserve">the </w:t>
        </w:r>
      </w:ins>
      <w:r w:rsidRPr="00AE0425">
        <w:rPr>
          <w:rFonts w:ascii="Times" w:hAnsi="Times"/>
          <w:sz w:val="24"/>
        </w:rPr>
        <w:t>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ins w:id="75" w:author="Russell, Seth" w:date="2018-12-11T14:39:00Z">
        <w:r w:rsidR="00344604">
          <w:rPr>
            <w:rFonts w:ascii="Times" w:hAnsi="Times"/>
            <w:sz w:val="24"/>
          </w:rPr>
          <w:t xml:space="preserve">often </w:t>
        </w:r>
      </w:ins>
      <w:ins w:id="76" w:author="Russell, Seth" w:date="2018-12-11T14:22:00Z">
        <w:r w:rsidR="00BD5353">
          <w:rPr>
            <w:rFonts w:ascii="Times" w:hAnsi="Times"/>
            <w:sz w:val="24"/>
          </w:rPr>
          <w:t>do not</w:t>
        </w:r>
      </w:ins>
      <w:del w:id="77" w:author="Russell, Seth" w:date="2018-12-11T14:22:00Z">
        <w:r w:rsidRPr="00AE0425" w:rsidDel="00BD5353">
          <w:rPr>
            <w:rFonts w:ascii="Times" w:hAnsi="Times"/>
            <w:sz w:val="24"/>
          </w:rPr>
          <w:delText>often fail to</w:delText>
        </w:r>
      </w:del>
      <w:r w:rsidRPr="00AE0425">
        <w:rPr>
          <w:rFonts w:ascii="Times" w:hAnsi="Times"/>
          <w:sz w:val="24"/>
        </w:rPr>
        <w:t xml:space="preserve"> consider long term maintenance issues during the development phase</w:t>
      </w:r>
      <w:ins w:id="78" w:author="Russell, Seth" w:date="2018-12-11T14:12:00Z">
        <w:r w:rsidR="00C12F5B">
          <w:rPr>
            <w:rFonts w:ascii="Times" w:hAnsi="Times"/>
            <w:sz w:val="24"/>
          </w:rPr>
          <w:t xml:space="preserve"> </w:t>
        </w:r>
        <w:r w:rsidR="00C12F5B">
          <w:rPr>
            <w:rFonts w:ascii="Times" w:hAnsi="Times"/>
            <w:sz w:val="24"/>
          </w:rPr>
          <w:fldChar w:fldCharType="begin"/>
        </w:r>
      </w:ins>
      <w:ins w:id="79" w:author="Russell, Seth" w:date="2018-12-11T14:39:00Z">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ins>
      <w:r w:rsidR="00C12F5B">
        <w:rPr>
          <w:rFonts w:ascii="Times" w:hAnsi="Times"/>
          <w:sz w:val="24"/>
        </w:rPr>
        <w:fldChar w:fldCharType="separate"/>
      </w:r>
      <w:ins w:id="80" w:author="Russell, Seth" w:date="2018-12-11T14:39:00Z">
        <w:r w:rsidR="00344604">
          <w:rPr>
            <w:rFonts w:ascii="Times" w:hAnsi="Times"/>
            <w:noProof/>
            <w:sz w:val="24"/>
          </w:rPr>
          <w:t>(Sandve et al., 2013; Prins et al., 2015)</w:t>
        </w:r>
      </w:ins>
      <w:ins w:id="81" w:author="Russell, Seth" w:date="2018-12-11T14:12:00Z">
        <w:r w:rsidR="00C12F5B">
          <w:rPr>
            <w:rFonts w:ascii="Times" w:hAnsi="Times"/>
            <w:sz w:val="24"/>
          </w:rPr>
          <w:fldChar w:fldCharType="end"/>
        </w:r>
      </w:ins>
      <w:r w:rsidRPr="00AE0425">
        <w:rPr>
          <w:rFonts w:ascii="Times" w:hAnsi="Times"/>
          <w:sz w:val="24"/>
        </w:rPr>
        <w:t xml:space="preserv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are many techniques that can help to reduce cost of maintenance and speed development. While best practices such as the use of version control software, open access to data, software, and results are becoming more wide spread, other </w:t>
      </w:r>
      <w:del w:id="82" w:author="Tell Bennett" w:date="2018-12-20T11:00:00Z">
        <w:r w:rsidRPr="00AE0425" w:rsidDel="000D0A99">
          <w:rPr>
            <w:rFonts w:ascii="Times" w:hAnsi="Times"/>
            <w:sz w:val="24"/>
          </w:rPr>
          <w:delText xml:space="preserve">best </w:delText>
        </w:r>
      </w:del>
      <w:r w:rsidRPr="00AE0425">
        <w:rPr>
          <w:rFonts w:ascii="Times" w:hAnsi="Times"/>
          <w:sz w:val="24"/>
        </w:rPr>
        <w:t>practices such as testing and optimization need further attention.</w:t>
      </w:r>
      <w:ins w:id="83" w:author="Russell, Seth" w:date="2018-12-13T09:31:00Z">
        <w:r w:rsidR="00FA45A5">
          <w:rPr>
            <w:rFonts w:ascii="Times" w:hAnsi="Times"/>
            <w:sz w:val="24"/>
          </w:rPr>
          <w:t xml:space="preserve"> </w:t>
        </w:r>
      </w:ins>
    </w:p>
    <w:p w14:paraId="4692070A" w14:textId="77777777" w:rsidR="00AE0425" w:rsidRPr="00AE0425" w:rsidRDefault="00AE0425" w:rsidP="00AE0425">
      <w:pPr>
        <w:pStyle w:val="Normal1"/>
        <w:rPr>
          <w:rFonts w:ascii="Times" w:hAnsi="Times"/>
          <w:sz w:val="24"/>
        </w:rPr>
      </w:pPr>
    </w:p>
    <w:p w14:paraId="41327D74" w14:textId="5594D376"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ins w:id="84" w:author="Russell, Seth" w:date="2018-12-15T15:56:00Z">
        <w:r w:rsidR="00FC77E3">
          <w:rPr>
            <w:rFonts w:ascii="Times" w:hAnsi="Times"/>
            <w:sz w:val="24"/>
          </w:rPr>
          <w:t>After the pr</w:t>
        </w:r>
      </w:ins>
      <w:ins w:id="85" w:author="Russell, Seth" w:date="2018-12-15T15:57:00Z">
        <w:r w:rsidR="00FC77E3">
          <w:rPr>
            <w:rFonts w:ascii="Times" w:hAnsi="Times"/>
            <w:sz w:val="24"/>
          </w:rPr>
          <w:t xml:space="preserve">esentation of the current state of R packages, </w:t>
        </w:r>
        <w:r w:rsidR="00FC77E3">
          <w:rPr>
            <w:rFonts w:ascii="Times" w:hAnsi="Times"/>
            <w:sz w:val="24"/>
          </w:rPr>
          <w:lastRenderedPageBreak/>
          <w:t xml:space="preserve">general advice on software testing and optimization will be presented. </w:t>
        </w:r>
      </w:ins>
      <w:del w:id="86" w:author="Russell, Seth" w:date="2018-12-15T15:57:00Z">
        <w:r w:rsidRPr="00AE0425" w:rsidDel="00FC77E3">
          <w:rPr>
            <w:rFonts w:ascii="Times" w:hAnsi="Times"/>
            <w:sz w:val="24"/>
          </w:rPr>
          <w:delText>Additionally,</w:delText>
        </w:r>
      </w:del>
      <w:ins w:id="87" w:author="Russell, Seth" w:date="2018-12-15T15:57:00Z">
        <w:r w:rsidR="00FC77E3">
          <w:rPr>
            <w:rFonts w:ascii="Times" w:hAnsi="Times"/>
            <w:sz w:val="24"/>
          </w:rPr>
          <w:t>T</w:t>
        </w:r>
      </w:ins>
      <w:del w:id="88" w:author="Russell, Seth" w:date="2018-12-15T15:57:00Z">
        <w:r w:rsidRPr="00AE0425" w:rsidDel="00FC77E3">
          <w:rPr>
            <w:rFonts w:ascii="Times" w:hAnsi="Times"/>
            <w:sz w:val="24"/>
          </w:rPr>
          <w:delText xml:space="preserve"> t</w:delText>
        </w:r>
      </w:del>
      <w:r w:rsidRPr="00AE0425">
        <w:rPr>
          <w:rFonts w:ascii="Times" w:hAnsi="Times"/>
          <w:sz w:val="24"/>
        </w:rPr>
        <w:t xml:space="preserve">he R package “pccc: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w:t>
      </w:r>
      <w:del w:id="89" w:author="Russell, Seth" w:date="2018-12-20T16:29:00Z">
        <w:r w:rsidRPr="00745143" w:rsidDel="00745143">
          <w:rPr>
            <w:rFonts w:ascii="Consolas" w:hAnsi="Consolas" w:cs="Consolas"/>
            <w:sz w:val="24"/>
            <w:rPrChange w:id="90" w:author="Russell, Seth" w:date="2018-12-20T16:28:00Z">
              <w:rPr>
                <w:rFonts w:ascii="Times" w:hAnsi="Times"/>
                <w:sz w:val="24"/>
              </w:rPr>
            </w:rPrChange>
          </w:rPr>
          <w:delText>PCCC</w:delText>
        </w:r>
      </w:del>
      <w:ins w:id="91" w:author="Russell, Seth" w:date="2018-12-20T16:29:00Z">
        <w:r w:rsidR="00745143">
          <w:rPr>
            <w:rFonts w:ascii="Consolas" w:hAnsi="Consolas" w:cs="Consolas"/>
            <w:sz w:val="24"/>
          </w:rPr>
          <w:t>pccc</w:t>
        </w:r>
      </w:ins>
      <w:r w:rsidRPr="00AE0425">
        <w:rPr>
          <w:rFonts w:ascii="Times" w:hAnsi="Times"/>
          <w:sz w:val="24"/>
        </w:rPr>
        <w:t xml:space="preserve">),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w:t>
      </w:r>
      <w:del w:id="92" w:author="Russell, Seth" w:date="2018-12-20T16:29:00Z">
        <w:r w:rsidRPr="00745143" w:rsidDel="00745143">
          <w:rPr>
            <w:rFonts w:ascii="Consolas" w:hAnsi="Consolas" w:cs="Consolas"/>
            <w:sz w:val="24"/>
            <w:rPrChange w:id="93" w:author="Russell, Seth" w:date="2018-12-20T16:28:00Z">
              <w:rPr>
                <w:rFonts w:ascii="Times" w:hAnsi="Times"/>
                <w:sz w:val="24"/>
              </w:rPr>
            </w:rPrChange>
          </w:rPr>
          <w:delText>PCCC</w:delText>
        </w:r>
        <w:r w:rsidRPr="00AE0425" w:rsidDel="00745143">
          <w:rPr>
            <w:rFonts w:ascii="Times" w:hAnsi="Times"/>
            <w:sz w:val="24"/>
          </w:rPr>
          <w:delText xml:space="preserve"> </w:delText>
        </w:r>
      </w:del>
      <w:ins w:id="94" w:author="Russell, Seth" w:date="2018-12-20T16:29:00Z">
        <w:r w:rsidR="00745143">
          <w:rPr>
            <w:rFonts w:ascii="Consolas" w:hAnsi="Consolas" w:cs="Consolas"/>
            <w:sz w:val="24"/>
          </w:rPr>
          <w:t>pccc</w:t>
        </w:r>
        <w:r w:rsidR="00745143" w:rsidRPr="00AE0425">
          <w:rPr>
            <w:rFonts w:ascii="Times" w:hAnsi="Times"/>
            <w:sz w:val="24"/>
          </w:rPr>
          <w:t xml:space="preserve"> </w:t>
        </w:r>
      </w:ins>
      <w:r w:rsidRPr="00AE0425">
        <w:rPr>
          <w:rFonts w:ascii="Times" w:hAnsi="Times"/>
          <w:sz w:val="24"/>
        </w:rPr>
        <w:t xml:space="preserve">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xml:space="preserve">. </w:t>
      </w:r>
      <w:del w:id="95" w:author="Russell, Seth" w:date="2018-12-20T16:29:00Z">
        <w:r w:rsidRPr="00745143" w:rsidDel="00745143">
          <w:rPr>
            <w:rFonts w:ascii="Consolas" w:hAnsi="Consolas" w:cs="Consolas"/>
            <w:sz w:val="24"/>
            <w:rPrChange w:id="96" w:author="Russell, Seth" w:date="2018-12-20T16:29:00Z">
              <w:rPr>
                <w:rFonts w:ascii="Times" w:hAnsi="Times"/>
                <w:sz w:val="24"/>
              </w:rPr>
            </w:rPrChange>
          </w:rPr>
          <w:delText xml:space="preserve">The PCCC </w:delText>
        </w:r>
      </w:del>
      <w:ins w:id="97" w:author="Russell, Seth" w:date="2018-12-20T16:29:00Z">
        <w:r w:rsidR="00745143" w:rsidRPr="00745143">
          <w:rPr>
            <w:rFonts w:ascii="Consolas" w:hAnsi="Consolas" w:cs="Consolas"/>
            <w:sz w:val="24"/>
            <w:rPrChange w:id="98" w:author="Russell, Seth" w:date="2018-12-20T16:29:00Z">
              <w:rPr>
                <w:rFonts w:ascii="Times" w:hAnsi="Times"/>
                <w:sz w:val="24"/>
              </w:rPr>
            </w:rPrChange>
          </w:rPr>
          <w:t>pccc</w:t>
        </w:r>
        <w:r w:rsidR="00745143" w:rsidRPr="00AE0425">
          <w:rPr>
            <w:rFonts w:ascii="Times" w:hAnsi="Times"/>
            <w:sz w:val="24"/>
          </w:rPr>
          <w:t xml:space="preserve"> </w:t>
        </w:r>
      </w:ins>
      <w:del w:id="99" w:author="Russell, Seth" w:date="2018-12-20T16:29:00Z">
        <w:r w:rsidRPr="00AE0425" w:rsidDel="00745143">
          <w:rPr>
            <w:rFonts w:ascii="Times" w:hAnsi="Times"/>
            <w:sz w:val="24"/>
          </w:rPr>
          <w:delText xml:space="preserve">package </w:delText>
        </w:r>
      </w:del>
      <w:r w:rsidRPr="00AE0425">
        <w:rPr>
          <w:rFonts w:ascii="Times" w:hAnsi="Times"/>
          <w:sz w:val="24"/>
        </w:rPr>
        <w:t>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ins w:id="100" w:author="Russell, Seth" w:date="2018-12-14T10:03:00Z"/>
          <w:rFonts w:ascii="Times" w:hAnsi="Times"/>
          <w:sz w:val="24"/>
        </w:rPr>
      </w:pPr>
    </w:p>
    <w:p w14:paraId="5E461A8E" w14:textId="4E245356" w:rsidR="00437F9A" w:rsidRDefault="00437F9A">
      <w:pPr>
        <w:pStyle w:val="Heading2"/>
        <w:rPr>
          <w:ins w:id="101" w:author="Russell, Seth" w:date="2018-12-14T10:04:00Z"/>
        </w:rPr>
        <w:pPrChange w:id="102" w:author="Russell, Seth" w:date="2018-12-17T08:17:00Z">
          <w:pPr>
            <w:pStyle w:val="Normal1"/>
            <w:contextualSpacing w:val="0"/>
          </w:pPr>
        </w:pPrChange>
      </w:pPr>
      <w:ins w:id="103" w:author="Russell, Seth" w:date="2018-12-14T10:03:00Z">
        <w:r>
          <w:t>ANALYSIS OF R PACKAGES ON CRAN</w:t>
        </w:r>
      </w:ins>
    </w:p>
    <w:p w14:paraId="629DF2B1" w14:textId="77777777" w:rsidR="00437F9A" w:rsidRDefault="00437F9A" w:rsidP="00AE0425">
      <w:pPr>
        <w:pStyle w:val="Normal1"/>
        <w:contextualSpacing w:val="0"/>
        <w:rPr>
          <w:rFonts w:ascii="Times" w:hAnsi="Times"/>
          <w:sz w:val="24"/>
        </w:rPr>
      </w:pPr>
    </w:p>
    <w:p w14:paraId="060FA68A" w14:textId="46111851" w:rsidR="00AE0425" w:rsidDel="00437F9A" w:rsidRDefault="00AE0425">
      <w:pPr>
        <w:pStyle w:val="Heading3"/>
        <w:rPr>
          <w:del w:id="104" w:author="Russell, Seth" w:date="2018-12-14T10:02:00Z"/>
        </w:rPr>
        <w:pPrChange w:id="105" w:author="Russell, Seth" w:date="2018-12-17T08:18:00Z">
          <w:pPr>
            <w:pStyle w:val="Normal1"/>
            <w:contextualSpacing w:val="0"/>
          </w:pPr>
        </w:pPrChange>
      </w:pPr>
      <w:del w:id="106" w:author="Russell, Seth" w:date="2018-12-14T10:02:00Z">
        <w:r w:rsidDel="00437F9A">
          <w:delText>SOFTWARE TESTING</w:delText>
        </w:r>
      </w:del>
    </w:p>
    <w:p w14:paraId="604FA32B" w14:textId="26E6518A" w:rsidR="00AE0425" w:rsidDel="00437F9A" w:rsidRDefault="00AE0425">
      <w:pPr>
        <w:pStyle w:val="Heading3"/>
        <w:rPr>
          <w:del w:id="107" w:author="Russell, Seth" w:date="2018-12-14T10:02:00Z"/>
          <w:rFonts w:ascii="Times" w:hAnsi="Times"/>
        </w:rPr>
        <w:pPrChange w:id="108" w:author="Russell, Seth" w:date="2018-12-17T08:18:00Z">
          <w:pPr>
            <w:pStyle w:val="Normal1"/>
          </w:pPr>
        </w:pPrChange>
      </w:pPr>
      <w:del w:id="109" w:author="Russell, Seth" w:date="2018-12-14T10:02:00Z">
        <w:r w:rsidRPr="00AE0425" w:rsidDel="00437F9A">
          <w:rPr>
            <w:rFonts w:ascii="Times" w:hAnsi="Times"/>
          </w:rPr>
          <w:delTex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delText>
        </w:r>
      </w:del>
      <w:del w:id="110" w:author="Russell, Seth" w:date="2018-12-11T15:37:00Z">
        <w:r w:rsidRPr="00AE0425" w:rsidDel="001671D8">
          <w:rPr>
            <w:rFonts w:ascii="Times" w:hAnsi="Times"/>
          </w:rPr>
          <w:delText>field</w:delText>
        </w:r>
      </w:del>
      <w:del w:id="111" w:author="Russell, Seth" w:date="2018-12-14T10:02:00Z">
        <w:r w:rsidRPr="00AE0425" w:rsidDel="00437F9A">
          <w:rPr>
            <w:rFonts w:ascii="Times" w:hAnsi="Times"/>
          </w:rPr>
          <w:delText>, software testing is a major component of any software development lifecycle and should also be a key component of research software. As will be shown later, even among R software packages intended to be shared with and used by others, the majority of R packages (67% to 7</w:delText>
        </w:r>
      </w:del>
      <w:del w:id="112" w:author="Russell, Seth" w:date="2018-12-10T11:45:00Z">
        <w:r w:rsidRPr="00AE0425" w:rsidDel="00133738">
          <w:rPr>
            <w:rFonts w:ascii="Times" w:hAnsi="Times"/>
          </w:rPr>
          <w:delText>4</w:delText>
        </w:r>
      </w:del>
      <w:del w:id="113" w:author="Russell, Seth" w:date="2018-12-14T10:02:00Z">
        <w:r w:rsidRPr="00AE0425" w:rsidDel="00437F9A">
          <w:rPr>
            <w:rFonts w:ascii="Times" w:hAnsi="Times"/>
          </w:rPr>
          <w:delText xml:space="preserve">% depending on metric, see next section) do not have tests that are made available with the package. From </w:delText>
        </w:r>
      </w:del>
      <w:del w:id="114" w:author="Russell, Seth" w:date="2018-12-12T10:19:00Z">
        <w:r w:rsidRPr="00AE0425" w:rsidDel="0056154E">
          <w:rPr>
            <w:rFonts w:ascii="Times" w:hAnsi="Times"/>
          </w:rPr>
          <w:delText>this author’s</w:delText>
        </w:r>
      </w:del>
      <w:del w:id="115" w:author="Russell, Seth" w:date="2018-12-14T10:02:00Z">
        <w:r w:rsidRPr="00AE0425" w:rsidDel="00437F9A">
          <w:rPr>
            <w:rFonts w:ascii="Times" w:hAnsi="Times"/>
          </w:rPr>
          <w:delText xml:space="preserve"> experience, it is estimated that the amount of research software that has been formally tested is much lower.</w:delText>
        </w:r>
      </w:del>
    </w:p>
    <w:p w14:paraId="52AFC24F" w14:textId="6CD2E04A" w:rsidR="00AE0425" w:rsidRPr="00AE0425" w:rsidDel="00437F9A" w:rsidRDefault="00AE0425">
      <w:pPr>
        <w:pStyle w:val="Heading3"/>
        <w:rPr>
          <w:del w:id="116" w:author="Russell, Seth" w:date="2018-12-14T10:02:00Z"/>
          <w:rFonts w:ascii="Times" w:hAnsi="Times"/>
        </w:rPr>
        <w:pPrChange w:id="117" w:author="Russell, Seth" w:date="2018-12-17T08:18:00Z">
          <w:pPr>
            <w:pStyle w:val="Normal1"/>
          </w:pPr>
        </w:pPrChange>
      </w:pPr>
    </w:p>
    <w:p w14:paraId="5F48294E" w14:textId="3B13479B" w:rsidR="002D08F9" w:rsidDel="00437F9A" w:rsidRDefault="00AE0425">
      <w:pPr>
        <w:pStyle w:val="Heading3"/>
        <w:rPr>
          <w:del w:id="118" w:author="Russell, Seth" w:date="2018-12-14T10:02:00Z"/>
          <w:rFonts w:ascii="Times" w:hAnsi="Times"/>
        </w:rPr>
        <w:pPrChange w:id="119" w:author="Russell, Seth" w:date="2018-12-17T08:18:00Z">
          <w:pPr>
            <w:pStyle w:val="Normal1"/>
            <w:contextualSpacing w:val="0"/>
          </w:pPr>
        </w:pPrChange>
      </w:pPr>
      <w:del w:id="120" w:author="Russell, Seth" w:date="2018-12-14T10:02:00Z">
        <w:r w:rsidRPr="00AE0425" w:rsidDel="00437F9A">
          <w:rPr>
            <w:rFonts w:ascii="Times" w:hAnsi="Times"/>
          </w:rPr>
          <w:delText xml:space="preserve">Various methodologies and strategies exist for software testing and validation as well as how </w:delText>
        </w:r>
      </w:del>
      <w:del w:id="121" w:author="Russell, Seth" w:date="2018-12-11T14:46:00Z">
        <w:r w:rsidRPr="00AE0425" w:rsidDel="00B21205">
          <w:rPr>
            <w:rFonts w:ascii="Times" w:hAnsi="Times"/>
          </w:rPr>
          <w:delText xml:space="preserve">best </w:delText>
        </w:r>
      </w:del>
      <w:del w:id="122" w:author="Russell, Seth" w:date="2018-12-14T10:02:00Z">
        <w:r w:rsidRPr="00AE0425" w:rsidDel="00437F9A">
          <w:rPr>
            <w:rFonts w:ascii="Times" w:hAnsi="Times"/>
          </w:rPr>
          <w:delText xml:space="preserve">to integrate software with a software development lifecycle. Some common testing strategies are no strategy, ad hoc testing </w:delText>
        </w:r>
        <w:r w:rsidRPr="00AE0425" w:rsidDel="00437F9A">
          <w:rPr>
            <w:rFonts w:ascii="Times" w:hAnsi="Times"/>
          </w:rPr>
          <w:fldChar w:fldCharType="begin"/>
        </w:r>
        <w:r w:rsidRPr="00AE0425" w:rsidDel="00437F9A">
          <w:rPr>
            <w:rFonts w:ascii="Times" w:hAnsi="Times"/>
          </w:rPr>
          <w:del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delInstrText>
        </w:r>
        <w:r w:rsidRPr="00AE0425" w:rsidDel="00437F9A">
          <w:rPr>
            <w:rFonts w:ascii="Times" w:hAnsi="Times"/>
          </w:rPr>
          <w:fldChar w:fldCharType="separate"/>
        </w:r>
        <w:r w:rsidRPr="00AE0425" w:rsidDel="00437F9A">
          <w:rPr>
            <w:rFonts w:ascii="Times" w:hAnsi="Times"/>
          </w:rPr>
          <w:delText>(Agruss &amp; Johnson, 2000)</w:delText>
        </w:r>
        <w:r w:rsidRPr="00AE0425" w:rsidDel="00437F9A">
          <w:rPr>
            <w:rFonts w:ascii="Times" w:hAnsi="Times"/>
          </w:rPr>
          <w:fldChar w:fldCharType="end"/>
        </w:r>
        <w:r w:rsidRPr="00AE0425" w:rsidDel="00437F9A">
          <w:rPr>
            <w:rFonts w:ascii="Times" w:hAnsi="Times"/>
          </w:rPr>
          <w:delText xml:space="preserve">, test driven development (TDD) </w:delText>
        </w:r>
        <w:r w:rsidRPr="00AE0425" w:rsidDel="00437F9A">
          <w:rPr>
            <w:rFonts w:ascii="Times" w:hAnsi="Times"/>
          </w:rPr>
          <w:fldChar w:fldCharType="begin"/>
        </w:r>
      </w:del>
      <w:del w:id="123" w:author="Russell, Seth" w:date="2018-11-08T10:41:00Z">
        <w:r w:rsidRPr="00AE0425" w:rsidDel="009D01E6">
          <w:rPr>
            <w:rFonts w:ascii="Times" w:hAnsi="Times"/>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del w:id="124" w:author="Russell, Seth" w:date="2018-12-14T10:02:00Z">
        <w:r w:rsidRPr="00AE0425" w:rsidDel="00437F9A">
          <w:rPr>
            <w:rFonts w:ascii="Times" w:hAnsi="Times"/>
          </w:rPr>
          <w:fldChar w:fldCharType="separate"/>
        </w:r>
      </w:del>
      <w:del w:id="125" w:author="Russell, Seth" w:date="2018-11-08T10:41:00Z">
        <w:r w:rsidRPr="009D01E6" w:rsidDel="009D01E6">
          <w:rPr>
            <w:rFonts w:ascii="Times" w:hAnsi="Times"/>
          </w:rPr>
          <w:delText>(Kent Beck &amp; Erich Gamma, 1998)</w:delText>
        </w:r>
      </w:del>
      <w:del w:id="126" w:author="Russell, Seth" w:date="2018-12-14T10:02:00Z">
        <w:r w:rsidRPr="00AE0425" w:rsidDel="00437F9A">
          <w:rPr>
            <w:rFonts w:ascii="Times" w:hAnsi="Times"/>
          </w:rPr>
          <w:fldChar w:fldCharType="end"/>
        </w:r>
        <w:r w:rsidRPr="00AE0425" w:rsidDel="00437F9A">
          <w:rPr>
            <w:rFonts w:ascii="Times" w:hAnsi="Times"/>
          </w:rPr>
          <w:delTex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delText>
        </w:r>
      </w:del>
    </w:p>
    <w:p w14:paraId="7F781AEC" w14:textId="4A588A52" w:rsidR="002D08F9" w:rsidDel="00437F9A" w:rsidRDefault="002D08F9">
      <w:pPr>
        <w:pStyle w:val="Heading3"/>
        <w:rPr>
          <w:del w:id="127" w:author="Russell, Seth" w:date="2018-12-14T10:02:00Z"/>
          <w:rFonts w:ascii="Times" w:hAnsi="Times"/>
        </w:rPr>
        <w:pPrChange w:id="128" w:author="Russell, Seth" w:date="2018-12-17T08:18:00Z">
          <w:pPr>
            <w:pStyle w:val="Normal1"/>
            <w:contextualSpacing w:val="0"/>
          </w:pPr>
        </w:pPrChange>
      </w:pPr>
    </w:p>
    <w:p w14:paraId="2C3E999F" w14:textId="6EAED913" w:rsidR="002D08F9" w:rsidRPr="002D08F9" w:rsidRDefault="002D08F9">
      <w:pPr>
        <w:pStyle w:val="Heading3"/>
        <w:pPrChange w:id="129" w:author="Russell, Seth" w:date="2018-12-17T08:18:00Z">
          <w:pPr>
            <w:contextualSpacing w:val="0"/>
          </w:pPr>
        </w:pPrChange>
      </w:pPr>
      <w:del w:id="130" w:author="Tell Bennett" w:date="2018-12-20T11:01:00Z">
        <w:r w:rsidRPr="002D08F9" w:rsidDel="000D0A99">
          <w:delText xml:space="preserve">ANALYSIS OF </w:delText>
        </w:r>
      </w:del>
      <w:r w:rsidRPr="002D08F9">
        <w:t>TESTING OF R PACKAGES</w:t>
      </w:r>
      <w:del w:id="131" w:author="Russell, Seth" w:date="2018-12-14T10:04:00Z">
        <w:r w:rsidRPr="002D08F9" w:rsidDel="00437F9A">
          <w:delText xml:space="preserve"> ON CRAN</w:delText>
        </w:r>
      </w:del>
    </w:p>
    <w:p w14:paraId="4738628F" w14:textId="68D62F2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In order to</w:t>
      </w:r>
      <w:del w:id="132" w:author="Tell Bennett" w:date="2018-12-20T11:01:00Z">
        <w:r w:rsidRPr="002D08F9" w:rsidDel="000D0A99">
          <w:rPr>
            <w:rFonts w:ascii="Times" w:eastAsia="Cambria" w:hAnsi="Times" w:cs="Times New Roman"/>
            <w:szCs w:val="24"/>
          </w:rPr>
          <w:delText xml:space="preserve"> get an</w:delText>
        </w:r>
      </w:del>
      <w:r w:rsidRPr="002D08F9">
        <w:rPr>
          <w:rFonts w:ascii="Times" w:eastAsia="Cambria" w:hAnsi="Times" w:cs="Times New Roman"/>
          <w:szCs w:val="24"/>
        </w:rPr>
        <w:t xml:space="preserve"> estimate </w:t>
      </w:r>
      <w:del w:id="133" w:author="Tell Bennett" w:date="2018-12-20T11:01:00Z">
        <w:r w:rsidRPr="002D08F9" w:rsidDel="000D0A99">
          <w:rPr>
            <w:rFonts w:ascii="Times" w:eastAsia="Cambria" w:hAnsi="Times" w:cs="Times New Roman"/>
            <w:szCs w:val="24"/>
          </w:rPr>
          <w:delText xml:space="preserve">of </w:delText>
        </w:r>
      </w:del>
      <w:r w:rsidRPr="002D08F9">
        <w:rPr>
          <w:rFonts w:ascii="Times" w:eastAsia="Cambria" w:hAnsi="Times" w:cs="Times New Roman"/>
          <w:szCs w:val="24"/>
        </w:rPr>
        <w:t xml:space="preserve">the level of testing common among R software, </w:t>
      </w:r>
      <w:del w:id="134" w:author="Tell Bennett" w:date="2018-12-20T11:01:00Z">
        <w:r w:rsidRPr="002D08F9" w:rsidDel="000D0A99">
          <w:rPr>
            <w:rFonts w:ascii="Times" w:eastAsia="Cambria" w:hAnsi="Times" w:cs="Times New Roman"/>
            <w:szCs w:val="24"/>
          </w:rPr>
          <w:delText xml:space="preserve">an </w:delText>
        </w:r>
      </w:del>
      <w:ins w:id="135" w:author="Tell Bennett" w:date="2018-12-20T11:01:00Z">
        <w:r w:rsidR="000D0A99">
          <w:rPr>
            <w:rFonts w:ascii="Times" w:eastAsia="Cambria" w:hAnsi="Times" w:cs="Times New Roman"/>
            <w:szCs w:val="24"/>
          </w:rPr>
          <w:t>we analyzed</w:t>
        </w:r>
        <w:r w:rsidR="000D0A99" w:rsidRPr="002D08F9">
          <w:rPr>
            <w:rFonts w:ascii="Times" w:eastAsia="Cambria" w:hAnsi="Times" w:cs="Times New Roman"/>
            <w:szCs w:val="24"/>
          </w:rPr>
          <w:t xml:space="preserve"> </w:t>
        </w:r>
      </w:ins>
      <w:del w:id="136" w:author="Tell Bennett" w:date="2018-12-20T11:01:00Z">
        <w:r w:rsidRPr="002D08F9" w:rsidDel="000D0A99">
          <w:rPr>
            <w:rFonts w:ascii="Times" w:eastAsia="Cambria" w:hAnsi="Times" w:cs="Times New Roman"/>
            <w:szCs w:val="24"/>
          </w:rPr>
          <w:delText>analysis of</w:delText>
        </w:r>
      </w:del>
      <w:ins w:id="137" w:author="Tell Bennett" w:date="2018-12-20T11:01:00Z">
        <w:r w:rsidR="000D0A99">
          <w:rPr>
            <w:rFonts w:ascii="Times" w:eastAsia="Cambria" w:hAnsi="Times" w:cs="Times New Roman"/>
            <w:szCs w:val="24"/>
          </w:rPr>
          <w:t>all</w:t>
        </w:r>
      </w:ins>
      <w:r w:rsidRPr="002D08F9">
        <w:rPr>
          <w:rFonts w:ascii="Times" w:eastAsia="Cambria" w:hAnsi="Times" w:cs="Times New Roman"/>
          <w:szCs w:val="24"/>
        </w:rPr>
        <w:t xml:space="preserve"> R packages available through CRAN</w:t>
      </w:r>
      <w:del w:id="138" w:author="Tell Bennett" w:date="2018-12-20T11:01:00Z">
        <w:r w:rsidRPr="002D08F9" w:rsidDel="000D0A99">
          <w:rPr>
            <w:rFonts w:ascii="Times" w:eastAsia="Cambria" w:hAnsi="Times" w:cs="Times New Roman"/>
            <w:szCs w:val="24"/>
          </w:rPr>
          <w:delText xml:space="preserve"> has been performed</w:delText>
        </w:r>
      </w:del>
      <w:r w:rsidRPr="002D08F9">
        <w:rPr>
          <w:rFonts w:ascii="Times" w:eastAsia="Cambria" w:hAnsi="Times" w:cs="Times New Roman"/>
          <w:szCs w:val="24"/>
        </w:rPr>
        <w:t xml:space="preserve">.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del w:id="139" w:author="Tell Bennett" w:date="2018-12-20T11:01:00Z">
        <w:r w:rsidRPr="002D08F9" w:rsidDel="000D0A99">
          <w:rPr>
            <w:rFonts w:ascii="Times" w:eastAsia="Cambria" w:hAnsi="Times" w:cs="Times New Roman"/>
            <w:szCs w:val="24"/>
          </w:rPr>
          <w:delText xml:space="preserve">has </w:delText>
        </w:r>
      </w:del>
      <w:r w:rsidRPr="002D08F9">
        <w:rPr>
          <w:rFonts w:ascii="Times" w:eastAsia="Cambria" w:hAnsi="Times" w:cs="Times New Roman"/>
          <w:szCs w:val="24"/>
        </w:rPr>
        <w:t>performed a similar analysis in the past, due to the rapid change in the CRAN as a whole, a reevaluation is necessary.  At the time of Nolan’s work, CRAN contained 10084 packages</w:t>
      </w:r>
      <w:ins w:id="140" w:author="Tell Bennett" w:date="2018-12-20T11:01:00Z">
        <w:r w:rsidR="000D0A99">
          <w:rPr>
            <w:rFonts w:ascii="Times" w:eastAsia="Cambria" w:hAnsi="Times" w:cs="Times New Roman"/>
            <w:szCs w:val="24"/>
          </w:rPr>
          <w:t>;</w:t>
        </w:r>
      </w:ins>
      <w:del w:id="141" w:author="Tell Bennett" w:date="2018-12-20T11:01:00Z">
        <w:r w:rsidRPr="002D08F9" w:rsidDel="000D0A99">
          <w:rPr>
            <w:rFonts w:ascii="Times" w:eastAsia="Cambria" w:hAnsi="Times" w:cs="Times New Roman"/>
            <w:szCs w:val="24"/>
          </w:rPr>
          <w:delText>,</w:delText>
        </w:r>
      </w:del>
      <w:r w:rsidRPr="002D08F9">
        <w:rPr>
          <w:rFonts w:ascii="Times" w:eastAsia="Cambria" w:hAnsi="Times" w:cs="Times New Roman"/>
          <w:szCs w:val="24"/>
        </w:rPr>
        <w:t xml:space="preserve"> </w:t>
      </w:r>
      <w:del w:id="142" w:author="Tell Bennett" w:date="2018-12-20T11:01:00Z">
        <w:r w:rsidRPr="002D08F9" w:rsidDel="000D0A99">
          <w:rPr>
            <w:rFonts w:ascii="Times" w:eastAsia="Cambria" w:hAnsi="Times" w:cs="Times New Roman"/>
            <w:szCs w:val="24"/>
          </w:rPr>
          <w:delText>now it</w:delText>
        </w:r>
      </w:del>
      <w:ins w:id="143" w:author="Tell Bennett" w:date="2018-12-20T11:01:00Z">
        <w:r w:rsidR="000D0A99">
          <w:rPr>
            <w:rFonts w:ascii="Times" w:eastAsia="Cambria" w:hAnsi="Times" w:cs="Times New Roman"/>
            <w:szCs w:val="24"/>
          </w:rPr>
          <w:t>it now</w:t>
        </w:r>
      </w:ins>
      <w:r w:rsidRPr="002D08F9">
        <w:rPr>
          <w:rFonts w:ascii="Times" w:eastAsia="Cambria" w:hAnsi="Times" w:cs="Times New Roman"/>
          <w:szCs w:val="24"/>
        </w:rPr>
        <w:t xml:space="preserve"> contains 13</w:t>
      </w:r>
      <w:ins w:id="144" w:author="Russell, Seth" w:date="2018-12-10T12:16:00Z">
        <w:r w:rsidR="00C62346">
          <w:rPr>
            <w:rFonts w:ascii="Times" w:eastAsia="Cambria" w:hAnsi="Times" w:cs="Times New Roman"/>
            <w:szCs w:val="24"/>
          </w:rPr>
          <w:t>5</w:t>
        </w:r>
      </w:ins>
      <w:r w:rsidRPr="002D08F9">
        <w:rPr>
          <w:rFonts w:ascii="Times" w:eastAsia="Cambria" w:hAnsi="Times" w:cs="Times New Roman"/>
          <w:szCs w:val="24"/>
        </w:rPr>
        <w:t>09</w:t>
      </w:r>
      <w:del w:id="145" w:author="Russell, Seth" w:date="2018-12-10T12:16:00Z">
        <w:r w:rsidRPr="002D08F9" w:rsidDel="00C62346">
          <w:rPr>
            <w:rFonts w:ascii="Times" w:eastAsia="Cambria" w:hAnsi="Times" w:cs="Times New Roman"/>
            <w:szCs w:val="24"/>
          </w:rPr>
          <w:delText>4</w:delText>
        </w:r>
      </w:del>
      <w:r w:rsidRPr="002D08F9">
        <w:rPr>
          <w:rFonts w:ascii="Times" w:eastAsia="Cambria" w:hAnsi="Times" w:cs="Times New Roman"/>
          <w:szCs w:val="24"/>
        </w:rPr>
        <w:t xml:space="preserve">.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t>
      </w:r>
      <w:del w:id="146" w:author="Tell Bennett" w:date="2018-12-20T11:02:00Z">
        <w:r w:rsidRPr="002D08F9" w:rsidDel="000D0A99">
          <w:rPr>
            <w:rFonts w:ascii="Times" w:eastAsia="Cambria" w:hAnsi="Times" w:cs="Times New Roman"/>
            <w:szCs w:val="24"/>
          </w:rPr>
          <w:delText xml:space="preserve">was </w:delText>
        </w:r>
      </w:del>
      <w:ins w:id="147" w:author="Tell Bennett" w:date="2018-12-20T11:02:00Z">
        <w:r w:rsidR="000D0A99">
          <w:rPr>
            <w:rFonts w:ascii="Times" w:eastAsia="Cambria" w:hAnsi="Times" w:cs="Times New Roman"/>
            <w:szCs w:val="24"/>
          </w:rPr>
          <w:t>were</w:t>
        </w:r>
        <w:r w:rsidR="000D0A99" w:rsidRPr="002D08F9">
          <w:rPr>
            <w:rFonts w:ascii="Times" w:eastAsia="Cambria" w:hAnsi="Times" w:cs="Times New Roman"/>
            <w:szCs w:val="24"/>
          </w:rPr>
          <w:t xml:space="preserve"> </w:t>
        </w:r>
      </w:ins>
      <w:r w:rsidRPr="002D08F9">
        <w:rPr>
          <w:rFonts w:ascii="Times" w:eastAsia="Cambria" w:hAnsi="Times" w:cs="Times New Roman"/>
          <w:szCs w:val="24"/>
        </w:rPr>
        <w:t>reported - there are many commonly used R packages that have not been updated in the last 2</w:t>
      </w:r>
      <w:ins w:id="148" w:author="Russell, Seth" w:date="2018-11-07T13:36:00Z">
        <w:r w:rsidR="00496733">
          <w:rPr>
            <w:rFonts w:ascii="Times" w:eastAsia="Cambria" w:hAnsi="Times" w:cs="Times New Roman"/>
            <w:szCs w:val="24"/>
          </w:rPr>
          <w:t xml:space="preserve"> years</w:t>
        </w:r>
      </w:ins>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0F0F674C" w:rsidR="002D08F9" w:rsidRPr="002D08F9" w:rsidRDefault="002D08F9">
      <w:pPr>
        <w:pStyle w:val="PeerJCode"/>
        <w:rPr>
          <w:rFonts w:ascii="Times" w:hAnsi="Times" w:cs="Times New Roman"/>
        </w:rPr>
        <w:pPrChange w:id="149" w:author="Russell, Seth" w:date="2018-12-20T14:56:00Z">
          <w:pPr>
            <w:contextualSpacing w:val="0"/>
          </w:pPr>
        </w:pPrChange>
      </w:pPr>
      <w:r w:rsidRPr="002D08F9">
        <w:rPr>
          <w:rFonts w:ascii="Times" w:hAnsi="Times" w:cs="Times New Roman"/>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r w:rsidRPr="008566E7">
        <w:rPr>
          <w:rPrChange w:id="150" w:author="Russell, Seth" w:date="2018-12-20T14:56:00Z">
            <w:rPr>
              <w:rFonts w:ascii="Times" w:eastAsia="Cambria" w:hAnsi="Times" w:cs="Times New Roman"/>
              <w:szCs w:val="24"/>
            </w:rPr>
          </w:rPrChange>
        </w:rPr>
        <w:t>stop()</w:t>
      </w:r>
      <w:r w:rsidRPr="002D08F9">
        <w:rPr>
          <w:rFonts w:ascii="Times" w:hAnsi="Times" w:cs="Times New Roman"/>
        </w:rPr>
        <w:t xml:space="preserve"> or </w:t>
      </w:r>
      <w:r w:rsidRPr="008566E7">
        <w:rPr>
          <w:rPrChange w:id="151" w:author="Russell, Seth" w:date="2018-12-20T14:55:00Z">
            <w:rPr>
              <w:rFonts w:ascii="Times" w:eastAsia="Cambria" w:hAnsi="Times" w:cs="Times New Roman"/>
              <w:szCs w:val="24"/>
            </w:rPr>
          </w:rPrChange>
        </w:rPr>
        <w:t>stopifnot()</w:t>
      </w:r>
      <w:r w:rsidRPr="002D08F9">
        <w:rPr>
          <w:rFonts w:ascii="Times" w:hAnsi="Times" w:cs="Times New Roman"/>
        </w:rPr>
        <w:t>. Also, developers may have their own test cases they run while developing their software, but did not include them in the package made available on CRAN. Unit tests can be considered</w:t>
      </w:r>
      <w:del w:id="152" w:author="Tell Bennett" w:date="2018-12-20T11:02:00Z">
        <w:r w:rsidRPr="002D08F9" w:rsidDel="000D0A99">
          <w:rPr>
            <w:rFonts w:ascii="Times" w:hAnsi="Times" w:cs="Times New Roman"/>
          </w:rPr>
          <w:delText xml:space="preserve"> as</w:delText>
        </w:r>
      </w:del>
      <w:r w:rsidRPr="002D08F9">
        <w:rPr>
          <w:rFonts w:ascii="Times" w:hAnsi="Times" w:cs="Times New Roman"/>
        </w:rPr>
        <w:t xml:space="preserve"> executable documentation, a key method of conveying how to use software correctly </w:t>
      </w:r>
      <w:r w:rsidRPr="002D08F9">
        <w:rPr>
          <w:rFonts w:ascii="Times" w:hAnsi="Times" w:cs="Times New Roman"/>
        </w:rPr>
        <w:fldChar w:fldCharType="begin"/>
      </w:r>
      <w:ins w:id="153" w:author="Russell, Seth" w:date="2018-11-07T13:43:00Z">
        <w:r w:rsidR="00D70116">
          <w:rPr>
            <w:rFonts w:ascii="Times" w:hAnsi="Times" w:cs="Times New Roman"/>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154" w:author="Russell, Seth" w:date="2018-11-07T13:41:00Z">
        <w:r w:rsidRPr="002D08F9" w:rsidDel="00496733">
          <w:rPr>
            <w:rFonts w:ascii="Times" w:hAnsi="Times" w:cs="Times New Roman"/>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hAnsi="Times" w:cs="Times New Roman"/>
        </w:rPr>
        <w:fldChar w:fldCharType="separate"/>
      </w:r>
      <w:ins w:id="155" w:author="Russell, Seth" w:date="2018-11-07T13:41:00Z">
        <w:r w:rsidR="00496733">
          <w:rPr>
            <w:rFonts w:ascii="Times" w:hAnsi="Times" w:cs="Times New Roman"/>
            <w:noProof/>
          </w:rPr>
          <w:t>(Reese, 2018)</w:t>
        </w:r>
      </w:ins>
      <w:del w:id="156" w:author="Russell, Seth" w:date="2018-11-07T13:41:00Z">
        <w:r w:rsidRPr="00496733" w:rsidDel="00496733">
          <w:rPr>
            <w:rFonts w:ascii="Times" w:hAnsi="Times" w:cs="Times New Roman"/>
            <w:noProof/>
          </w:rPr>
          <w:delText>(jpreese)</w:delText>
        </w:r>
      </w:del>
      <w:r w:rsidRPr="002D08F9">
        <w:rPr>
          <w:rFonts w:ascii="Times" w:hAnsi="Times" w:cs="Times New Roman"/>
        </w:rPr>
        <w:fldChar w:fldCharType="end"/>
      </w:r>
      <w:r w:rsidRPr="002D08F9">
        <w:rPr>
          <w:rFonts w:ascii="Times" w:hAnsi="Times" w:cs="Times New Roman"/>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76353B05"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ins w:id="157" w:author="Russell, Seth" w:date="2018-12-11T15:41:00Z">
        <w:r w:rsidR="001671D8">
          <w:rPr>
            <w:rFonts w:ascii="Times" w:eastAsia="Cambria" w:hAnsi="Times" w:cs="Times New Roman"/>
            <w:szCs w:val="24"/>
          </w:rPr>
          <w:t>In</w:t>
        </w:r>
      </w:ins>
      <w:ins w:id="158" w:author="Russell, Seth" w:date="2018-12-11T15:40:00Z">
        <w:r w:rsidR="001671D8">
          <w:rPr>
            <w:rFonts w:ascii="Times" w:eastAsia="Cambria" w:hAnsi="Times" w:cs="Times New Roman"/>
            <w:szCs w:val="24"/>
          </w:rPr>
          <w:t xml:space="preserve"> the source code of each package, </w:t>
        </w:r>
      </w:ins>
      <w:del w:id="159" w:author="Russell, Seth" w:date="2018-12-11T15:40:00Z">
        <w:r w:rsidRPr="002D08F9" w:rsidDel="001671D8">
          <w:rPr>
            <w:rFonts w:ascii="Times" w:eastAsia="Cambria" w:hAnsi="Times" w:cs="Times New Roman"/>
            <w:szCs w:val="24"/>
          </w:rPr>
          <w:delText>G</w:delText>
        </w:r>
      </w:del>
      <w:ins w:id="160" w:author="Russell, Seth" w:date="2018-12-11T15:41:00Z">
        <w:r w:rsidR="001671D8">
          <w:rPr>
            <w:rFonts w:ascii="Times" w:eastAsia="Cambria" w:hAnsi="Times" w:cs="Times New Roman"/>
            <w:szCs w:val="24"/>
          </w:rPr>
          <w:t>search</w:t>
        </w:r>
      </w:ins>
      <w:del w:id="161" w:author="Russell, Seth" w:date="2018-12-11T15:41:00Z">
        <w:r w:rsidRPr="002D08F9" w:rsidDel="001671D8">
          <w:rPr>
            <w:rFonts w:ascii="Times" w:eastAsia="Cambria" w:hAnsi="Times" w:cs="Times New Roman"/>
            <w:szCs w:val="24"/>
          </w:rPr>
          <w:delText>rep</w:delText>
        </w:r>
      </w:del>
      <w:r w:rsidRPr="002D08F9">
        <w:rPr>
          <w:rFonts w:ascii="Times" w:eastAsia="Cambria" w:hAnsi="Times" w:cs="Times New Roman"/>
          <w:szCs w:val="24"/>
        </w:rPr>
        <w:t xml:space="preserve"> for non-empty testing directories using the </w:t>
      </w:r>
      <w:ins w:id="162" w:author="Russell, Seth" w:date="2018-12-11T15:41:00Z">
        <w:r w:rsidR="001671D8">
          <w:rPr>
            <w:rFonts w:ascii="Times" w:eastAsia="Cambria" w:hAnsi="Times" w:cs="Times New Roman"/>
            <w:szCs w:val="24"/>
          </w:rPr>
          <w:t xml:space="preserve">regular expression </w:t>
        </w:r>
      </w:ins>
      <w:r w:rsidRPr="002D08F9">
        <w:rPr>
          <w:rFonts w:ascii="Times" w:eastAsia="Cambria" w:hAnsi="Times" w:cs="Times New Roman"/>
          <w:szCs w:val="24"/>
        </w:rPr>
        <w:t>pattern "[Tt]es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6248F251"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w:t>
      </w:r>
      <w:r w:rsidRPr="00745143">
        <w:rPr>
          <w:rFonts w:ascii="Consolas" w:eastAsia="Cambria" w:hAnsi="Consolas" w:cs="Consolas"/>
          <w:szCs w:val="24"/>
          <w:rPrChange w:id="163" w:author="Russell, Seth" w:date="2018-12-20T16:30:00Z">
            <w:rPr>
              <w:rFonts w:ascii="Times" w:eastAsia="Cambria" w:hAnsi="Times" w:cs="Times New Roman"/>
              <w:szCs w:val="24"/>
            </w:rPr>
          </w:rPrChange>
        </w:rPr>
        <w:t>RUnit</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745143">
        <w:rPr>
          <w:rFonts w:ascii="Consolas" w:eastAsia="Cambria" w:hAnsi="Consolas" w:cs="Consolas"/>
          <w:szCs w:val="24"/>
          <w:rPrChange w:id="164" w:author="Russell, Seth" w:date="2018-12-20T16:30:00Z">
            <w:rPr>
              <w:rFonts w:ascii="Times" w:eastAsia="Cambria" w:hAnsi="Times" w:cs="Times New Roman"/>
              <w:szCs w:val="24"/>
            </w:rPr>
          </w:rPrChange>
        </w:rPr>
        <w:t>svUnit</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745143">
        <w:rPr>
          <w:rFonts w:ascii="Consolas" w:eastAsia="Cambria" w:hAnsi="Consolas" w:cs="Consolas"/>
          <w:szCs w:val="24"/>
          <w:rPrChange w:id="165" w:author="Russell, Seth" w:date="2018-12-20T16:30:00Z">
            <w:rPr>
              <w:rFonts w:ascii="Times" w:eastAsia="Cambria" w:hAnsi="Times" w:cs="Times New Roman"/>
              <w:szCs w:val="24"/>
            </w:rPr>
          </w:rPrChange>
        </w:rPr>
        <w:t>testit</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745143">
        <w:rPr>
          <w:rFonts w:ascii="Consolas" w:eastAsia="Cambria" w:hAnsi="Consolas" w:cs="Consolas"/>
          <w:szCs w:val="24"/>
          <w:rPrChange w:id="166" w:author="Russell, Seth" w:date="2018-12-20T16:31:00Z">
            <w:rPr>
              <w:rFonts w:ascii="Times" w:eastAsia="Cambria" w:hAnsi="Times" w:cs="Times New Roman"/>
              <w:szCs w:val="24"/>
            </w:rPr>
          </w:rPrChange>
        </w:rPr>
        <w:t>testthat</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745143">
        <w:rPr>
          <w:rFonts w:ascii="Consolas" w:eastAsia="Cambria" w:hAnsi="Consolas" w:cs="Consolas"/>
          <w:szCs w:val="24"/>
          <w:rPrChange w:id="167" w:author="Russell, Seth" w:date="2018-12-20T16:31:00Z">
            <w:rPr>
              <w:rFonts w:ascii="Times" w:eastAsia="Cambria" w:hAnsi="Times" w:cs="Times New Roman"/>
              <w:szCs w:val="24"/>
            </w:rPr>
          </w:rPrChange>
        </w:rPr>
        <w:t>unitizer</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w:t>
      </w:r>
      <w:r w:rsidRPr="00745143">
        <w:rPr>
          <w:rFonts w:ascii="Consolas" w:eastAsia="Cambria" w:hAnsi="Consolas" w:cs="Consolas"/>
          <w:szCs w:val="24"/>
          <w:rPrChange w:id="168" w:author="Russell, Seth" w:date="2018-12-20T16:31:00Z">
            <w:rPr>
              <w:rFonts w:ascii="Times" w:eastAsia="Cambria" w:hAnsi="Times" w:cs="Times New Roman"/>
              <w:szCs w:val="24"/>
            </w:rPr>
          </w:rPrChange>
        </w:rPr>
        <w:t>unittest</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ins w:id="169" w:author="Russell, Seth" w:date="2018-12-11T14:47:00Z">
        <w:r w:rsidR="00B21205">
          <w:rPr>
            <w:rFonts w:ascii="Times" w:eastAsia="Cambria" w:hAnsi="Times" w:cs="Times New Roman"/>
            <w:szCs w:val="24"/>
          </w:rPr>
          <w:t xml:space="preserve">From the authors of these packages, </w:t>
        </w:r>
      </w:ins>
      <w:del w:id="170" w:author="Russell, Seth" w:date="2018-12-11T14:47:00Z">
        <w:r w:rsidRPr="002D08F9" w:rsidDel="00B21205">
          <w:rPr>
            <w:rFonts w:ascii="Times" w:eastAsia="Cambria" w:hAnsi="Times" w:cs="Times New Roman"/>
            <w:szCs w:val="24"/>
          </w:rPr>
          <w:delText>I</w:delText>
        </w:r>
      </w:del>
      <w:ins w:id="171" w:author="Russell, Seth" w:date="2018-12-11T14:47:00Z">
        <w:r w:rsidR="00B21205">
          <w:rPr>
            <w:rFonts w:ascii="Times" w:eastAsia="Cambria" w:hAnsi="Times" w:cs="Times New Roman"/>
            <w:szCs w:val="24"/>
          </w:rPr>
          <w:t>i</w:t>
        </w:r>
      </w:ins>
      <w:r w:rsidRPr="002D08F9">
        <w:rPr>
          <w:rFonts w:ascii="Times" w:eastAsia="Cambria" w:hAnsi="Times" w:cs="Times New Roman"/>
          <w:szCs w:val="24"/>
        </w:rPr>
        <w:t xml:space="preserve">t is </w:t>
      </w:r>
      <w:del w:id="172" w:author="Russell, Seth" w:date="2018-12-11T14:47:00Z">
        <w:r w:rsidRPr="002D08F9" w:rsidDel="00B21205">
          <w:rPr>
            <w:rFonts w:ascii="Times" w:eastAsia="Cambria" w:hAnsi="Times" w:cs="Times New Roman"/>
            <w:szCs w:val="24"/>
          </w:rPr>
          <w:delText>considered best practice</w:delText>
        </w:r>
      </w:del>
      <w:ins w:id="173" w:author="Russell, Seth" w:date="2018-12-11T14:47:00Z">
        <w:r w:rsidR="00B21205">
          <w:rPr>
            <w:rFonts w:ascii="Times" w:eastAsia="Cambria" w:hAnsi="Times" w:cs="Times New Roman"/>
            <w:szCs w:val="24"/>
          </w:rPr>
          <w:t>recommended</w:t>
        </w:r>
      </w:ins>
      <w:r w:rsidRPr="002D08F9">
        <w:rPr>
          <w:rFonts w:ascii="Times" w:eastAsia="Cambria" w:hAnsi="Times" w:cs="Times New Roman"/>
          <w:szCs w:val="24"/>
        </w:rPr>
        <w:t xml:space="preserve"> to list dependenc</w:t>
      </w:r>
      <w:del w:id="174" w:author="Russell, Seth" w:date="2018-12-11T14:47:00Z">
        <w:r w:rsidRPr="002D08F9" w:rsidDel="00B21205">
          <w:rPr>
            <w:rFonts w:ascii="Times" w:eastAsia="Cambria" w:hAnsi="Times" w:cs="Times New Roman"/>
            <w:szCs w:val="24"/>
          </w:rPr>
          <w:delText>ies</w:delText>
        </w:r>
      </w:del>
      <w:ins w:id="175" w:author="Russell, Seth" w:date="2018-12-11T14:47:00Z">
        <w:r w:rsidR="00B21205">
          <w:rPr>
            <w:rFonts w:ascii="Times" w:eastAsia="Cambria" w:hAnsi="Times" w:cs="Times New Roman"/>
            <w:szCs w:val="24"/>
          </w:rPr>
          <w:t>y (or dependencies)</w:t>
        </w:r>
      </w:ins>
      <w:r w:rsidRPr="002D08F9">
        <w:rPr>
          <w:rFonts w:ascii="Times" w:eastAsia="Cambria" w:hAnsi="Times" w:cs="Times New Roman"/>
          <w:szCs w:val="24"/>
        </w:rPr>
        <w:t xml:space="preserve"> </w:t>
      </w:r>
      <w:del w:id="176" w:author="Russell, Seth" w:date="2018-12-11T14:47:00Z">
        <w:r w:rsidRPr="002D08F9" w:rsidDel="00B21205">
          <w:rPr>
            <w:rFonts w:ascii="Times" w:eastAsia="Cambria" w:hAnsi="Times" w:cs="Times New Roman"/>
            <w:szCs w:val="24"/>
          </w:rPr>
          <w:delText>on</w:delText>
        </w:r>
      </w:del>
      <w:ins w:id="177" w:author="Russell, Seth" w:date="2018-12-11T14:47:00Z">
        <w:r w:rsidR="00B21205">
          <w:rPr>
            <w:rFonts w:ascii="Times" w:eastAsia="Cambria" w:hAnsi="Times" w:cs="Times New Roman"/>
            <w:szCs w:val="24"/>
          </w:rPr>
          <w:t>to</w:t>
        </w:r>
      </w:ins>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ins w:id="178" w:author="Russell, Seth" w:date="2018-12-11T15:45:00Z">
        <w:r w:rsidR="00F54D92">
          <w:rPr>
            <w:rFonts w:ascii="Times" w:eastAsia="Cambria" w:hAnsi="Times" w:cs="Times New Roman"/>
            <w:szCs w:val="24"/>
          </w:rPr>
          <w:t xml:space="preserve"> last</w:t>
        </w:r>
      </w:ins>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0A05E391"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ins w:id="179" w:author="Russell, Seth" w:date="2018-11-08T11:12:00Z">
        <w:r w:rsidR="00F937D2">
          <w:rPr>
            <w:rFonts w:ascii="Times" w:eastAsia="Cambria" w:hAnsi="Times" w:cs="Times New Roman"/>
            <w:szCs w:val="24"/>
          </w:rPr>
          <w:t xml:space="preserve"> </w:t>
        </w:r>
      </w:ins>
      <w:r w:rsidRPr="002D08F9">
        <w:rPr>
          <w:rFonts w:ascii="Times" w:eastAsia="Cambria" w:hAnsi="Times" w:cs="Times New Roman"/>
          <w:szCs w:val="24"/>
        </w:rPr>
        <w:t>time both in count and as a percent</w:t>
      </w:r>
      <w:ins w:id="180" w:author="Russell, Seth" w:date="2018-11-08T11:13:00Z">
        <w:r w:rsidR="00F937D2">
          <w:rPr>
            <w:rFonts w:ascii="Times" w:eastAsia="Cambria" w:hAnsi="Times" w:cs="Times New Roman"/>
            <w:szCs w:val="24"/>
          </w:rPr>
          <w:t>age</w:t>
        </w:r>
      </w:ins>
      <w:r w:rsidRPr="002D08F9">
        <w:rPr>
          <w:rFonts w:ascii="Times" w:eastAsia="Cambria" w:hAnsi="Times" w:cs="Times New Roman"/>
          <w:szCs w:val="24"/>
        </w:rPr>
        <w:t xml:space="preserve"> of all packages. There 16 packages that list dependencies </w:t>
      </w:r>
      <w:ins w:id="181" w:author="Tell Bennett" w:date="2018-12-20T11:03:00Z">
        <w:r w:rsidR="000D0A99">
          <w:rPr>
            <w:rFonts w:ascii="Times" w:eastAsia="Cambria" w:hAnsi="Times" w:cs="Times New Roman"/>
            <w:szCs w:val="24"/>
          </w:rPr>
          <w:t>on</w:t>
        </w:r>
      </w:ins>
      <w:del w:id="182" w:author="Tell Bennett" w:date="2018-12-20T11:03:00Z">
        <w:r w:rsidRPr="002D08F9" w:rsidDel="000D0A99">
          <w:rPr>
            <w:rFonts w:ascii="Times" w:eastAsia="Cambria" w:hAnsi="Times" w:cs="Times New Roman"/>
            <w:szCs w:val="24"/>
          </w:rPr>
          <w:delText>to</w:delText>
        </w:r>
      </w:del>
      <w:r w:rsidRPr="002D08F9">
        <w:rPr>
          <w:rFonts w:ascii="Times" w:eastAsia="Cambria" w:hAnsi="Times" w:cs="Times New Roman"/>
          <w:szCs w:val="24"/>
        </w:rPr>
        <w:t xml:space="preserve"> more than one testing framework (9 with dependencies on both </w:t>
      </w:r>
      <w:r w:rsidRPr="00745143">
        <w:rPr>
          <w:rFonts w:ascii="Consolas" w:eastAsia="Cambria" w:hAnsi="Consolas" w:cs="Consolas"/>
          <w:szCs w:val="24"/>
          <w:rPrChange w:id="183" w:author="Russell, Seth" w:date="2018-12-20T16:31:00Z">
            <w:rPr>
              <w:rFonts w:ascii="Times" w:eastAsia="Cambria" w:hAnsi="Times" w:cs="Times New Roman"/>
              <w:szCs w:val="24"/>
            </w:rPr>
          </w:rPrChange>
        </w:rPr>
        <w:t>RUnit</w:t>
      </w:r>
      <w:r w:rsidRPr="002D08F9">
        <w:rPr>
          <w:rFonts w:ascii="Times" w:eastAsia="Cambria" w:hAnsi="Times" w:cs="Times New Roman"/>
          <w:szCs w:val="24"/>
        </w:rPr>
        <w:t xml:space="preserve"> and </w:t>
      </w:r>
      <w:r w:rsidRPr="00745143">
        <w:rPr>
          <w:rFonts w:ascii="Consolas" w:eastAsia="Cambria" w:hAnsi="Consolas" w:cs="Consolas"/>
          <w:szCs w:val="24"/>
          <w:rPrChange w:id="184" w:author="Russell, Seth" w:date="2018-12-20T16:31:00Z">
            <w:rPr>
              <w:rFonts w:ascii="Times" w:eastAsia="Cambria" w:hAnsi="Times" w:cs="Times New Roman"/>
              <w:szCs w:val="24"/>
            </w:rPr>
          </w:rPrChange>
        </w:rPr>
        <w:t>testthat</w:t>
      </w:r>
      <w:r w:rsidRPr="002D08F9">
        <w:rPr>
          <w:rFonts w:ascii="Times" w:eastAsia="Cambria" w:hAnsi="Times" w:cs="Times New Roman"/>
          <w:szCs w:val="24"/>
        </w:rPr>
        <w:t xml:space="preserve">, 7 with dependencies on both </w:t>
      </w:r>
      <w:r w:rsidRPr="00745143">
        <w:rPr>
          <w:rFonts w:ascii="Consolas" w:eastAsia="Cambria" w:hAnsi="Consolas" w:cs="Consolas"/>
          <w:szCs w:val="24"/>
          <w:rPrChange w:id="185" w:author="Russell, Seth" w:date="2018-12-20T16:32:00Z">
            <w:rPr>
              <w:rFonts w:ascii="Times" w:eastAsia="Cambria" w:hAnsi="Times" w:cs="Times New Roman"/>
              <w:szCs w:val="24"/>
            </w:rPr>
          </w:rPrChange>
        </w:rPr>
        <w:t>testit</w:t>
      </w:r>
      <w:r w:rsidRPr="002D08F9">
        <w:rPr>
          <w:rFonts w:ascii="Times" w:eastAsia="Cambria" w:hAnsi="Times" w:cs="Times New Roman"/>
          <w:szCs w:val="24"/>
        </w:rPr>
        <w:t xml:space="preserve"> and </w:t>
      </w:r>
      <w:r w:rsidRPr="00745143">
        <w:rPr>
          <w:rFonts w:ascii="Consolas" w:eastAsia="Cambria" w:hAnsi="Consolas" w:cs="Consolas"/>
          <w:szCs w:val="24"/>
          <w:rPrChange w:id="186" w:author="Russell, Seth" w:date="2018-12-20T16:32:00Z">
            <w:rPr>
              <w:rFonts w:ascii="Times" w:eastAsia="Cambria" w:hAnsi="Times" w:cs="Times New Roman"/>
              <w:szCs w:val="24"/>
            </w:rPr>
          </w:rPrChange>
        </w:rPr>
        <w:t>testthat</w:t>
      </w:r>
      <w:r w:rsidRPr="002D08F9">
        <w:rPr>
          <w:rFonts w:ascii="Times" w:eastAsia="Cambria" w:hAnsi="Times" w:cs="Times New Roman"/>
          <w:szCs w:val="24"/>
        </w:rPr>
        <w:t xml:space="preserve">),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03B47AE3"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del w:id="187" w:author="Russell, Seth" w:date="2018-12-10T11:48:00Z">
        <w:r w:rsidRPr="002D08F9" w:rsidDel="00A91931">
          <w:rPr>
            <w:rFonts w:ascii="Times" w:eastAsia="Cambria" w:hAnsi="Times" w:cs="Times New Roman"/>
            <w:szCs w:val="24"/>
          </w:rPr>
          <w:delText>66</w:delText>
        </w:r>
      </w:del>
      <w:ins w:id="188" w:author="Russell, Seth" w:date="2018-12-10T11:48:00Z">
        <w:r w:rsidR="00A91931">
          <w:rPr>
            <w:rFonts w:ascii="Times" w:eastAsia="Cambria" w:hAnsi="Times" w:cs="Times New Roman"/>
            <w:szCs w:val="24"/>
          </w:rPr>
          <w:t>84</w:t>
        </w:r>
      </w:ins>
      <w:r w:rsidRPr="002D08F9">
        <w:rPr>
          <w:rFonts w:ascii="Times" w:eastAsia="Cambria" w:hAnsi="Times" w:cs="Times New Roman"/>
          <w:szCs w:val="24"/>
        </w:rPr>
        <w:t xml:space="preserve"> more packages identified from Metric 1 vs Metric 2. There are 1</w:t>
      </w:r>
      <w:ins w:id="189" w:author="Russell, Seth" w:date="2018-12-10T11:48:00Z">
        <w:r w:rsidR="00A91931">
          <w:rPr>
            <w:rFonts w:ascii="Times" w:eastAsia="Cambria" w:hAnsi="Times" w:cs="Times New Roman"/>
            <w:szCs w:val="24"/>
          </w:rPr>
          <w:t>115</w:t>
        </w:r>
      </w:ins>
      <w:del w:id="190" w:author="Russell, Seth" w:date="2018-12-10T11:48:00Z">
        <w:r w:rsidRPr="002D08F9" w:rsidDel="00A91931">
          <w:rPr>
            <w:rFonts w:ascii="Times" w:eastAsia="Cambria" w:hAnsi="Times" w:cs="Times New Roman"/>
            <w:szCs w:val="24"/>
          </w:rPr>
          <w:delText>080</w:delText>
        </w:r>
      </w:del>
      <w:r w:rsidRPr="002D08F9">
        <w:rPr>
          <w:rFonts w:ascii="Times" w:eastAsia="Cambria" w:hAnsi="Times" w:cs="Times New Roman"/>
          <w:szCs w:val="24"/>
        </w:rPr>
        <w:t xml:space="preserve"> packages that do not list a dependency to a testing framework, but have a testing directory</w:t>
      </w:r>
      <w:ins w:id="191" w:author="Russell, Seth" w:date="2018-12-10T15:27:00Z">
        <w:r w:rsidR="00644375">
          <w:rPr>
            <w:rFonts w:ascii="Times" w:eastAsia="Cambria" w:hAnsi="Times" w:cs="Times New Roman"/>
            <w:szCs w:val="24"/>
          </w:rPr>
          <w:t xml:space="preserve">; e.g. </w:t>
        </w:r>
      </w:ins>
      <w:del w:id="192" w:author="Russell, Seth" w:date="2018-12-10T15:27:00Z">
        <w:r w:rsidRPr="002D08F9" w:rsidDel="00644375">
          <w:rPr>
            <w:rFonts w:ascii="Times" w:eastAsia="Cambria" w:hAnsi="Times" w:cs="Times New Roman"/>
            <w:szCs w:val="24"/>
          </w:rPr>
          <w:delText xml:space="preserve"> – see </w:delText>
        </w:r>
      </w:del>
      <w:r w:rsidRPr="002D08F9">
        <w:rPr>
          <w:rFonts w:ascii="Times" w:eastAsia="Cambria" w:hAnsi="Times" w:cs="Times New Roman"/>
          <w:szCs w:val="24"/>
        </w:rPr>
        <w:t xml:space="preserve">the package </w:t>
      </w:r>
      <w:r w:rsidRPr="00F45D21">
        <w:rPr>
          <w:rFonts w:ascii="Consolas" w:eastAsia="Cambria" w:hAnsi="Consolas" w:cs="Consolas"/>
          <w:szCs w:val="24"/>
          <w:rPrChange w:id="193" w:author="Russell, Seth" w:date="2018-12-20T16:33:00Z">
            <w:rPr>
              <w:rFonts w:ascii="Times" w:eastAsia="Cambria" w:hAnsi="Times" w:cs="Times New Roman"/>
              <w:szCs w:val="24"/>
            </w:rPr>
          </w:rPrChange>
        </w:rPr>
        <w:t>xlsx</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del w:id="194" w:author="Russell, Seth" w:date="2018-12-10T15:27:00Z">
        <w:r w:rsidRPr="002D08F9" w:rsidDel="00644375">
          <w:rPr>
            <w:rFonts w:ascii="Times" w:eastAsia="Cambria" w:hAnsi="Times" w:cs="Times New Roman"/>
            <w:szCs w:val="24"/>
          </w:rPr>
          <w:delText xml:space="preserve"> as an example</w:delText>
        </w:r>
      </w:del>
      <w:r w:rsidRPr="002D08F9">
        <w:rPr>
          <w:rFonts w:ascii="Times" w:eastAsia="Cambria" w:hAnsi="Times" w:cs="Times New Roman"/>
          <w:szCs w:val="24"/>
        </w:rPr>
        <w:t xml:space="preserve">. Some </w:t>
      </w:r>
      <w:del w:id="195" w:author="Russell, Seth" w:date="2018-12-10T15:25:00Z">
        <w:r w:rsidRPr="002D08F9" w:rsidDel="00644375">
          <w:rPr>
            <w:rFonts w:ascii="Times" w:eastAsia="Cambria" w:hAnsi="Times" w:cs="Times New Roman"/>
            <w:szCs w:val="24"/>
          </w:rPr>
          <w:delText>also actually</w:delText>
        </w:r>
      </w:del>
      <w:ins w:id="196" w:author="Russell, Seth" w:date="2018-12-10T15:25:00Z">
        <w:r w:rsidR="00644375">
          <w:rPr>
            <w:rFonts w:ascii="Times" w:eastAsia="Cambria" w:hAnsi="Times" w:cs="Times New Roman"/>
            <w:szCs w:val="24"/>
          </w:rPr>
          <w:t>packages</w:t>
        </w:r>
      </w:ins>
      <w:r w:rsidRPr="002D08F9">
        <w:rPr>
          <w:rFonts w:ascii="Times" w:eastAsia="Cambria" w:hAnsi="Times" w:cs="Times New Roman"/>
          <w:szCs w:val="24"/>
        </w:rPr>
        <w:t xml:space="preserve"> use a testing framework, but do not list it as a dependency</w:t>
      </w:r>
      <w:ins w:id="197" w:author="Russell, Seth" w:date="2018-12-10T15:27:00Z">
        <w:r w:rsidR="00644375">
          <w:rPr>
            <w:rFonts w:ascii="Times" w:eastAsia="Cambria" w:hAnsi="Times" w:cs="Times New Roman"/>
            <w:szCs w:val="24"/>
          </w:rPr>
          <w:t xml:space="preserve">; </w:t>
        </w:r>
      </w:ins>
      <w:del w:id="198" w:author="Russell, Seth" w:date="2018-12-10T15:27:00Z">
        <w:r w:rsidRPr="002D08F9" w:rsidDel="00644375">
          <w:rPr>
            <w:rFonts w:ascii="Times" w:eastAsia="Cambria" w:hAnsi="Times" w:cs="Times New Roman"/>
            <w:szCs w:val="24"/>
          </w:rPr>
          <w:delText>,</w:delText>
        </w:r>
      </w:del>
      <w:ins w:id="199" w:author="Russell, Seth" w:date="2018-12-10T15:27:00Z">
        <w:r w:rsidR="00644375">
          <w:rPr>
            <w:rFonts w:ascii="Times" w:eastAsia="Cambria" w:hAnsi="Times" w:cs="Times New Roman"/>
            <w:szCs w:val="24"/>
          </w:rPr>
          <w:t xml:space="preserve">e.g. </w:t>
        </w:r>
      </w:ins>
      <w:del w:id="200" w:author="Russell, Seth" w:date="2018-12-10T15:27:00Z">
        <w:r w:rsidRPr="002D08F9" w:rsidDel="00644375">
          <w:rPr>
            <w:rFonts w:ascii="Times" w:eastAsia="Cambria" w:hAnsi="Times" w:cs="Times New Roman"/>
            <w:szCs w:val="24"/>
          </w:rPr>
          <w:delText xml:space="preserve"> see </w:delText>
        </w:r>
      </w:del>
      <w:r w:rsidRPr="002D08F9">
        <w:rPr>
          <w:rFonts w:ascii="Times" w:eastAsia="Cambria" w:hAnsi="Times" w:cs="Times New Roman"/>
          <w:szCs w:val="24"/>
        </w:rPr>
        <w:t xml:space="preserve">the package </w:t>
      </w:r>
      <w:r w:rsidRPr="00F45D21">
        <w:rPr>
          <w:rFonts w:ascii="Consolas" w:eastAsia="Cambria" w:hAnsi="Consolas" w:cs="Consolas"/>
          <w:szCs w:val="24"/>
          <w:rPrChange w:id="201" w:author="Russell, Seth" w:date="2018-12-20T16:33:00Z">
            <w:rPr>
              <w:rFonts w:ascii="Times" w:eastAsia="Cambria" w:hAnsi="Times" w:cs="Times New Roman"/>
              <w:szCs w:val="24"/>
            </w:rPr>
          </w:rPrChange>
        </w:rPr>
        <w:t>redcapAPI</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del w:id="202" w:author="Russell, Seth" w:date="2018-12-10T15:28:00Z">
        <w:r w:rsidRPr="002D08F9" w:rsidDel="00644375">
          <w:rPr>
            <w:rFonts w:ascii="Times" w:eastAsia="Cambria" w:hAnsi="Times" w:cs="Times New Roman"/>
            <w:szCs w:val="24"/>
          </w:rPr>
          <w:delText xml:space="preserve"> as a</w:delText>
        </w:r>
      </w:del>
      <w:del w:id="203" w:author="Russell, Seth" w:date="2018-12-10T15:27:00Z">
        <w:r w:rsidRPr="002D08F9" w:rsidDel="00644375">
          <w:rPr>
            <w:rFonts w:ascii="Times" w:eastAsia="Cambria" w:hAnsi="Times" w:cs="Times New Roman"/>
            <w:szCs w:val="24"/>
          </w:rPr>
          <w:delText>n example</w:delText>
        </w:r>
      </w:del>
      <w:r w:rsidRPr="002D08F9">
        <w:rPr>
          <w:rFonts w:ascii="Times" w:eastAsia="Cambria" w:hAnsi="Times" w:cs="Times New Roman"/>
          <w:szCs w:val="24"/>
        </w:rPr>
        <w:t>. There are also 2</w:t>
      </w:r>
      <w:del w:id="204" w:author="Russell, Seth" w:date="2018-12-10T11:48:00Z">
        <w:r w:rsidRPr="002D08F9" w:rsidDel="00A91931">
          <w:rPr>
            <w:rFonts w:ascii="Times" w:eastAsia="Cambria" w:hAnsi="Times" w:cs="Times New Roman"/>
            <w:szCs w:val="24"/>
          </w:rPr>
          <w:delText>14</w:delText>
        </w:r>
      </w:del>
      <w:ins w:id="205" w:author="Russell, Seth" w:date="2018-12-10T11:48:00Z">
        <w:r w:rsidR="00A91931">
          <w:rPr>
            <w:rFonts w:ascii="Times" w:eastAsia="Cambria" w:hAnsi="Times" w:cs="Times New Roman"/>
            <w:szCs w:val="24"/>
          </w:rPr>
          <w:t>31</w:t>
        </w:r>
      </w:ins>
      <w:r w:rsidRPr="002D08F9">
        <w:rPr>
          <w:rFonts w:ascii="Times" w:eastAsia="Cambria" w:hAnsi="Times" w:cs="Times New Roman"/>
          <w:szCs w:val="24"/>
        </w:rPr>
        <w:t xml:space="preserve"> packages that list a testing framework as a dependency, but do not contain a directory with tests.</w:t>
      </w:r>
      <w:ins w:id="206" w:author="Russell, Seth" w:date="2018-12-11T15:47:00Z">
        <w:r w:rsidR="00DA1B9E">
          <w:rPr>
            <w:rFonts w:ascii="Times" w:eastAsia="Cambria" w:hAnsi="Times" w:cs="Times New Roman"/>
            <w:szCs w:val="24"/>
          </w:rPr>
          <w:t xml:space="preserve"> See Supplemental tables </w:t>
        </w:r>
      </w:ins>
      <w:ins w:id="207" w:author="Russell, Seth" w:date="2018-12-11T15:48:00Z">
        <w:r w:rsidR="00DA1B9E">
          <w:rPr>
            <w:rFonts w:ascii="Times" w:eastAsia="Cambria" w:hAnsi="Times" w:cs="Times New Roman"/>
            <w:szCs w:val="24"/>
          </w:rPr>
          <w:t xml:space="preserve">S1 and S2 </w:t>
        </w:r>
      </w:ins>
      <w:ins w:id="208" w:author="Russell, Seth" w:date="2018-12-11T15:47:00Z">
        <w:r w:rsidR="00DA1B9E">
          <w:rPr>
            <w:rFonts w:ascii="Times" w:eastAsia="Cambria" w:hAnsi="Times" w:cs="Times New Roman"/>
            <w:szCs w:val="24"/>
          </w:rPr>
          <w:t>for more details.</w:t>
        </w:r>
      </w:ins>
    </w:p>
    <w:p w14:paraId="1EFBF1D1" w14:textId="77777777" w:rsidR="00BC60C5" w:rsidRDefault="00BC60C5" w:rsidP="00BC60C5">
      <w:pPr>
        <w:contextualSpacing w:val="0"/>
        <w:rPr>
          <w:rFonts w:ascii="Times" w:eastAsia="Cambria" w:hAnsi="Times" w:cs="Times New Roman"/>
          <w:szCs w:val="24"/>
        </w:rPr>
      </w:pPr>
    </w:p>
    <w:p w14:paraId="48B00A96" w14:textId="4CDD6BED" w:rsidR="00BC60C5" w:rsidRPr="00BC60C5" w:rsidDel="00182F59" w:rsidRDefault="00BC60C5">
      <w:pPr>
        <w:pStyle w:val="Heading3"/>
        <w:rPr>
          <w:del w:id="209" w:author="Russell, Seth" w:date="2018-12-11T14:01:00Z"/>
        </w:rPr>
        <w:pPrChange w:id="210" w:author="Russell, Seth" w:date="2018-12-17T08:22:00Z">
          <w:pPr>
            <w:contextualSpacing w:val="0"/>
          </w:pPr>
        </w:pPrChange>
      </w:pPr>
      <w:del w:id="211" w:author="Russell, Seth" w:date="2018-12-11T14:01:00Z">
        <w:r w:rsidRPr="00BC60C5" w:rsidDel="00182F59">
          <w:delText>WHEN TO TEST</w:delText>
        </w:r>
      </w:del>
    </w:p>
    <w:p w14:paraId="5D062FE1" w14:textId="34B8E3C5" w:rsidR="002D08F9" w:rsidRPr="002D08F9" w:rsidDel="00182F59" w:rsidRDefault="002D08F9">
      <w:pPr>
        <w:pStyle w:val="Heading3"/>
        <w:rPr>
          <w:del w:id="212" w:author="Russell, Seth" w:date="2018-12-11T14:01:00Z"/>
          <w:rFonts w:ascii="Times" w:hAnsi="Times" w:cs="Times New Roman"/>
        </w:rPr>
        <w:pPrChange w:id="213" w:author="Russell, Seth" w:date="2018-12-17T08:22:00Z">
          <w:pPr>
            <w:contextualSpacing w:val="0"/>
          </w:pPr>
        </w:pPrChange>
      </w:pPr>
      <w:del w:id="214" w:author="Russell, Seth" w:date="2018-12-11T14:01:00Z">
        <w:r w:rsidRPr="002D08F9" w:rsidDel="00182F59">
          <w:rPr>
            <w:rFonts w:ascii="Times" w:hAnsi="Times" w:cs="Times New Roman"/>
          </w:rPr>
          <w:delTex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delText>
        </w:r>
        <w:r w:rsidRPr="002D08F9" w:rsidDel="00182F59">
          <w:rPr>
            <w:rFonts w:ascii="Times" w:hAnsi="Times" w:cs="Times New Roman"/>
          </w:rPr>
          <w:fldChar w:fldCharType="begin"/>
        </w:r>
      </w:del>
      <w:del w:id="215" w:author="Russell, Seth" w:date="2018-11-08T10:41:00Z">
        <w:r w:rsidRPr="002D08F9" w:rsidDel="009D01E6">
          <w:rPr>
            <w:rFonts w:ascii="Times" w:hAnsi="Times" w:cs="Times New Roman"/>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del w:id="216" w:author="Russell, Seth" w:date="2018-12-11T14:01:00Z">
        <w:r w:rsidRPr="002D08F9" w:rsidDel="00182F59">
          <w:rPr>
            <w:rFonts w:ascii="Times" w:hAnsi="Times" w:cs="Times New Roman"/>
          </w:rPr>
          <w:fldChar w:fldCharType="separate"/>
        </w:r>
      </w:del>
      <w:del w:id="217" w:author="Russell, Seth" w:date="2018-11-08T10:41:00Z">
        <w:r w:rsidRPr="009D01E6" w:rsidDel="009D01E6">
          <w:rPr>
            <w:rFonts w:ascii="Times" w:hAnsi="Times" w:cs="Times New Roman"/>
            <w:noProof/>
          </w:rPr>
          <w:delText>(David Heinemeier Hansson, 2014; Sommerville, 2016)</w:delText>
        </w:r>
      </w:del>
      <w:del w:id="218" w:author="Russell, Seth" w:date="2018-12-11T14:01:00Z">
        <w:r w:rsidRPr="002D08F9" w:rsidDel="00182F59">
          <w:rPr>
            <w:rFonts w:ascii="Times" w:hAnsi="Times" w:cs="Times New Roman"/>
          </w:rPr>
          <w:fldChar w:fldCharType="end"/>
        </w:r>
        <w:r w:rsidRPr="002D08F9" w:rsidDel="00182F59">
          <w:rPr>
            <w:rFonts w:ascii="Times" w:hAnsi="Times" w:cs="Times New Roman"/>
          </w:rPr>
          <w:delTex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delText>
        </w:r>
        <w:r w:rsidRPr="002D08F9" w:rsidDel="00182F59">
          <w:rPr>
            <w:rFonts w:ascii="Times" w:hAnsi="Times" w:cs="Times New Roman"/>
          </w:rPr>
          <w:br/>
        </w:r>
        <w:r w:rsidRPr="002D08F9" w:rsidDel="00182F59">
          <w:rPr>
            <w:rFonts w:ascii="Times" w:hAnsi="Times" w:cs="Times New Roman"/>
          </w:rPr>
          <w:br/>
        </w:r>
        <w:r w:rsidR="00BC60C5" w:rsidRPr="00BC60C5" w:rsidDel="00182F59">
          <w:delText>WHAT TO TEST</w:delText>
        </w:r>
      </w:del>
    </w:p>
    <w:p w14:paraId="0F66BBD9" w14:textId="5DCE5296" w:rsidR="002D08F9" w:rsidDel="00182F59" w:rsidRDefault="002D08F9">
      <w:pPr>
        <w:pStyle w:val="Heading3"/>
        <w:rPr>
          <w:del w:id="219" w:author="Russell, Seth" w:date="2018-12-11T14:01:00Z"/>
          <w:rFonts w:ascii="Times" w:hAnsi="Times" w:cs="Times New Roman"/>
        </w:rPr>
        <w:pPrChange w:id="220" w:author="Russell, Seth" w:date="2018-12-17T08:22:00Z">
          <w:pPr>
            <w:contextualSpacing w:val="0"/>
          </w:pPr>
        </w:pPrChange>
      </w:pPr>
      <w:del w:id="221" w:author="Russell, Seth" w:date="2018-12-11T14:01:00Z">
        <w:r w:rsidRPr="002D08F9" w:rsidDel="00182F59">
          <w:rPr>
            <w:rFonts w:ascii="Times" w:hAnsi="Times" w:cs="Times New Roman"/>
          </w:rPr>
          <w:delTex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Rooney, 2002)</w:delText>
        </w:r>
        <w:r w:rsidRPr="002D08F9" w:rsidDel="00182F59">
          <w:rPr>
            <w:rFonts w:ascii="Times" w:hAnsi="Times" w:cs="Times New Roman"/>
          </w:rPr>
          <w:fldChar w:fldCharType="end"/>
        </w:r>
        <w:r w:rsidRPr="002D08F9" w:rsidDel="00182F59">
          <w:rPr>
            <w:rFonts w:ascii="Times" w:hAnsi="Times" w:cs="Times New Roman"/>
          </w:rPr>
          <w:delText>.</w:delText>
        </w:r>
      </w:del>
    </w:p>
    <w:p w14:paraId="07CE05A7" w14:textId="4F433EED" w:rsidR="00A875F7" w:rsidRPr="002D08F9" w:rsidDel="00182F59" w:rsidRDefault="00A875F7">
      <w:pPr>
        <w:pStyle w:val="Heading3"/>
        <w:rPr>
          <w:del w:id="222" w:author="Russell, Seth" w:date="2018-12-11T14:01:00Z"/>
          <w:rFonts w:ascii="Times" w:hAnsi="Times" w:cs="Times New Roman"/>
        </w:rPr>
        <w:pPrChange w:id="223" w:author="Russell, Seth" w:date="2018-12-17T08:22:00Z">
          <w:pPr>
            <w:contextualSpacing w:val="0"/>
          </w:pPr>
        </w:pPrChange>
      </w:pPr>
    </w:p>
    <w:p w14:paraId="7341262E" w14:textId="68EA8376" w:rsidR="002D08F9" w:rsidDel="00182F59" w:rsidRDefault="002D08F9">
      <w:pPr>
        <w:pStyle w:val="Heading3"/>
        <w:rPr>
          <w:del w:id="224" w:author="Russell, Seth" w:date="2018-12-11T14:01:00Z"/>
          <w:rFonts w:ascii="Times" w:hAnsi="Times" w:cs="Times New Roman"/>
        </w:rPr>
        <w:pPrChange w:id="225" w:author="Russell, Seth" w:date="2018-12-17T08:22:00Z">
          <w:pPr>
            <w:contextualSpacing w:val="0"/>
          </w:pPr>
        </w:pPrChange>
      </w:pPr>
      <w:del w:id="226" w:author="Russell, Seth" w:date="2018-12-11T14:01:00Z">
        <w:r w:rsidRPr="002D08F9" w:rsidDel="00182F59">
          <w:rPr>
            <w:rFonts w:ascii="Times" w:hAnsi="Times" w:cs="Times New Roman"/>
          </w:rPr>
          <w:delTex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delText>
        </w:r>
      </w:del>
    </w:p>
    <w:p w14:paraId="1BA04155" w14:textId="07C23A9C" w:rsidR="00A875F7" w:rsidRPr="002D08F9" w:rsidDel="00182F59" w:rsidRDefault="00A875F7">
      <w:pPr>
        <w:pStyle w:val="Heading3"/>
        <w:rPr>
          <w:del w:id="227" w:author="Russell, Seth" w:date="2018-12-11T14:01:00Z"/>
          <w:rFonts w:ascii="Times" w:hAnsi="Times" w:cs="Times New Roman"/>
        </w:rPr>
        <w:pPrChange w:id="228" w:author="Russell, Seth" w:date="2018-12-17T08:22:00Z">
          <w:pPr>
            <w:contextualSpacing w:val="0"/>
          </w:pPr>
        </w:pPrChange>
      </w:pPr>
    </w:p>
    <w:p w14:paraId="2562B550" w14:textId="254009F0" w:rsidR="002D08F9" w:rsidDel="00182F59" w:rsidRDefault="002D08F9">
      <w:pPr>
        <w:pStyle w:val="Heading3"/>
        <w:rPr>
          <w:del w:id="229" w:author="Russell, Seth" w:date="2018-12-11T14:01:00Z"/>
          <w:rFonts w:ascii="Times" w:hAnsi="Times" w:cs="Times New Roman"/>
        </w:rPr>
        <w:pPrChange w:id="230" w:author="Russell, Seth" w:date="2018-12-17T08:22:00Z">
          <w:pPr>
            <w:contextualSpacing w:val="0"/>
          </w:pPr>
        </w:pPrChange>
      </w:pPr>
      <w:del w:id="231" w:author="Russell, Seth" w:date="2018-12-11T14:01:00Z">
        <w:r w:rsidRPr="002D08F9" w:rsidDel="00182F59">
          <w:rPr>
            <w:rFonts w:ascii="Times" w:hAnsi="Times" w:cs="Times New Roman"/>
          </w:rPr>
          <w:delTex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delText>
        </w:r>
      </w:del>
    </w:p>
    <w:p w14:paraId="6C73C188" w14:textId="24CA0EFC" w:rsidR="00BC60C5" w:rsidDel="00182F59" w:rsidRDefault="00BC60C5">
      <w:pPr>
        <w:pStyle w:val="Heading3"/>
        <w:rPr>
          <w:del w:id="232" w:author="Russell, Seth" w:date="2018-12-11T14:01:00Z"/>
          <w:rFonts w:ascii="Times" w:hAnsi="Times" w:cs="Times New Roman"/>
        </w:rPr>
        <w:pPrChange w:id="233" w:author="Russell, Seth" w:date="2018-12-17T08:22:00Z">
          <w:pPr>
            <w:contextualSpacing w:val="0"/>
          </w:pPr>
        </w:pPrChange>
      </w:pPr>
    </w:p>
    <w:p w14:paraId="43AF07F7" w14:textId="7F2121A5" w:rsidR="00BC60C5" w:rsidRPr="002D08F9" w:rsidDel="00182F59" w:rsidRDefault="00BC60C5">
      <w:pPr>
        <w:pStyle w:val="Heading3"/>
        <w:rPr>
          <w:del w:id="234" w:author="Russell, Seth" w:date="2018-12-11T14:01:00Z"/>
        </w:rPr>
        <w:pPrChange w:id="235" w:author="Russell, Seth" w:date="2018-12-17T08:22:00Z">
          <w:pPr>
            <w:contextualSpacing w:val="0"/>
          </w:pPr>
        </w:pPrChange>
      </w:pPr>
      <w:del w:id="236" w:author="Russell, Seth" w:date="2018-12-11T14:01:00Z">
        <w:r w:rsidRPr="00A875F7" w:rsidDel="00182F59">
          <w:delText>HOW TO TEST</w:delText>
        </w:r>
      </w:del>
    </w:p>
    <w:p w14:paraId="65CFE4F8" w14:textId="73E496F1" w:rsidR="002D08F9" w:rsidDel="00182F59" w:rsidRDefault="002D08F9">
      <w:pPr>
        <w:pStyle w:val="Heading3"/>
        <w:rPr>
          <w:del w:id="237" w:author="Russell, Seth" w:date="2018-12-11T14:01:00Z"/>
          <w:rFonts w:ascii="Times" w:hAnsi="Times" w:cs="Times New Roman"/>
        </w:rPr>
        <w:pPrChange w:id="238" w:author="Russell, Seth" w:date="2018-12-17T08:22:00Z">
          <w:pPr>
            <w:contextualSpacing w:val="0"/>
          </w:pPr>
        </w:pPrChange>
      </w:pPr>
      <w:del w:id="239" w:author="Russell, Seth" w:date="2018-12-11T14:01:00Z">
        <w:r w:rsidRPr="002D08F9" w:rsidDel="00182F59">
          <w:rPr>
            <w:rFonts w:ascii="Times" w:hAnsi="Times" w:cs="Times New Roman"/>
          </w:rPr>
          <w:delText xml:space="preserve">Most programming languages have a multitude of testing tools and frameworks available for assisting developers with the process of testing software. Due to the recurring patterns common across programming languages most languages have an SUnit </w:delText>
        </w:r>
      </w:del>
      <w:del w:id="240" w:author="Russell, Seth" w:date="2018-11-08T10:30:00Z">
        <w:r w:rsidR="00950BCA" w:rsidDel="001673F2">
          <w:rPr>
            <w:rFonts w:ascii="Times New Roman" w:hAnsi="Times New Roman" w:cs="Times New Roman"/>
          </w:rPr>
          <w:delText>(“SUnit,” 2017)</w:delText>
        </w:r>
      </w:del>
      <w:del w:id="241" w:author="Russell, Seth" w:date="2018-12-11T14:01:00Z">
        <w:r w:rsidRPr="002D08F9" w:rsidDel="00182F59">
          <w:rPr>
            <w:rFonts w:ascii="Times" w:hAnsi="Times" w:cs="Times New Roman"/>
          </w:rPr>
          <w:fldChar w:fldCharType="begin"/>
        </w:r>
      </w:del>
      <w:del w:id="242" w:author="Russell, Seth" w:date="2018-11-07T17:43:00Z">
        <w:r w:rsidRPr="002D08F9" w:rsidDel="009C3AAD">
          <w:rPr>
            <w:rFonts w:ascii="Times" w:hAnsi="Times" w:cs="Times New Roman"/>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del w:id="243" w:author="Russell, Seth" w:date="2018-12-11T14:01:00Z">
        <w:r w:rsidRPr="002D08F9" w:rsidDel="00182F59">
          <w:rPr>
            <w:rFonts w:ascii="Times" w:hAnsi="Times" w:cs="Times New Roman"/>
          </w:rPr>
          <w:fldChar w:fldCharType="separate"/>
        </w:r>
      </w:del>
      <w:del w:id="244" w:author="Russell, Seth" w:date="2018-11-08T11:07:00Z">
        <w:r w:rsidRPr="00B42653" w:rsidDel="00B42653">
          <w:rPr>
            <w:rFonts w:ascii="Times" w:hAnsi="Times" w:cs="Times New Roman"/>
          </w:rPr>
          <w:delText>(“SUnit,” 2017)</w:delText>
        </w:r>
      </w:del>
      <w:del w:id="245"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derived testing tool, commonly referred to as an “xUnit” </w:delText>
        </w:r>
        <w:r w:rsidRPr="002D08F9" w:rsidDel="00182F59">
          <w:rPr>
            <w:rFonts w:ascii="Times" w:hAnsi="Times" w:cs="Times New Roman"/>
          </w:rPr>
          <w:fldChar w:fldCharType="begin"/>
        </w:r>
      </w:del>
      <w:del w:id="246" w:author="Russell, Seth" w:date="2018-11-08T11:07:00Z">
        <w:r w:rsidRPr="002D08F9" w:rsidDel="00B42653">
          <w:rPr>
            <w:rFonts w:ascii="Times" w:hAnsi="Times" w:cs="Times New Roman"/>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del w:id="247" w:author="Russell, Seth" w:date="2018-12-11T14:01:00Z">
        <w:r w:rsidRPr="002D08F9" w:rsidDel="00182F59">
          <w:rPr>
            <w:rFonts w:ascii="Times" w:hAnsi="Times" w:cs="Times New Roman"/>
          </w:rPr>
          <w:fldChar w:fldCharType="separate"/>
        </w:r>
      </w:del>
      <w:del w:id="248" w:author="Russell, Seth" w:date="2018-11-08T11:07:00Z">
        <w:r w:rsidRPr="00B42653" w:rsidDel="00B42653">
          <w:rPr>
            <w:rFonts w:ascii="Times" w:hAnsi="Times" w:cs="Times New Roman"/>
          </w:rPr>
          <w:delText>(“xUnit,” 2017)</w:delText>
        </w:r>
      </w:del>
      <w:del w:id="249"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delText>
        </w:r>
      </w:del>
    </w:p>
    <w:p w14:paraId="3BEF275E" w14:textId="237F91F1" w:rsidR="00A875F7" w:rsidRPr="002D08F9" w:rsidDel="00182F59" w:rsidRDefault="00A875F7">
      <w:pPr>
        <w:pStyle w:val="Heading3"/>
        <w:rPr>
          <w:del w:id="250" w:author="Russell, Seth" w:date="2018-12-11T14:01:00Z"/>
          <w:rFonts w:ascii="Times" w:hAnsi="Times" w:cs="Times New Roman"/>
        </w:rPr>
        <w:pPrChange w:id="251" w:author="Russell, Seth" w:date="2018-12-17T08:22:00Z">
          <w:pPr>
            <w:contextualSpacing w:val="0"/>
          </w:pPr>
        </w:pPrChange>
      </w:pPr>
    </w:p>
    <w:p w14:paraId="738FFA8C" w14:textId="7AD7DBA6" w:rsidR="002D08F9" w:rsidDel="00182F59" w:rsidRDefault="002D08F9">
      <w:pPr>
        <w:pStyle w:val="Heading3"/>
        <w:rPr>
          <w:del w:id="252" w:author="Russell, Seth" w:date="2018-12-11T14:01:00Z"/>
          <w:rFonts w:ascii="Times" w:hAnsi="Times" w:cs="Times New Roman"/>
        </w:rPr>
        <w:pPrChange w:id="253" w:author="Russell, Seth" w:date="2018-12-17T08:22:00Z">
          <w:pPr>
            <w:contextualSpacing w:val="0"/>
          </w:pPr>
        </w:pPrChange>
      </w:pPr>
      <w:del w:id="254" w:author="Russell, Seth" w:date="2018-12-11T14:01:00Z">
        <w:r w:rsidRPr="002D08F9" w:rsidDel="00182F59">
          <w:rPr>
            <w:rFonts w:ascii="Times" w:hAnsi="Times" w:cs="Times New Roman"/>
          </w:rPr>
          <w:delTex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delText>
        </w:r>
        <w:r w:rsidRPr="002D08F9" w:rsidDel="00182F59">
          <w:rPr>
            <w:rFonts w:ascii="Times" w:hAnsi="Times" w:cs="Times New Roman"/>
          </w:rPr>
          <w:fldChar w:fldCharType="begin"/>
        </w:r>
      </w:del>
      <w:del w:id="255" w:author="Russell, Seth" w:date="2018-11-07T17:27:00Z">
        <w:r w:rsidRPr="002D08F9" w:rsidDel="00AE1368">
          <w:rPr>
            <w:rFonts w:ascii="Times" w:hAnsi="Times" w:cs="Times New Roman"/>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del w:id="256" w:author="Russell, Seth" w:date="2018-12-11T14:01:00Z">
        <w:r w:rsidRPr="002D08F9" w:rsidDel="00182F59">
          <w:rPr>
            <w:rFonts w:ascii="Times" w:hAnsi="Times" w:cs="Times New Roman"/>
          </w:rPr>
          <w:fldChar w:fldCharType="separate"/>
        </w:r>
      </w:del>
      <w:del w:id="257" w:author="Russell, Seth" w:date="2018-11-07T17:27:00Z">
        <w:r w:rsidRPr="009D01E6" w:rsidDel="00AE1368">
          <w:rPr>
            <w:rFonts w:ascii="Times" w:hAnsi="Times" w:cs="Times New Roman"/>
          </w:rPr>
          <w:delText>(</w:delText>
        </w:r>
        <w:r w:rsidRPr="00271BA6" w:rsidDel="00AE1368">
          <w:rPr>
            <w:rFonts w:ascii="Times" w:hAnsi="Times" w:cs="Times New Roman"/>
            <w:i/>
            <w:iCs/>
          </w:rPr>
          <w:delText>Selenium</w:delText>
        </w:r>
        <w:r w:rsidRPr="00271BA6" w:rsidDel="00AE1368">
          <w:rPr>
            <w:rFonts w:ascii="Times" w:hAnsi="Times" w:cs="Times New Roman"/>
          </w:rPr>
          <w:delText>)</w:delText>
        </w:r>
      </w:del>
      <w:del w:id="258"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Microfocus Unified Functional Testing (formely known as HP’s QuickTest Professional) </w:delText>
        </w:r>
        <w:r w:rsidRPr="002D08F9" w:rsidDel="00182F59">
          <w:rPr>
            <w:rFonts w:ascii="Times" w:hAnsi="Times" w:cs="Times New Roman"/>
          </w:rPr>
          <w:fldChar w:fldCharType="begin"/>
        </w:r>
      </w:del>
      <w:del w:id="259" w:author="Russell, Seth" w:date="2018-11-07T17:59:00Z">
        <w:r w:rsidRPr="002D08F9" w:rsidDel="009C3AAD">
          <w:rPr>
            <w:rFonts w:ascii="Times" w:hAnsi="Times" w:cs="Times New Roman"/>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del w:id="260" w:author="Russell, Seth" w:date="2018-12-11T14:01:00Z">
        <w:r w:rsidRPr="002D08F9" w:rsidDel="00182F59">
          <w:rPr>
            <w:rFonts w:ascii="Times" w:hAnsi="Times" w:cs="Times New Roman"/>
          </w:rPr>
          <w:fldChar w:fldCharType="separate"/>
        </w:r>
      </w:del>
      <w:del w:id="261" w:author="Russell, Seth" w:date="2018-11-07T17:59:00Z">
        <w:r w:rsidRPr="00271BA6" w:rsidDel="009C3AAD">
          <w:rPr>
            <w:rFonts w:ascii="Times" w:hAnsi="Times" w:cs="Times New Roman"/>
          </w:rPr>
          <w:delText>(</w:delText>
        </w:r>
        <w:r w:rsidRPr="00271BA6" w:rsidDel="009C3AAD">
          <w:rPr>
            <w:rFonts w:ascii="Times" w:hAnsi="Times" w:cs="Times New Roman"/>
            <w:i/>
            <w:iCs/>
          </w:rPr>
          <w:delText>Unified Functional Testing</w:delText>
        </w:r>
        <w:r w:rsidRPr="00B42653" w:rsidDel="009C3AAD">
          <w:rPr>
            <w:rFonts w:ascii="Times" w:hAnsi="Times" w:cs="Times New Roman"/>
          </w:rPr>
          <w:delText>)</w:delText>
        </w:r>
      </w:del>
      <w:del w:id="262"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nd Ranorex </w:delText>
        </w:r>
        <w:r w:rsidRPr="002D08F9" w:rsidDel="00182F59">
          <w:rPr>
            <w:rFonts w:ascii="Times" w:hAnsi="Times" w:cs="Times New Roman"/>
          </w:rPr>
          <w:fldChar w:fldCharType="begin"/>
        </w:r>
      </w:del>
      <w:del w:id="263" w:author="Russell, Seth" w:date="2018-11-07T17:24:00Z">
        <w:r w:rsidRPr="002D08F9" w:rsidDel="00AE1368">
          <w:rPr>
            <w:rFonts w:ascii="Times" w:hAnsi="Times" w:cs="Times New Roman"/>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del w:id="264" w:author="Russell, Seth" w:date="2018-12-11T14:01:00Z">
        <w:r w:rsidRPr="002D08F9" w:rsidDel="00182F59">
          <w:rPr>
            <w:rFonts w:ascii="Times" w:hAnsi="Times" w:cs="Times New Roman"/>
          </w:rPr>
          <w:fldChar w:fldCharType="separate"/>
        </w:r>
      </w:del>
      <w:del w:id="265" w:author="Russell, Seth" w:date="2018-11-07T17:24:00Z">
        <w:r w:rsidRPr="009D01E6" w:rsidDel="00AE1368">
          <w:rPr>
            <w:rFonts w:ascii="Times" w:hAnsi="Times" w:cs="Times New Roman"/>
          </w:rPr>
          <w:delText>(</w:delText>
        </w:r>
        <w:r w:rsidRPr="00271BA6" w:rsidDel="00AE1368">
          <w:rPr>
            <w:rFonts w:ascii="Times" w:hAnsi="Times" w:cs="Times New Roman"/>
            <w:i/>
            <w:iCs/>
          </w:rPr>
          <w:delText>Ranorex</w:delText>
        </w:r>
        <w:r w:rsidRPr="00271BA6" w:rsidDel="00AE1368">
          <w:rPr>
            <w:rFonts w:ascii="Times" w:hAnsi="Times" w:cs="Times New Roman"/>
          </w:rPr>
          <w:delText>)</w:delText>
        </w:r>
      </w:del>
      <w:del w:id="266" w:author="Russell, Seth" w:date="2018-12-11T14:01:00Z">
        <w:r w:rsidRPr="002D08F9" w:rsidDel="00182F59">
          <w:rPr>
            <w:rFonts w:ascii="Times" w:hAnsi="Times" w:cs="Times New Roman"/>
          </w:rPr>
          <w:fldChar w:fldCharType="end"/>
        </w:r>
        <w:r w:rsidRPr="002D08F9" w:rsidDel="00182F59">
          <w:rPr>
            <w:rFonts w:ascii="Times" w:hAnsi="Times" w:cs="Times New Roman"/>
          </w:rPr>
          <w:delText xml:space="preserve">. As research focused software often does not have a GUI, an alternative to manual testing processes is to create a full step by step example via RMarkdown </w:delText>
        </w:r>
        <w:r w:rsidRPr="002D08F9" w:rsidDel="00182F59">
          <w:rPr>
            <w:rFonts w:ascii="Times" w:hAnsi="Times" w:cs="Times New Roman"/>
          </w:rPr>
          <w:fldChar w:fldCharType="begin"/>
        </w:r>
        <w:r w:rsidRPr="002D08F9" w:rsidDel="00182F59">
          <w:rPr>
            <w:rFonts w:ascii="Times" w:hAnsi="Times" w:cs="Times New Roman"/>
          </w:rPr>
          <w:del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delInstrText>
        </w:r>
        <w:r w:rsidRPr="002D08F9" w:rsidDel="00182F59">
          <w:rPr>
            <w:rFonts w:ascii="Times" w:hAnsi="Times" w:cs="Times New Roman"/>
          </w:rPr>
          <w:fldChar w:fldCharType="separate"/>
        </w:r>
        <w:r w:rsidRPr="002D08F9" w:rsidDel="00182F59">
          <w:rPr>
            <w:rFonts w:ascii="Times" w:hAnsi="Times" w:cs="Times New Roman"/>
            <w:noProof/>
          </w:rPr>
          <w:delText>(Xie, 2015)</w:delText>
        </w:r>
        <w:r w:rsidRPr="002D08F9" w:rsidDel="00182F59">
          <w:rPr>
            <w:rFonts w:ascii="Times" w:hAnsi="Times" w:cs="Times New Roman"/>
          </w:rPr>
          <w:fldChar w:fldCharType="end"/>
        </w:r>
        <w:r w:rsidRPr="002D08F9" w:rsidDel="00182F59">
          <w:rPr>
            <w:rFonts w:ascii="Times" w:hAnsi="Times" w:cs="Times New Roman"/>
          </w:rPr>
          <w:delText xml:space="preserve"> notebook demonstrating use of the software followed by either manually or automatic validation that the expected end result is correct. </w:delText>
        </w:r>
      </w:del>
    </w:p>
    <w:p w14:paraId="7F4302D6" w14:textId="46126385" w:rsidR="00A875F7" w:rsidRPr="002D08F9" w:rsidDel="00182F59" w:rsidRDefault="00A875F7">
      <w:pPr>
        <w:pStyle w:val="Heading3"/>
        <w:rPr>
          <w:del w:id="267" w:author="Russell, Seth" w:date="2018-12-11T14:01:00Z"/>
          <w:rFonts w:ascii="Times" w:hAnsi="Times" w:cs="Times New Roman"/>
        </w:rPr>
        <w:pPrChange w:id="268" w:author="Russell, Seth" w:date="2018-12-17T08:22:00Z">
          <w:pPr>
            <w:contextualSpacing w:val="0"/>
          </w:pPr>
        </w:pPrChange>
      </w:pPr>
    </w:p>
    <w:p w14:paraId="758BC1BF" w14:textId="7A614296" w:rsidR="002D08F9" w:rsidDel="00182F59" w:rsidRDefault="002D08F9">
      <w:pPr>
        <w:pStyle w:val="Heading3"/>
        <w:rPr>
          <w:del w:id="269" w:author="Russell, Seth" w:date="2018-12-11T14:01:00Z"/>
          <w:rFonts w:ascii="Times" w:hAnsi="Times" w:cs="Times New Roman"/>
        </w:rPr>
        <w:pPrChange w:id="270" w:author="Russell, Seth" w:date="2018-12-17T08:22:00Z">
          <w:pPr>
            <w:contextualSpacing w:val="0"/>
          </w:pPr>
        </w:pPrChange>
      </w:pPr>
      <w:del w:id="271" w:author="Russell, Seth" w:date="2018-12-11T14:01:00Z">
        <w:r w:rsidRPr="002D08F9" w:rsidDel="00182F59">
          <w:rPr>
            <w:rFonts w:ascii="Times" w:hAnsi="Times" w:cs="Times New Roman"/>
          </w:rPr>
          <w:delTex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delText>
        </w:r>
      </w:del>
    </w:p>
    <w:p w14:paraId="05F191F7" w14:textId="00445B00" w:rsidR="00BC60C5" w:rsidDel="00182F59" w:rsidRDefault="00BC60C5">
      <w:pPr>
        <w:pStyle w:val="Heading3"/>
        <w:rPr>
          <w:del w:id="272" w:author="Russell, Seth" w:date="2018-12-11T14:01:00Z"/>
          <w:rFonts w:ascii="Times" w:hAnsi="Times" w:cs="Times New Roman"/>
        </w:rPr>
        <w:pPrChange w:id="273" w:author="Russell, Seth" w:date="2018-12-17T08:22:00Z">
          <w:pPr>
            <w:contextualSpacing w:val="0"/>
          </w:pPr>
        </w:pPrChange>
      </w:pPr>
    </w:p>
    <w:p w14:paraId="1352DF7A" w14:textId="6E252BE9" w:rsidR="00BC60C5" w:rsidRPr="002D08F9" w:rsidDel="00182F59" w:rsidRDefault="00BC60C5">
      <w:pPr>
        <w:pStyle w:val="Heading3"/>
        <w:rPr>
          <w:del w:id="274" w:author="Russell, Seth" w:date="2018-12-11T14:01:00Z"/>
        </w:rPr>
        <w:pPrChange w:id="275" w:author="Russell, Seth" w:date="2018-12-17T08:22:00Z">
          <w:pPr>
            <w:contextualSpacing w:val="0"/>
          </w:pPr>
        </w:pPrChange>
      </w:pPr>
      <w:del w:id="276" w:author="Russell, Seth" w:date="2018-12-11T14:01:00Z">
        <w:r w:rsidRPr="00A875F7" w:rsidDel="00182F59">
          <w:delText>TESTING ANTI-PATTERNS</w:delText>
        </w:r>
      </w:del>
    </w:p>
    <w:p w14:paraId="1A64E906" w14:textId="71A53AB8" w:rsidR="002D08F9" w:rsidDel="00182F59" w:rsidRDefault="002D08F9">
      <w:pPr>
        <w:pStyle w:val="Heading3"/>
        <w:rPr>
          <w:del w:id="277" w:author="Russell, Seth" w:date="2018-12-11T14:01:00Z"/>
          <w:rFonts w:ascii="Times" w:hAnsi="Times" w:cs="Times New Roman"/>
        </w:rPr>
        <w:pPrChange w:id="278" w:author="Russell, Seth" w:date="2018-12-17T08:22:00Z">
          <w:pPr>
            <w:contextualSpacing w:val="0"/>
          </w:pPr>
        </w:pPrChange>
      </w:pPr>
      <w:del w:id="279" w:author="Russell, Seth" w:date="2018-12-11T14:01:00Z">
        <w:r w:rsidRPr="002D08F9" w:rsidDel="00182F59">
          <w:rPr>
            <w:rFonts w:ascii="Times" w:hAnsi="Times" w:cs="Times New Roman"/>
          </w:rPr>
          <w:delText xml:space="preserve">While the above guidance should help researchers know the basics of testing, it does not cover in detail what not to do. An excellent collection of testing anti-patterns can be found at </w:delText>
        </w:r>
        <w:r w:rsidRPr="002D08F9" w:rsidDel="00182F59">
          <w:rPr>
            <w:rFonts w:ascii="Times" w:hAnsi="Times" w:cs="Times New Roman"/>
          </w:rPr>
          <w:fldChar w:fldCharType="begin"/>
        </w:r>
      </w:del>
      <w:del w:id="280" w:author="Russell, Seth" w:date="2018-11-07T18:01:00Z">
        <w:r w:rsidRPr="002D08F9" w:rsidDel="00FB713D">
          <w:rPr>
            <w:rFonts w:ascii="Times" w:hAnsi="Times" w:cs="Times New Roman"/>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del w:id="281" w:author="Russell, Seth" w:date="2018-12-11T14:01:00Z">
        <w:r w:rsidRPr="002D08F9" w:rsidDel="00182F59">
          <w:rPr>
            <w:rFonts w:ascii="Times" w:hAnsi="Times" w:cs="Times New Roman"/>
          </w:rPr>
          <w:fldChar w:fldCharType="separate"/>
        </w:r>
      </w:del>
      <w:del w:id="282" w:author="Russell, Seth" w:date="2018-11-07T18:01:00Z">
        <w:r w:rsidRPr="00271BA6" w:rsidDel="00FB713D">
          <w:rPr>
            <w:rFonts w:ascii="Times" w:hAnsi="Times" w:cs="Times New Roman"/>
          </w:rPr>
          <w:delText>(</w:delText>
        </w:r>
        <w:r w:rsidRPr="00271BA6" w:rsidDel="00FB713D">
          <w:rPr>
            <w:rFonts w:ascii="Times" w:hAnsi="Times" w:cs="Times New Roman"/>
            <w:i/>
            <w:iCs/>
          </w:rPr>
          <w:delText>Unit te</w:delText>
        </w:r>
        <w:r w:rsidRPr="00B42653" w:rsidDel="00FB713D">
          <w:rPr>
            <w:rFonts w:ascii="Times" w:hAnsi="Times" w:cs="Times New Roman"/>
            <w:i/>
            <w:iCs/>
          </w:rPr>
          <w:delText>sting Anti-patterns catalogue</w:delText>
        </w:r>
        <w:r w:rsidRPr="00B42653" w:rsidDel="00FB713D">
          <w:rPr>
            <w:rFonts w:ascii="Times" w:hAnsi="Times" w:cs="Times New Roman"/>
          </w:rPr>
          <w:delText>; Jarkko Moilanen; James Carr, 2015)</w:delText>
        </w:r>
      </w:del>
      <w:del w:id="283" w:author="Russell, Seth" w:date="2018-12-11T14:01:00Z">
        <w:r w:rsidRPr="002D08F9" w:rsidDel="00182F59">
          <w:rPr>
            <w:rFonts w:ascii="Times" w:hAnsi="Times" w:cs="Times New Roman"/>
          </w:rPr>
          <w:fldChar w:fldCharType="end"/>
        </w:r>
        <w:r w:rsidRPr="002D08F9" w:rsidDel="00182F59">
          <w:rPr>
            <w:rFonts w:ascii="Times" w:hAnsi="Times" w:cs="Times New Roman"/>
          </w:rPr>
          <w:delText>. Some key problems that novices experience when learning how to test software are:</w:delText>
        </w:r>
      </w:del>
    </w:p>
    <w:p w14:paraId="1E4E4B11" w14:textId="6ACAA6D8" w:rsidR="00A875F7" w:rsidRPr="002D08F9" w:rsidDel="00182F59" w:rsidRDefault="00A875F7">
      <w:pPr>
        <w:pStyle w:val="Heading3"/>
        <w:rPr>
          <w:del w:id="284" w:author="Russell, Seth" w:date="2018-12-11T14:01:00Z"/>
          <w:rFonts w:ascii="Times" w:hAnsi="Times" w:cs="Times New Roman"/>
        </w:rPr>
        <w:pPrChange w:id="285" w:author="Russell, Seth" w:date="2018-12-17T08:22:00Z">
          <w:pPr>
            <w:contextualSpacing w:val="0"/>
          </w:pPr>
        </w:pPrChange>
      </w:pPr>
    </w:p>
    <w:p w14:paraId="2C4C4E2B" w14:textId="1368A38A" w:rsidR="002D08F9" w:rsidRPr="002D08F9" w:rsidDel="00182F59" w:rsidRDefault="002D08F9">
      <w:pPr>
        <w:pStyle w:val="Heading3"/>
        <w:rPr>
          <w:del w:id="286" w:author="Russell, Seth" w:date="2018-12-11T14:01:00Z"/>
          <w:rFonts w:ascii="Times" w:hAnsi="Times" w:cs="Times New Roman"/>
        </w:rPr>
        <w:pPrChange w:id="287" w:author="Russell, Seth" w:date="2018-12-17T08:22:00Z">
          <w:pPr>
            <w:numPr>
              <w:numId w:val="8"/>
            </w:numPr>
            <w:ind w:left="720" w:hanging="360"/>
            <w:contextualSpacing w:val="0"/>
          </w:pPr>
        </w:pPrChange>
      </w:pPr>
      <w:del w:id="288" w:author="Russell, Seth" w:date="2018-12-11T14:01:00Z">
        <w:r w:rsidRPr="002D08F9" w:rsidDel="00182F59">
          <w:rPr>
            <w:rFonts w:ascii="Times" w:hAnsi="Times" w:cs="Times New Roman"/>
          </w:rPr>
          <w:delText>Interdependent tests - Interdependent tests can cause multiple test failures. When a failure in an early test case breaks a later test, it can cause difficulty in resolution and remediation.</w:delText>
        </w:r>
      </w:del>
    </w:p>
    <w:p w14:paraId="065F89F0" w14:textId="6CF190C0" w:rsidR="002D08F9" w:rsidRPr="002D08F9" w:rsidDel="00182F59" w:rsidRDefault="002D08F9">
      <w:pPr>
        <w:pStyle w:val="Heading3"/>
        <w:rPr>
          <w:del w:id="289" w:author="Russell, Seth" w:date="2018-12-11T14:01:00Z"/>
          <w:rFonts w:ascii="Times" w:hAnsi="Times" w:cs="Times New Roman"/>
        </w:rPr>
        <w:pPrChange w:id="290" w:author="Russell, Seth" w:date="2018-12-17T08:22:00Z">
          <w:pPr>
            <w:numPr>
              <w:numId w:val="8"/>
            </w:numPr>
            <w:ind w:left="720" w:hanging="360"/>
            <w:contextualSpacing w:val="0"/>
          </w:pPr>
        </w:pPrChange>
      </w:pPr>
      <w:del w:id="291" w:author="Russell, Seth" w:date="2018-12-11T14:01:00Z">
        <w:r w:rsidRPr="002D08F9" w:rsidDel="00182F59">
          <w:rPr>
            <w:rFonts w:ascii="Times" w:hAnsi="Times" w:cs="Times New Roman"/>
          </w:rPr>
          <w:delText>Testing application performance – While testing execution timing or software performance is a good idea and is covered more in the “Software Optimization” section, creating an automated test to perform this is difficult and does not carry over well from one machine to another.</w:delText>
        </w:r>
      </w:del>
    </w:p>
    <w:p w14:paraId="1A3B6626" w14:textId="6625FCC4" w:rsidR="002D08F9" w:rsidRPr="002D08F9" w:rsidDel="00182F59" w:rsidRDefault="002D08F9">
      <w:pPr>
        <w:pStyle w:val="Heading3"/>
        <w:rPr>
          <w:del w:id="292" w:author="Russell, Seth" w:date="2018-12-11T14:01:00Z"/>
          <w:rFonts w:ascii="Times" w:hAnsi="Times" w:cs="Times New Roman"/>
        </w:rPr>
        <w:pPrChange w:id="293" w:author="Russell, Seth" w:date="2018-12-17T08:22:00Z">
          <w:pPr>
            <w:numPr>
              <w:numId w:val="8"/>
            </w:numPr>
            <w:ind w:left="720" w:hanging="360"/>
            <w:contextualSpacing w:val="0"/>
          </w:pPr>
        </w:pPrChange>
      </w:pPr>
      <w:del w:id="294" w:author="Russell, Seth" w:date="2018-12-11T14:01:00Z">
        <w:r w:rsidRPr="002D08F9" w:rsidDel="00182F59">
          <w:rPr>
            <w:rFonts w:ascii="Times" w:hAnsi="Times" w:cs="Times New Roman"/>
          </w:rPr>
          <w:delText>Slow running tests – As much as possible, tests should be automated but still run quickly. If the testing process takes too long consider refactoring tests or evaluating the performance of the software being tested.</w:delText>
        </w:r>
      </w:del>
    </w:p>
    <w:p w14:paraId="73CA8EDA" w14:textId="0326ECBD" w:rsidR="002D08F9" w:rsidRPr="002D08F9" w:rsidDel="00182F59" w:rsidRDefault="002D08F9">
      <w:pPr>
        <w:pStyle w:val="Heading3"/>
        <w:rPr>
          <w:del w:id="295" w:author="Russell, Seth" w:date="2018-12-11T14:01:00Z"/>
          <w:rFonts w:ascii="Times" w:hAnsi="Times" w:cs="Times New Roman"/>
        </w:rPr>
        <w:pPrChange w:id="296" w:author="Russell, Seth" w:date="2018-12-17T08:22:00Z">
          <w:pPr>
            <w:numPr>
              <w:numId w:val="8"/>
            </w:numPr>
            <w:ind w:left="720" w:hanging="360"/>
            <w:contextualSpacing w:val="0"/>
          </w:pPr>
        </w:pPrChange>
      </w:pPr>
      <w:del w:id="297" w:author="Russell, Seth" w:date="2018-12-11T14:01:00Z">
        <w:r w:rsidRPr="002D08F9" w:rsidDel="00182F59">
          <w:rPr>
            <w:rFonts w:ascii="Times" w:hAnsi="Times" w:cs="Times New Roman"/>
          </w:rPr>
          <w:delText>Only test correct input - A common problem in testing is to only validate expected inputs and desired behavior. Make sure tests cover invalid input, exceptions, and similar items.</w:delText>
        </w:r>
      </w:del>
    </w:p>
    <w:p w14:paraId="3CD7333D" w14:textId="72010443" w:rsidR="002D08F9" w:rsidRPr="00BC60C5" w:rsidDel="00182F59" w:rsidRDefault="002D08F9">
      <w:pPr>
        <w:pStyle w:val="Heading3"/>
        <w:rPr>
          <w:del w:id="298" w:author="Russell, Seth" w:date="2018-12-11T14:01:00Z"/>
        </w:rPr>
        <w:pPrChange w:id="299" w:author="Russell, Seth" w:date="2018-12-17T08:22:00Z">
          <w:pPr/>
        </w:pPrChange>
      </w:pPr>
      <w:del w:id="300" w:author="Russell, Seth" w:date="2018-12-11T14:01:00Z">
        <w:r w:rsidRPr="002D08F9" w:rsidDel="00182F59">
          <w:br/>
        </w:r>
        <w:r w:rsidR="00BC60C5" w:rsidRPr="00BC60C5" w:rsidDel="00182F59">
          <w:delText>APPLICATION OF SOFTWARE TESTING TO R PACKAGE DEVELOPMENT</w:delText>
        </w:r>
      </w:del>
    </w:p>
    <w:p w14:paraId="26D57052" w14:textId="0657AD32" w:rsidR="002D08F9" w:rsidDel="00182F59" w:rsidRDefault="002D08F9">
      <w:pPr>
        <w:pStyle w:val="Heading3"/>
        <w:rPr>
          <w:del w:id="301" w:author="Russell, Seth" w:date="2018-12-11T14:01:00Z"/>
          <w:rFonts w:ascii="Times" w:hAnsi="Times" w:cs="Times New Roman"/>
        </w:rPr>
        <w:pPrChange w:id="302" w:author="Russell, Seth" w:date="2018-12-17T08:22:00Z">
          <w:pPr>
            <w:contextualSpacing w:val="0"/>
          </w:pPr>
        </w:pPrChange>
      </w:pPr>
      <w:del w:id="303" w:author="Russell, Seth" w:date="2018-12-11T14:01:00Z">
        <w:r w:rsidRPr="002D08F9" w:rsidDel="00182F59">
          <w:rPr>
            <w:rFonts w:ascii="Times" w:hAnsi="Times" w:cs="Times New Roman"/>
          </w:rPr>
          <w:delTex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delText>
        </w:r>
        <w:r w:rsidR="00A875F7" w:rsidDel="00182F59">
          <w:rPr>
            <w:rFonts w:ascii="Times" w:hAnsi="Times" w:cs="Times New Roman"/>
          </w:rPr>
          <w:delText>uplicates and overlaps existed.</w:delText>
        </w:r>
      </w:del>
    </w:p>
    <w:p w14:paraId="78F0F661" w14:textId="6C9BFBE0" w:rsidR="00A875F7" w:rsidRPr="002D08F9" w:rsidDel="00182F59" w:rsidRDefault="00A875F7">
      <w:pPr>
        <w:pStyle w:val="Heading3"/>
        <w:rPr>
          <w:del w:id="304" w:author="Russell, Seth" w:date="2018-12-11T14:01:00Z"/>
          <w:rFonts w:ascii="Times" w:hAnsi="Times" w:cs="Times New Roman"/>
        </w:rPr>
        <w:pPrChange w:id="305" w:author="Russell, Seth" w:date="2018-12-17T08:22:00Z">
          <w:pPr>
            <w:contextualSpacing w:val="0"/>
          </w:pPr>
        </w:pPrChange>
      </w:pPr>
    </w:p>
    <w:p w14:paraId="6542C65D" w14:textId="18607F42" w:rsidR="002D08F9" w:rsidDel="00182F59" w:rsidRDefault="002D08F9">
      <w:pPr>
        <w:pStyle w:val="Heading3"/>
        <w:rPr>
          <w:del w:id="306" w:author="Russell, Seth" w:date="2018-12-11T14:01:00Z"/>
          <w:rFonts w:ascii="Times" w:hAnsi="Times" w:cs="Times New Roman"/>
        </w:rPr>
        <w:pPrChange w:id="307" w:author="Russell, Seth" w:date="2018-12-17T08:22:00Z">
          <w:pPr>
            <w:contextualSpacing w:val="0"/>
          </w:pPr>
        </w:pPrChange>
      </w:pPr>
      <w:del w:id="308" w:author="Russell, Seth" w:date="2018-12-11T14:01:00Z">
        <w:r w:rsidRPr="002D08F9" w:rsidDel="00182F59">
          <w:rPr>
            <w:rFonts w:ascii="Times" w:hAnsi="Times" w:cs="Times New Roman"/>
          </w:rPr>
          <w:delText>Here is a brief snippet of some of the code used to automatically find duplicates and codes that were already included as part of another code:</w:delText>
        </w:r>
      </w:del>
    </w:p>
    <w:p w14:paraId="48031E1D" w14:textId="48FEB8BB" w:rsidR="00A875F7" w:rsidRPr="002D08F9" w:rsidDel="00182F59" w:rsidRDefault="00A875F7">
      <w:pPr>
        <w:pStyle w:val="Heading3"/>
        <w:rPr>
          <w:del w:id="309" w:author="Russell, Seth" w:date="2018-12-11T14:01:00Z"/>
          <w:rFonts w:ascii="Times" w:hAnsi="Times" w:cs="Times New Roman"/>
        </w:rPr>
        <w:pPrChange w:id="310" w:author="Russell, Seth" w:date="2018-12-17T08:22:00Z">
          <w:pPr>
            <w:contextualSpacing w:val="0"/>
          </w:pPr>
        </w:pPrChange>
      </w:pPr>
    </w:p>
    <w:p w14:paraId="4DC0D00D" w14:textId="1FF253C7" w:rsidR="002D08F9" w:rsidDel="00182F59" w:rsidRDefault="002D08F9">
      <w:pPr>
        <w:pStyle w:val="Heading3"/>
        <w:rPr>
          <w:del w:id="311" w:author="Russell, Seth" w:date="2018-12-11T14:01:00Z"/>
          <w:rFonts w:ascii="Consolas" w:hAnsi="Consolas" w:cs="Consolas"/>
        </w:rPr>
        <w:pPrChange w:id="312" w:author="Russell, Seth" w:date="2018-12-17T08:22:00Z">
          <w:pPr>
            <w:ind w:left="720"/>
            <w:contextualSpacing w:val="0"/>
          </w:pPr>
        </w:pPrChange>
      </w:pPr>
      <w:del w:id="313" w:author="Russell, Seth" w:date="2018-12-11T14:01:00Z">
        <w:r w:rsidRPr="00A875F7" w:rsidDel="00182F59">
          <w:rPr>
            <w:rFonts w:ascii="Consolas" w:hAnsi="Consolas" w:cs="Consolas"/>
          </w:rPr>
          <w:delText>icds &lt;- input.file("../pccc_validation/icd10_codes_r.txt")</w:delText>
        </w:r>
        <w:r w:rsidRPr="002D08F9" w:rsidDel="00182F59">
          <w:rPr>
            <w:rFonts w:ascii="Consolas" w:hAnsi="Consolas" w:cs="Consolas"/>
          </w:rPr>
          <w:br/>
        </w:r>
        <w:r w:rsidRPr="002D08F9" w:rsidDel="00182F59">
          <w:rPr>
            <w:rFonts w:ascii="Consolas" w:hAnsi="Consolas" w:cs="Consolas"/>
          </w:rPr>
          <w:br/>
        </w:r>
        <w:r w:rsidRPr="00A875F7" w:rsidDel="00182F59">
          <w:rPr>
            <w:rFonts w:ascii="Consolas" w:hAnsi="Consolas" w:cs="Consolas"/>
          </w:rPr>
          <w:delText>unlist(lapply(icds, function(i) {</w:delText>
        </w:r>
        <w:r w:rsidRPr="002D08F9" w:rsidDel="00182F59">
          <w:rPr>
            <w:rFonts w:ascii="Consolas" w:hAnsi="Consolas" w:cs="Consolas"/>
          </w:rPr>
          <w:br/>
        </w:r>
        <w:r w:rsidRPr="00A875F7" w:rsidDel="00182F59">
          <w:rPr>
            <w:rFonts w:ascii="Consolas" w:hAnsi="Consolas" w:cs="Consolas"/>
          </w:rPr>
          <w:delText xml:space="preserve">  tmp &lt;- icds[icds != i]</w:delText>
        </w:r>
        <w:r w:rsidRPr="002D08F9" w:rsidDel="00182F59">
          <w:rPr>
            <w:rFonts w:ascii="Consolas" w:hAnsi="Consolas" w:cs="Consolas"/>
          </w:rPr>
          <w:br/>
        </w:r>
        <w:r w:rsidRPr="00A875F7" w:rsidDel="00182F59">
          <w:rPr>
            <w:rFonts w:ascii="Consolas" w:hAnsi="Consolas" w:cs="Consolas"/>
          </w:rPr>
          <w:delText xml:space="preserve">  output &lt;- tmp[grepl(paste0("^", i, ".*"), tmp)]</w:delText>
        </w:r>
        <w:r w:rsidRPr="002D08F9" w:rsidDel="00182F59">
          <w:rPr>
            <w:rFonts w:ascii="Consolas" w:hAnsi="Consolas" w:cs="Consolas"/>
          </w:rPr>
          <w:br/>
        </w:r>
        <w:r w:rsidRPr="00A875F7" w:rsidDel="00182F59">
          <w:rPr>
            <w:rFonts w:ascii="Consolas" w:hAnsi="Consolas" w:cs="Consolas"/>
          </w:rPr>
          <w:delText xml:space="preserve">  # add the matched element into the output</w:delText>
        </w:r>
        <w:r w:rsidRPr="002D08F9" w:rsidDel="00182F59">
          <w:rPr>
            <w:rFonts w:ascii="Consolas" w:hAnsi="Consolas" w:cs="Consolas"/>
          </w:rPr>
          <w:br/>
        </w:r>
        <w:r w:rsidRPr="00A875F7" w:rsidDel="00182F59">
          <w:rPr>
            <w:rFonts w:ascii="Consolas" w:hAnsi="Consolas" w:cs="Consolas"/>
          </w:rPr>
          <w:delText xml:space="preserve">  if(length(output) != 0)</w:delText>
        </w:r>
        <w:r w:rsidRPr="002D08F9" w:rsidDel="00182F59">
          <w:rPr>
            <w:rFonts w:ascii="Consolas" w:hAnsi="Consolas" w:cs="Consolas"/>
          </w:rPr>
          <w:br/>
        </w:r>
        <w:r w:rsidRPr="00A875F7" w:rsidDel="00182F59">
          <w:rPr>
            <w:rFonts w:ascii="Consolas" w:hAnsi="Consolas" w:cs="Consolas"/>
          </w:rPr>
          <w:delText xml:space="preserve">    output &lt;- c(i, output)</w:delText>
        </w:r>
        <w:r w:rsidRPr="002D08F9" w:rsidDel="00182F59">
          <w:rPr>
            <w:rFonts w:ascii="Consolas" w:hAnsi="Consolas" w:cs="Consolas"/>
          </w:rPr>
          <w:br/>
        </w:r>
        <w:r w:rsidRPr="00A875F7" w:rsidDel="00182F59">
          <w:rPr>
            <w:rFonts w:ascii="Consolas" w:hAnsi="Consolas" w:cs="Consolas"/>
          </w:rPr>
          <w:delText xml:space="preserve">  output</w:delText>
        </w:r>
        <w:r w:rsidRPr="002D08F9" w:rsidDel="00182F59">
          <w:rPr>
            <w:rFonts w:ascii="Consolas" w:hAnsi="Consolas" w:cs="Consolas"/>
          </w:rPr>
          <w:br/>
        </w:r>
        <w:r w:rsidRPr="00A875F7" w:rsidDel="00182F59">
          <w:rPr>
            <w:rFonts w:ascii="Consolas" w:hAnsi="Consolas" w:cs="Consolas"/>
          </w:rPr>
          <w:delText>}))</w:delText>
        </w:r>
      </w:del>
    </w:p>
    <w:p w14:paraId="2640E222" w14:textId="2E84B78F" w:rsidR="00A875F7" w:rsidRPr="002D08F9" w:rsidDel="00182F59" w:rsidRDefault="00A875F7">
      <w:pPr>
        <w:pStyle w:val="Heading3"/>
        <w:rPr>
          <w:del w:id="314" w:author="Russell, Seth" w:date="2018-12-11T14:01:00Z"/>
          <w:rFonts w:ascii="Consolas" w:hAnsi="Consolas" w:cs="Consolas"/>
        </w:rPr>
        <w:pPrChange w:id="315" w:author="Russell, Seth" w:date="2018-12-17T08:22:00Z">
          <w:pPr>
            <w:ind w:left="720"/>
            <w:contextualSpacing w:val="0"/>
          </w:pPr>
        </w:pPrChange>
      </w:pPr>
    </w:p>
    <w:p w14:paraId="78FA5CA2" w14:textId="29C1C3AB" w:rsidR="002D08F9" w:rsidDel="00182F59" w:rsidRDefault="002D08F9">
      <w:pPr>
        <w:pStyle w:val="Heading3"/>
        <w:rPr>
          <w:del w:id="316" w:author="Russell, Seth" w:date="2018-12-11T14:01:00Z"/>
          <w:rFonts w:ascii="Times" w:hAnsi="Times" w:cs="Times New Roman"/>
        </w:rPr>
        <w:pPrChange w:id="317" w:author="Russell, Seth" w:date="2018-12-17T08:22:00Z">
          <w:pPr>
            <w:contextualSpacing w:val="0"/>
          </w:pPr>
        </w:pPrChange>
      </w:pPr>
      <w:del w:id="318" w:author="Russell, Seth" w:date="2018-12-11T14:01:00Z">
        <w:r w:rsidRPr="002D08F9" w:rsidDel="00182F59">
          <w:rPr>
            <w:rFonts w:ascii="Times" w:hAnsi="Times" w:cs="Times New Roman"/>
          </w:rPr>
          <w:delTex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delText>
        </w:r>
      </w:del>
    </w:p>
    <w:p w14:paraId="22EF3237" w14:textId="097C35EA" w:rsidR="00A875F7" w:rsidRPr="002D08F9" w:rsidDel="00182F59" w:rsidRDefault="00A875F7">
      <w:pPr>
        <w:pStyle w:val="Heading3"/>
        <w:rPr>
          <w:del w:id="319" w:author="Russell, Seth" w:date="2018-12-11T14:01:00Z"/>
          <w:rFonts w:ascii="Times" w:hAnsi="Times" w:cs="Times New Roman"/>
        </w:rPr>
        <w:pPrChange w:id="320" w:author="Russell, Seth" w:date="2018-12-17T08:22:00Z">
          <w:pPr>
            <w:contextualSpacing w:val="0"/>
          </w:pPr>
        </w:pPrChange>
      </w:pPr>
    </w:p>
    <w:p w14:paraId="37C0B1DB" w14:textId="40FFE735" w:rsidR="002D08F9" w:rsidDel="00182F59" w:rsidRDefault="002D08F9">
      <w:pPr>
        <w:pStyle w:val="Heading3"/>
        <w:rPr>
          <w:del w:id="321" w:author="Russell, Seth" w:date="2018-12-11T14:01:00Z"/>
          <w:rFonts w:ascii="Times" w:hAnsi="Times" w:cs="Times New Roman"/>
        </w:rPr>
        <w:pPrChange w:id="322" w:author="Russell, Seth" w:date="2018-12-17T08:22:00Z">
          <w:pPr>
            <w:contextualSpacing w:val="0"/>
          </w:pPr>
        </w:pPrChange>
      </w:pPr>
      <w:del w:id="323" w:author="Russell, Seth" w:date="2018-12-11T14:01:00Z">
        <w:r w:rsidRPr="002D08F9" w:rsidDel="00182F59">
          <w:rPr>
            <w:rFonts w:ascii="Times" w:hAnsi="Times" w:cs="Times New Roman"/>
          </w:rPr>
          <w:delText>Another common pattern is to create a test case for discovered bugs - this ensures that a re-occurrence, known as a “regression” to software engineers, of this error does not happen again. Here is an example that automated a test discovered due to the flexible nature of the sapply function returning different data types based on input:</w:delText>
        </w:r>
      </w:del>
    </w:p>
    <w:p w14:paraId="6A10680F" w14:textId="3455AD54" w:rsidR="00A875F7" w:rsidRPr="002D08F9" w:rsidDel="00182F59" w:rsidRDefault="00A875F7">
      <w:pPr>
        <w:pStyle w:val="Heading3"/>
        <w:rPr>
          <w:del w:id="324" w:author="Russell, Seth" w:date="2018-12-11T14:01:00Z"/>
          <w:rFonts w:ascii="Times" w:hAnsi="Times" w:cs="Times New Roman"/>
        </w:rPr>
        <w:pPrChange w:id="325" w:author="Russell, Seth" w:date="2018-12-17T08:22:00Z">
          <w:pPr>
            <w:contextualSpacing w:val="0"/>
          </w:pPr>
        </w:pPrChange>
      </w:pPr>
    </w:p>
    <w:p w14:paraId="7673F3E6" w14:textId="55E8478D" w:rsidR="002D08F9" w:rsidDel="00182F59" w:rsidRDefault="002D08F9">
      <w:pPr>
        <w:pStyle w:val="Heading3"/>
        <w:rPr>
          <w:del w:id="326" w:author="Russell, Seth" w:date="2018-12-11T14:01:00Z"/>
          <w:rFonts w:ascii="Consolas" w:hAnsi="Consolas" w:cs="Consolas"/>
        </w:rPr>
        <w:pPrChange w:id="327" w:author="Russell, Seth" w:date="2018-12-17T08:22:00Z">
          <w:pPr>
            <w:ind w:left="720"/>
            <w:contextualSpacing w:val="0"/>
          </w:pPr>
        </w:pPrChange>
      </w:pPr>
      <w:del w:id="328" w:author="Russell, Seth" w:date="2018-12-11T14:01:00Z">
        <w:r w:rsidRPr="00A875F7" w:rsidDel="00182F59">
          <w:rPr>
            <w:rFonts w:ascii="Consolas" w:hAnsi="Consolas" w:cs="Consolas"/>
          </w:rPr>
          <w:delText xml:space="preserve"> # Due to previous use of sapply in ccc.R, this would fail - fixed now</w:delText>
        </w:r>
        <w:r w:rsidRPr="002D08F9" w:rsidDel="00182F59">
          <w:rPr>
            <w:rFonts w:ascii="Consolas" w:hAnsi="Consolas" w:cs="Consolas"/>
          </w:rPr>
          <w:br/>
        </w:r>
        <w:r w:rsidRPr="00A875F7" w:rsidDel="00182F59">
          <w:rPr>
            <w:rFonts w:ascii="Consolas" w:hAnsi="Consolas" w:cs="Consolas"/>
          </w:rPr>
          <w:delText xml:space="preserve">  test_that("1 patient with multiple rows of no diagnosis data - should have all CCCs as FALSE", {</w:delText>
        </w:r>
        <w:r w:rsidRPr="002D08F9" w:rsidDel="00182F59">
          <w:rPr>
            <w:rFonts w:ascii="Consolas" w:hAnsi="Consolas" w:cs="Consolas"/>
          </w:rPr>
          <w:br/>
        </w:r>
        <w:r w:rsidRPr="00A875F7" w:rsidDel="00182F59">
          <w:rPr>
            <w:rFonts w:ascii="Consolas" w:hAnsi="Consolas" w:cs="Consolas"/>
          </w:rPr>
          <w:delText xml:space="preserve">    expect_true(all(ccc(dplyr::data_frame(id = 'a', dx1 = NA, dx2 = NA),</w:delText>
        </w:r>
        <w:r w:rsidRPr="002D08F9" w:rsidDel="00182F59">
          <w:rPr>
            <w:rFonts w:ascii="Consolas" w:hAnsi="Consolas" w:cs="Consolas"/>
          </w:rPr>
          <w:br/>
        </w:r>
        <w:r w:rsidRPr="00A875F7" w:rsidDel="00182F59">
          <w:rPr>
            <w:rFonts w:ascii="Consolas" w:hAnsi="Consolas" w:cs="Consolas"/>
          </w:rPr>
          <w:delText xml:space="preserve">                        dx_cols = dplyr::starts_with("dx"),</w:delText>
        </w:r>
        <w:r w:rsidRPr="002D08F9" w:rsidDel="00182F59">
          <w:rPr>
            <w:rFonts w:ascii="Consolas" w:hAnsi="Consolas" w:cs="Consolas"/>
          </w:rPr>
          <w:br/>
        </w:r>
        <w:r w:rsidRPr="00A875F7" w:rsidDel="00182F59">
          <w:rPr>
            <w:rFonts w:ascii="Consolas" w:hAnsi="Consolas" w:cs="Consolas"/>
          </w:rPr>
          <w:delText xml:space="preserve">                        icdv    = code) == 0))</w:delText>
        </w:r>
        <w:r w:rsidRPr="002D08F9" w:rsidDel="00182F59">
          <w:rPr>
            <w:rFonts w:ascii="Consolas" w:hAnsi="Consolas" w:cs="Consolas"/>
          </w:rPr>
          <w:br/>
        </w:r>
        <w:r w:rsidRPr="00A875F7" w:rsidDel="00182F59">
          <w:rPr>
            <w:rFonts w:ascii="Consolas" w:hAnsi="Consolas" w:cs="Consolas"/>
          </w:rPr>
          <w:delText xml:space="preserve">  })</w:delText>
        </w:r>
      </w:del>
    </w:p>
    <w:p w14:paraId="64D4112C" w14:textId="196B50D0" w:rsidR="00A875F7" w:rsidRPr="002D08F9" w:rsidDel="00182F59" w:rsidRDefault="00A875F7">
      <w:pPr>
        <w:pStyle w:val="Heading3"/>
        <w:rPr>
          <w:del w:id="329" w:author="Russell, Seth" w:date="2018-12-11T14:02:00Z"/>
          <w:rFonts w:ascii="Consolas" w:hAnsi="Consolas" w:cs="Consolas"/>
        </w:rPr>
        <w:pPrChange w:id="330" w:author="Russell, Seth" w:date="2018-12-17T08:22:00Z">
          <w:pPr>
            <w:ind w:left="720"/>
            <w:contextualSpacing w:val="0"/>
          </w:pPr>
        </w:pPrChange>
      </w:pPr>
    </w:p>
    <w:p w14:paraId="5960BA7C" w14:textId="19E6EF58" w:rsidR="002D08F9" w:rsidRPr="005C6BD8" w:rsidDel="00437F9A" w:rsidRDefault="002D08F9">
      <w:pPr>
        <w:pStyle w:val="Heading3"/>
        <w:rPr>
          <w:del w:id="331" w:author="Russell, Seth" w:date="2018-12-14T10:04:00Z"/>
          <w:rFonts w:eastAsia="Times New Roman"/>
          <w:bCs/>
          <w:sz w:val="28"/>
        </w:rPr>
        <w:pPrChange w:id="332" w:author="Russell, Seth" w:date="2018-12-17T08:22:00Z">
          <w:pPr>
            <w:keepNext/>
            <w:keepLines/>
            <w:contextualSpacing w:val="0"/>
            <w:outlineLvl w:val="1"/>
          </w:pPr>
        </w:pPrChange>
      </w:pPr>
      <w:bookmarkStart w:id="333" w:name="software-optimization"/>
      <w:bookmarkStart w:id="334" w:name="_Toc523169477"/>
      <w:bookmarkEnd w:id="333"/>
      <w:del w:id="335" w:author="Russell, Seth" w:date="2018-12-14T10:04:00Z">
        <w:r w:rsidRPr="005C6BD8" w:rsidDel="00437F9A">
          <w:rPr>
            <w:rFonts w:eastAsia="Times New Roman"/>
            <w:bCs/>
            <w:sz w:val="28"/>
          </w:rPr>
          <w:delText>S</w:delText>
        </w:r>
        <w:r w:rsidR="005866E2" w:rsidRPr="005C6BD8" w:rsidDel="00437F9A">
          <w:rPr>
            <w:rFonts w:eastAsia="Times New Roman"/>
            <w:bCs/>
            <w:sz w:val="28"/>
          </w:rPr>
          <w:delText>OFTWARE</w:delText>
        </w:r>
        <w:r w:rsidRPr="005C6BD8" w:rsidDel="00437F9A">
          <w:rPr>
            <w:rFonts w:eastAsia="Times New Roman"/>
            <w:bCs/>
            <w:sz w:val="28"/>
          </w:rPr>
          <w:delText xml:space="preserve"> O</w:delText>
        </w:r>
        <w:r w:rsidR="005866E2" w:rsidRPr="005C6BD8" w:rsidDel="00437F9A">
          <w:rPr>
            <w:rFonts w:eastAsia="Times New Roman"/>
            <w:bCs/>
            <w:sz w:val="28"/>
          </w:rPr>
          <w:delText>PTIMIZATION</w:delText>
        </w:r>
        <w:bookmarkEnd w:id="334"/>
      </w:del>
    </w:p>
    <w:p w14:paraId="6EDF11AB" w14:textId="68D0CCE0" w:rsidR="002D08F9" w:rsidDel="00437F9A" w:rsidRDefault="002D08F9">
      <w:pPr>
        <w:pStyle w:val="Heading3"/>
        <w:rPr>
          <w:del w:id="336" w:author="Russell, Seth" w:date="2018-12-14T10:04:00Z"/>
          <w:rFonts w:ascii="Times" w:hAnsi="Times" w:cs="Times New Roman"/>
        </w:rPr>
        <w:pPrChange w:id="337" w:author="Russell, Seth" w:date="2018-12-17T08:22:00Z">
          <w:pPr>
            <w:contextualSpacing w:val="0"/>
          </w:pPr>
        </w:pPrChange>
      </w:pPr>
      <w:del w:id="338" w:author="Russell, Seth" w:date="2018-12-14T10:04:00Z">
        <w:r w:rsidRPr="005C6BD8" w:rsidDel="00437F9A">
          <w:rPr>
            <w:rFonts w:ascii="Times" w:hAnsi="Times" w:cs="Times New Roman"/>
          </w:rPr>
          <w:delTex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delText>
        </w:r>
        <w:r w:rsidRPr="005C6BD8" w:rsidDel="00437F9A">
          <w:rPr>
            <w:rFonts w:ascii="Times" w:hAnsi="Times" w:cs="Times New Roman"/>
          </w:rPr>
          <w:fldChar w:fldCharType="begin"/>
        </w:r>
        <w:r w:rsidRPr="005C6BD8" w:rsidDel="00437F9A">
          <w:rPr>
            <w:rFonts w:ascii="Times" w:hAnsi="Times" w:cs="Times New Roman"/>
          </w:rPr>
          <w:del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437F9A">
          <w:rPr>
            <w:rFonts w:ascii="Times" w:hAnsi="Times" w:cs="Times New Roman"/>
          </w:rPr>
          <w:fldChar w:fldCharType="separate"/>
        </w:r>
        <w:r w:rsidRPr="005C6BD8" w:rsidDel="00437F9A">
          <w:rPr>
            <w:rFonts w:ascii="Times" w:hAnsi="Times" w:cs="Times New Roman"/>
            <w:noProof/>
          </w:rPr>
          <w:delText>(Sommerville, 2015)</w:delText>
        </w:r>
        <w:r w:rsidRPr="005C6BD8" w:rsidDel="00437F9A">
          <w:rPr>
            <w:rFonts w:ascii="Times" w:hAnsi="Times" w:cs="Times New Roman"/>
          </w:rPr>
          <w:fldChar w:fldCharType="end"/>
        </w:r>
        <w:r w:rsidRPr="005C6BD8" w:rsidDel="00437F9A">
          <w:rPr>
            <w:rFonts w:ascii="Times" w:hAnsi="Times" w:cs="Times New Roman"/>
          </w:rPr>
          <w:delText>, they often fail to provide details on how best to evaluate software performance or how to plan for performance during the various phases of software lifecycle.</w:delText>
        </w:r>
      </w:del>
    </w:p>
    <w:p w14:paraId="136F63DA" w14:textId="2D509035" w:rsidR="005C6BD8" w:rsidRPr="005C6BD8" w:rsidDel="00437F9A" w:rsidRDefault="005C6BD8">
      <w:pPr>
        <w:pStyle w:val="Heading3"/>
        <w:rPr>
          <w:del w:id="339" w:author="Russell, Seth" w:date="2018-12-14T10:04:00Z"/>
          <w:rFonts w:ascii="Times" w:hAnsi="Times" w:cs="Times New Roman"/>
        </w:rPr>
        <w:pPrChange w:id="340" w:author="Russell, Seth" w:date="2018-12-17T08:22:00Z">
          <w:pPr>
            <w:contextualSpacing w:val="0"/>
          </w:pPr>
        </w:pPrChange>
      </w:pPr>
    </w:p>
    <w:p w14:paraId="7EB5B92A" w14:textId="4B3EC7E1" w:rsidR="002D08F9" w:rsidDel="00437F9A" w:rsidRDefault="002D08F9">
      <w:pPr>
        <w:pStyle w:val="Heading3"/>
        <w:rPr>
          <w:del w:id="341" w:author="Russell, Seth" w:date="2018-12-14T10:04:00Z"/>
          <w:rFonts w:ascii="Times" w:hAnsi="Times" w:cs="Times New Roman"/>
        </w:rPr>
        <w:pPrChange w:id="342" w:author="Russell, Seth" w:date="2018-12-17T08:22:00Z">
          <w:pPr>
            <w:contextualSpacing w:val="0"/>
          </w:pPr>
        </w:pPrChange>
      </w:pPr>
      <w:del w:id="343" w:author="Russell, Seth" w:date="2018-12-14T10:04:00Z">
        <w:r w:rsidRPr="005C6BD8" w:rsidDel="00437F9A">
          <w:rPr>
            <w:rFonts w:ascii="Times" w:hAnsi="Times" w:cs="Times New Roman"/>
          </w:rPr>
          <w:delTex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delText>
        </w:r>
      </w:del>
    </w:p>
    <w:p w14:paraId="5C0C8168" w14:textId="13782AA5" w:rsidR="005C6BD8" w:rsidRPr="005C6BD8" w:rsidDel="00437F9A" w:rsidRDefault="005C6BD8">
      <w:pPr>
        <w:pStyle w:val="Heading3"/>
        <w:rPr>
          <w:del w:id="344" w:author="Russell, Seth" w:date="2018-12-14T10:04:00Z"/>
          <w:rFonts w:ascii="Times" w:hAnsi="Times" w:cs="Times New Roman"/>
        </w:rPr>
        <w:pPrChange w:id="345" w:author="Russell, Seth" w:date="2018-12-17T08:22:00Z">
          <w:pPr>
            <w:contextualSpacing w:val="0"/>
          </w:pPr>
        </w:pPrChange>
      </w:pPr>
    </w:p>
    <w:p w14:paraId="1C8D7DC4" w14:textId="3F5EF812" w:rsidR="002D08F9" w:rsidRPr="005C6BD8" w:rsidRDefault="005C6BD8">
      <w:pPr>
        <w:pStyle w:val="Heading3"/>
        <w:rPr>
          <w:rFonts w:eastAsia="Times New Roman"/>
          <w:bCs/>
        </w:rPr>
        <w:pPrChange w:id="346" w:author="Russell, Seth" w:date="2018-12-17T08:22:00Z">
          <w:pPr>
            <w:keepNext/>
            <w:keepLines/>
            <w:contextualSpacing w:val="0"/>
            <w:outlineLvl w:val="2"/>
          </w:pPr>
        </w:pPrChange>
      </w:pPr>
      <w:bookmarkStart w:id="347" w:name="_Toc523169478"/>
      <w:del w:id="348" w:author="Tell Bennett" w:date="2018-12-20T11:04:00Z">
        <w:r w:rsidRPr="005C6BD8" w:rsidDel="000D0A99">
          <w:rPr>
            <w:rFonts w:eastAsia="Times New Roman"/>
            <w:bCs/>
          </w:rPr>
          <w:delText xml:space="preserve">ANALYSIS OF </w:delText>
        </w:r>
      </w:del>
      <w:r w:rsidRPr="005C6BD8">
        <w:rPr>
          <w:rFonts w:eastAsia="Times New Roman"/>
          <w:bCs/>
        </w:rPr>
        <w:t>OPTIMIZATION OF R PACKAGES</w:t>
      </w:r>
      <w:del w:id="349" w:author="Russell, Seth" w:date="2018-12-14T10:05:00Z">
        <w:r w:rsidRPr="005C6BD8" w:rsidDel="00437F9A">
          <w:rPr>
            <w:rFonts w:eastAsia="Times New Roman"/>
            <w:bCs/>
          </w:rPr>
          <w:delText xml:space="preserve"> ON CRAN</w:delText>
        </w:r>
      </w:del>
      <w:bookmarkEnd w:id="347"/>
    </w:p>
    <w:p w14:paraId="7B1E8544" w14:textId="44399B43"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In order to </w:t>
      </w:r>
      <w:del w:id="350" w:author="Tell Bennett" w:date="2018-12-20T11:04:00Z">
        <w:r w:rsidRPr="005C6BD8" w:rsidDel="000D0A99">
          <w:rPr>
            <w:rFonts w:ascii="Times" w:eastAsia="Cambria" w:hAnsi="Times" w:cs="Times New Roman"/>
            <w:szCs w:val="24"/>
          </w:rPr>
          <w:delText xml:space="preserve">get an </w:delText>
        </w:r>
      </w:del>
      <w:r w:rsidRPr="005C6BD8">
        <w:rPr>
          <w:rFonts w:ascii="Times" w:eastAsia="Cambria" w:hAnsi="Times" w:cs="Times New Roman"/>
          <w:szCs w:val="24"/>
        </w:rPr>
        <w:t>estimate</w:t>
      </w:r>
      <w:del w:id="351" w:author="Tell Bennett" w:date="2018-12-20T11:04:00Z">
        <w:r w:rsidRPr="005C6BD8" w:rsidDel="000D0A99">
          <w:rPr>
            <w:rFonts w:ascii="Times" w:eastAsia="Cambria" w:hAnsi="Times" w:cs="Times New Roman"/>
            <w:szCs w:val="24"/>
          </w:rPr>
          <w:delText xml:space="preserve"> of</w:delText>
        </w:r>
      </w:del>
      <w:r w:rsidRPr="005C6BD8">
        <w:rPr>
          <w:rFonts w:ascii="Times" w:eastAsia="Cambria" w:hAnsi="Times" w:cs="Times New Roman"/>
          <w:szCs w:val="24"/>
        </w:rPr>
        <w:t xml:space="preserve"> the level of software optimization common among R software, </w:t>
      </w:r>
      <w:ins w:id="352" w:author="Tell Bennett" w:date="2018-12-20T11:04:00Z">
        <w:r w:rsidR="000D0A99">
          <w:rPr>
            <w:rFonts w:ascii="Times" w:eastAsia="Cambria" w:hAnsi="Times" w:cs="Times New Roman"/>
            <w:szCs w:val="24"/>
          </w:rPr>
          <w:t xml:space="preserve">we performed </w:t>
        </w:r>
      </w:ins>
      <w:r w:rsidRPr="005C6BD8">
        <w:rPr>
          <w:rFonts w:ascii="Times" w:eastAsia="Cambria" w:hAnsi="Times" w:cs="Times New Roman"/>
          <w:szCs w:val="24"/>
        </w:rPr>
        <w:t xml:space="preserve">an analysis of </w:t>
      </w:r>
      <w:ins w:id="353" w:author="Tell Bennett" w:date="2018-12-20T11:04:00Z">
        <w:r w:rsidR="000D0A99">
          <w:rPr>
            <w:rFonts w:ascii="Times" w:eastAsia="Cambria" w:hAnsi="Times" w:cs="Times New Roman"/>
            <w:szCs w:val="24"/>
          </w:rPr>
          <w:t xml:space="preserve">all </w:t>
        </w:r>
      </w:ins>
      <w:r w:rsidRPr="005C6BD8">
        <w:rPr>
          <w:rFonts w:ascii="Times" w:eastAsia="Cambria" w:hAnsi="Times" w:cs="Times New Roman"/>
          <w:szCs w:val="24"/>
        </w:rPr>
        <w:t>R packages available through CRAN</w:t>
      </w:r>
      <w:del w:id="354" w:author="Tell Bennett" w:date="2018-12-20T11:04:00Z">
        <w:r w:rsidRPr="005C6BD8" w:rsidDel="000D0A99">
          <w:rPr>
            <w:rFonts w:ascii="Times" w:eastAsia="Cambria" w:hAnsi="Times" w:cs="Times New Roman"/>
            <w:szCs w:val="24"/>
          </w:rPr>
          <w:delText xml:space="preserve"> has been performed</w:delText>
        </w:r>
      </w:del>
      <w:r w:rsidRPr="005C6BD8">
        <w:rPr>
          <w:rFonts w:ascii="Times" w:eastAsia="Cambria" w:hAnsi="Times" w:cs="Times New Roman"/>
          <w:szCs w:val="24"/>
        </w:rPr>
        <w:t>.  To analyze the use of software optimization tools and techniques</w:t>
      </w:r>
      <w:ins w:id="355" w:author="Tell Bennett" w:date="2018-12-20T11:04:00Z">
        <w:r w:rsidR="000D0A99">
          <w:rPr>
            <w:rFonts w:ascii="Times" w:eastAsia="Cambria" w:hAnsi="Times" w:cs="Times New Roman"/>
            <w:szCs w:val="24"/>
          </w:rPr>
          <w:t>,</w:t>
        </w:r>
      </w:ins>
      <w:r w:rsidRPr="005C6BD8">
        <w:rPr>
          <w:rFonts w:ascii="Times" w:eastAsia="Cambria" w:hAnsi="Times" w:cs="Times New Roman"/>
          <w:szCs w:val="24"/>
        </w:rPr>
        <w:t xml:space="preserve">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54ADDC8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lastRenderedPageBreak/>
        <w:t xml:space="preserve">Metric 1: </w:t>
      </w:r>
      <w:ins w:id="356" w:author="Russell, Seth" w:date="2018-12-11T15:42:00Z">
        <w:r w:rsidR="001671D8">
          <w:rPr>
            <w:rFonts w:ascii="Times" w:eastAsia="Cambria" w:hAnsi="Times" w:cs="Times New Roman"/>
            <w:szCs w:val="24"/>
          </w:rPr>
          <w:t xml:space="preserve">In the source code of each package, search </w:t>
        </w:r>
      </w:ins>
      <w:del w:id="357" w:author="Russell, Seth" w:date="2018-12-11T15:42:00Z">
        <w:r w:rsidRPr="005C6BD8" w:rsidDel="001671D8">
          <w:rPr>
            <w:rFonts w:ascii="Times" w:eastAsia="Cambria" w:hAnsi="Times" w:cs="Times New Roman"/>
            <w:szCs w:val="24"/>
          </w:rPr>
          <w:delText xml:space="preserve">Grep </w:delText>
        </w:r>
      </w:del>
      <w:r w:rsidRPr="005C6BD8">
        <w:rPr>
          <w:rFonts w:ascii="Times" w:eastAsia="Cambria" w:hAnsi="Times" w:cs="Times New Roman"/>
          <w:szCs w:val="24"/>
        </w:rPr>
        <w:t>for non-empty src directories</w:t>
      </w:r>
      <w:ins w:id="358" w:author="Russell, Seth" w:date="2018-12-11T15:42:00Z">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ins>
      <w:ins w:id="359" w:author="Russell, Seth" w:date="2018-12-11T15:43:00Z">
        <w:r w:rsidR="001671D8" w:rsidRPr="001671D8">
          <w:rPr>
            <w:rFonts w:ascii="Times" w:eastAsia="Cambria" w:hAnsi="Times" w:cs="Times New Roman"/>
            <w:szCs w:val="24"/>
          </w:rPr>
          <w:t>"src[^/]*/.+"</w:t>
        </w:r>
      </w:ins>
      <w:r w:rsidRPr="005C6BD8">
        <w:rPr>
          <w:rFonts w:ascii="Times" w:eastAsia="Cambria" w:hAnsi="Times" w:cs="Times New Roman"/>
          <w:szCs w:val="24"/>
        </w:rPr>
        <w:t>. By convention, packages using compiled code (C, C++, Fortran) place those files in a '/src'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1AD11CA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w:t>
      </w:r>
      <w:r w:rsidRPr="00F45D21">
        <w:rPr>
          <w:rFonts w:ascii="Consolas" w:eastAsia="Cambria" w:hAnsi="Consolas" w:cs="Consolas"/>
          <w:szCs w:val="24"/>
          <w:rPrChange w:id="360" w:author="Russell, Seth" w:date="2018-12-20T16:34:00Z">
            <w:rPr>
              <w:rFonts w:ascii="Times" w:eastAsia="Cambria" w:hAnsi="Times" w:cs="Times New Roman"/>
              <w:szCs w:val="24"/>
            </w:rPr>
          </w:rPrChange>
        </w:rPr>
        <w:t>DS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61" w:author="Russell, Seth" w:date="2018-12-20T16:34:00Z">
            <w:rPr>
              <w:rFonts w:ascii="Times" w:eastAsia="Cambria" w:hAnsi="Times" w:cs="Times New Roman"/>
              <w:szCs w:val="24"/>
            </w:rPr>
          </w:rPrChange>
        </w:rPr>
        <w:t>Rcpp</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62" w:author="Russell, Seth" w:date="2018-12-20T16:34:00Z">
            <w:rPr>
              <w:rFonts w:ascii="Times" w:eastAsia="Cambria" w:hAnsi="Times" w:cs="Times New Roman"/>
              <w:szCs w:val="24"/>
            </w:rPr>
          </w:rPrChange>
        </w:rPr>
        <w:t>Rcpp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63" w:author="Russell, Seth" w:date="2018-12-20T17:01:00Z">
        <w:r w:rsidR="00D15F92">
          <w:rPr>
            <w:rFonts w:ascii="Times" w:eastAsia="Cambria" w:hAnsi="Times" w:cs="Times New Roman"/>
            <w:szCs w:val="24"/>
          </w:rPr>
          <w:instrText xml:space="preserve"> ADDIN ZOTERO_ITEM CSL_CITATION {"citationID":"aHVdPpj4","properties":{"formattedCitation":"(Allaire et al., 2018a)","plainCitation":"(Allaire et al., 2018a)","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ins>
      <w:del w:id="364" w:author="Russell, Seth" w:date="2018-12-20T17:01:00Z">
        <w:r w:rsidRPr="005C6BD8" w:rsidDel="00D15F92">
          <w:rPr>
            <w:rFonts w:ascii="Times" w:eastAsia="Cambria" w:hAnsi="Times" w:cs="Times New Roman"/>
            <w:szCs w:val="24"/>
          </w:rPr>
          <w:del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delInstrText>
        </w:r>
      </w:del>
      <w:r w:rsidRPr="005C6BD8">
        <w:rPr>
          <w:rFonts w:ascii="Times" w:eastAsia="Cambria" w:hAnsi="Times" w:cs="Times New Roman"/>
          <w:szCs w:val="24"/>
        </w:rPr>
        <w:fldChar w:fldCharType="separate"/>
      </w:r>
      <w:ins w:id="365" w:author="Russell, Seth" w:date="2018-12-20T17:01:00Z">
        <w:r w:rsidR="00D15F92">
          <w:rPr>
            <w:rFonts w:ascii="Times" w:eastAsia="Cambria" w:hAnsi="Times" w:cs="Times New Roman"/>
            <w:noProof/>
            <w:szCs w:val="24"/>
          </w:rPr>
          <w:t>(Allaire et al., 2018a)</w:t>
        </w:r>
      </w:ins>
      <w:del w:id="366" w:author="Russell, Seth" w:date="2018-12-20T17:01:00Z">
        <w:r w:rsidRPr="00D15F92" w:rsidDel="00D15F92">
          <w:rPr>
            <w:rFonts w:ascii="Times" w:eastAsia="Cambria" w:hAnsi="Times" w:cs="Times New Roman"/>
            <w:noProof/>
            <w:szCs w:val="24"/>
          </w:rPr>
          <w:delText>(Allaire et al., 2018)</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67" w:author="Russell, Seth" w:date="2018-12-20T16:34:00Z">
            <w:rPr>
              <w:rFonts w:ascii="Times" w:eastAsia="Cambria" w:hAnsi="Times" w:cs="Times New Roman"/>
              <w:szCs w:val="24"/>
            </w:rPr>
          </w:rPrChange>
        </w:rPr>
        <w:t>Rmpi</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68" w:author="Russell, Seth" w:date="2018-12-20T16:34:00Z">
            <w:rPr>
              <w:rFonts w:ascii="Times" w:eastAsia="Cambria" w:hAnsi="Times" w:cs="Times New Roman"/>
              <w:szCs w:val="24"/>
            </w:rPr>
          </w:rPrChange>
        </w:rPr>
        <w:t>SparkR</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69" w:author="Russell, Seth" w:date="2018-11-08T10:56:00Z">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370" w:author="Russell, Seth" w:date="2018-11-08T10:56:00Z">
        <w:r w:rsidRPr="005C6BD8" w:rsidDel="00271BA6">
          <w:rPr>
            <w:rFonts w:ascii="Times" w:eastAsia="Cambria" w:hAnsi="Times" w:cs="Times New Roman"/>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Cs w:val="24"/>
        </w:rPr>
        <w:fldChar w:fldCharType="separate"/>
      </w:r>
      <w:ins w:id="371" w:author="Russell, Seth" w:date="2018-11-08T10:56:00Z">
        <w:r w:rsidR="00271BA6">
          <w:rPr>
            <w:rFonts w:ascii="Times" w:eastAsia="Cambria" w:hAnsi="Times" w:cs="Times New Roman"/>
            <w:szCs w:val="24"/>
          </w:rPr>
          <w:t>(Apache Software Foundation, 2018)</w:t>
        </w:r>
      </w:ins>
      <w:del w:id="372" w:author="Russell, Seth" w:date="2018-11-08T10:56:00Z">
        <w:r w:rsidRPr="00271BA6" w:rsidDel="00271BA6">
          <w:rPr>
            <w:rFonts w:ascii="Times" w:eastAsia="Cambria" w:hAnsi="Times" w:cs="Times New Roman"/>
            <w:szCs w:val="24"/>
          </w:rPr>
          <w:delText>(“SparkR (R on Spark) - Spark 2.3.2 Documentation”)</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73" w:author="Russell, Seth" w:date="2018-12-20T16:34:00Z">
            <w:rPr>
              <w:rFonts w:ascii="Times" w:eastAsia="Cambria" w:hAnsi="Times" w:cs="Times New Roman"/>
              <w:szCs w:val="24"/>
            </w:rPr>
          </w:rPrChange>
        </w:rPr>
        <w:t>batchtools</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ins w:id="374" w:author="Russell, Seth" w:date="2018-12-10T16:21:00Z">
        <w:r w:rsidR="00581C2E">
          <w:rPr>
            <w:rFonts w:ascii="Times" w:eastAsia="Cambria" w:hAnsi="Times" w:cs="Times New Roman"/>
            <w:szCs w:val="24"/>
          </w:rPr>
          <w:t xml:space="preserve"> </w:t>
        </w:r>
        <w:r w:rsidR="00581C2E" w:rsidRPr="00F45D21">
          <w:rPr>
            <w:rFonts w:ascii="Consolas" w:eastAsia="Cambria" w:hAnsi="Consolas" w:cs="Consolas"/>
            <w:szCs w:val="24"/>
            <w:rPrChange w:id="375" w:author="Russell, Seth" w:date="2018-12-20T16:34:00Z">
              <w:rPr>
                <w:rFonts w:ascii="Times" w:eastAsia="Cambria" w:hAnsi="Times" w:cs="Times New Roman"/>
                <w:szCs w:val="24"/>
              </w:rPr>
            </w:rPrChange>
          </w:rPr>
          <w:t>bench</w:t>
        </w:r>
        <w:r w:rsidR="00581C2E">
          <w:rPr>
            <w:rFonts w:ascii="Times" w:eastAsia="Cambria" w:hAnsi="Times" w:cs="Times New Roman"/>
            <w:szCs w:val="24"/>
          </w:rPr>
          <w:t xml:space="preserve"> </w:t>
        </w:r>
      </w:ins>
      <w:ins w:id="376" w:author="Russell, Seth" w:date="2018-12-10T16:28:00Z">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Cs w:val="24"/>
        </w:rPr>
        <w:fldChar w:fldCharType="separate"/>
      </w:r>
      <w:ins w:id="377" w:author="Russell, Seth" w:date="2018-12-10T16:28:00Z">
        <w:r w:rsidR="00581C2E">
          <w:rPr>
            <w:rFonts w:ascii="Times" w:eastAsia="Cambria" w:hAnsi="Times" w:cs="Times New Roman"/>
            <w:noProof/>
            <w:szCs w:val="24"/>
          </w:rPr>
          <w:t>(Hester, 2018)</w:t>
        </w:r>
        <w:r w:rsidR="00581C2E">
          <w:rPr>
            <w:rFonts w:ascii="Times" w:eastAsia="Cambria" w:hAnsi="Times" w:cs="Times New Roman"/>
            <w:szCs w:val="24"/>
          </w:rPr>
          <w:fldChar w:fldCharType="end"/>
        </w:r>
      </w:ins>
      <w:ins w:id="378" w:author="Russell, Seth" w:date="2018-12-10T16:21:00Z">
        <w:r w:rsidR="00581C2E">
          <w:rPr>
            <w:rFonts w:ascii="Times" w:eastAsia="Cambria" w:hAnsi="Times" w:cs="Times New Roman"/>
            <w:szCs w:val="24"/>
          </w:rPr>
          <w:t xml:space="preserve">, </w:t>
        </w:r>
        <w:r w:rsidR="00581C2E" w:rsidRPr="00F45D21">
          <w:rPr>
            <w:rFonts w:ascii="Consolas" w:eastAsia="Cambria" w:hAnsi="Consolas" w:cs="Consolas"/>
            <w:szCs w:val="24"/>
            <w:rPrChange w:id="379" w:author="Russell, Seth" w:date="2018-12-20T16:34:00Z">
              <w:rPr>
                <w:rFonts w:ascii="Times" w:eastAsia="Cambria" w:hAnsi="Times" w:cs="Times New Roman"/>
                <w:szCs w:val="24"/>
              </w:rPr>
            </w:rPrChange>
          </w:rPr>
          <w:t>benchr</w:t>
        </w:r>
        <w:r w:rsidR="00581C2E">
          <w:rPr>
            <w:rFonts w:ascii="Times" w:eastAsia="Cambria" w:hAnsi="Times" w:cs="Times New Roman"/>
            <w:szCs w:val="24"/>
          </w:rPr>
          <w:t xml:space="preserve"> </w:t>
        </w:r>
      </w:ins>
      <w:ins w:id="380" w:author="Russell, Seth" w:date="2018-12-10T16:42:00Z">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Cs w:val="24"/>
        </w:rPr>
        <w:fldChar w:fldCharType="separate"/>
      </w:r>
      <w:ins w:id="381" w:author="Russell, Seth" w:date="2018-12-10T16:42:00Z">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ins>
      <w:ins w:id="382" w:author="Russell, Seth" w:date="2018-12-10T16:21:00Z">
        <w:r w:rsidR="00581C2E">
          <w:rPr>
            <w:rFonts w:ascii="Times" w:eastAsia="Cambria" w:hAnsi="Times" w:cs="Times New Roman"/>
            <w:szCs w:val="24"/>
          </w:rPr>
          <w:t>,</w:t>
        </w:r>
      </w:ins>
      <w:r w:rsidRPr="005C6BD8">
        <w:rPr>
          <w:rFonts w:ascii="Times" w:eastAsia="Cambria" w:hAnsi="Times" w:cs="Times New Roman"/>
          <w:szCs w:val="24"/>
        </w:rPr>
        <w:t xml:space="preserve"> </w:t>
      </w:r>
      <w:r w:rsidRPr="00F45D21">
        <w:rPr>
          <w:rFonts w:ascii="Consolas" w:eastAsia="Cambria" w:hAnsi="Consolas" w:cs="Consolas"/>
          <w:szCs w:val="24"/>
          <w:rPrChange w:id="383" w:author="Russell, Seth" w:date="2018-12-20T16:35:00Z">
            <w:rPr>
              <w:rFonts w:ascii="Times" w:eastAsia="Cambria" w:hAnsi="Times" w:cs="Times New Roman"/>
              <w:szCs w:val="24"/>
            </w:rPr>
          </w:rPrChange>
        </w:rPr>
        <w:t>doMC</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4" w:author="Russell, Seth" w:date="2018-12-20T16:35:00Z">
            <w:rPr>
              <w:rFonts w:ascii="Times" w:eastAsia="Cambria" w:hAnsi="Times" w:cs="Times New Roman"/>
              <w:szCs w:val="24"/>
            </w:rPr>
          </w:rPrChange>
        </w:rPr>
        <w:t>doMPI</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5" w:author="Russell, Seth" w:date="2018-12-20T16:35:00Z">
            <w:rPr>
              <w:rFonts w:ascii="Times" w:eastAsia="Cambria" w:hAnsi="Times" w:cs="Times New Roman"/>
              <w:szCs w:val="24"/>
            </w:rPr>
          </w:rPrChange>
        </w:rPr>
        <w:t>do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6" w:author="Russell, Seth" w:date="2018-12-20T16:35:00Z">
            <w:rPr>
              <w:rFonts w:ascii="Times" w:eastAsia="Cambria" w:hAnsi="Times" w:cs="Times New Roman"/>
              <w:szCs w:val="24"/>
            </w:rPr>
          </w:rPrChange>
        </w:rPr>
        <w:t>doSNOW</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7" w:author="Russell, Seth" w:date="2018-12-20T16:35:00Z">
            <w:rPr>
              <w:rFonts w:ascii="Times" w:eastAsia="Cambria" w:hAnsi="Times" w:cs="Times New Roman"/>
              <w:szCs w:val="24"/>
            </w:rPr>
          </w:rPrChange>
        </w:rPr>
        <w:t>foreach</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8" w:author="Russell, Seth" w:date="2018-12-20T16:35:00Z">
            <w:rPr>
              <w:rFonts w:ascii="Times" w:eastAsia="Cambria" w:hAnsi="Times" w:cs="Times New Roman"/>
              <w:szCs w:val="24"/>
            </w:rPr>
          </w:rPrChange>
        </w:rPr>
        <w:t>future</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89" w:author="Russell, Seth" w:date="2018-12-20T16:35:00Z">
            <w:rPr>
              <w:rFonts w:ascii="Times" w:eastAsia="Cambria" w:hAnsi="Times" w:cs="Times New Roman"/>
              <w:szCs w:val="24"/>
            </w:rPr>
          </w:rPrChange>
        </w:rPr>
        <w:t>future.apply</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0" w:author="Russell, Seth" w:date="2018-12-20T16:35:00Z">
            <w:rPr>
              <w:rFonts w:ascii="Times" w:eastAsia="Cambria" w:hAnsi="Times" w:cs="Times New Roman"/>
              <w:szCs w:val="24"/>
            </w:rPr>
          </w:rPrChange>
        </w:rPr>
        <w:t>microbenchmark</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1" w:author="Russell, Seth" w:date="2018-12-20T16:35:00Z">
            <w:rPr>
              <w:rFonts w:ascii="Times" w:eastAsia="Cambria" w:hAnsi="Times" w:cs="Times New Roman"/>
              <w:szCs w:val="24"/>
            </w:rPr>
          </w:rPrChange>
        </w:rPr>
        <w:t>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2" w:author="Russell, Seth" w:date="2018-12-20T16:35:00Z">
            <w:rPr>
              <w:rFonts w:ascii="Times" w:eastAsia="Cambria" w:hAnsi="Times" w:cs="Times New Roman"/>
              <w:szCs w:val="24"/>
            </w:rPr>
          </w:rPrChange>
        </w:rPr>
        <w:t>parallelDist</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3" w:author="Russell, Seth" w:date="2018-12-20T16:35:00Z">
            <w:rPr>
              <w:rFonts w:ascii="Times" w:eastAsia="Cambria" w:hAnsi="Times" w:cs="Times New Roman"/>
              <w:szCs w:val="24"/>
            </w:rPr>
          </w:rPrChange>
        </w:rPr>
        <w:t>parallelMap</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4" w:author="Russell, Seth" w:date="2018-12-20T16:35:00Z">
            <w:rPr>
              <w:rFonts w:ascii="Times" w:eastAsia="Cambria" w:hAnsi="Times" w:cs="Times New Roman"/>
              <w:szCs w:val="24"/>
            </w:rPr>
          </w:rPrChange>
        </w:rPr>
        <w:t>partools</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395" w:author="Russell, Seth" w:date="2018-12-20T16:35:00Z">
            <w:rPr>
              <w:rFonts w:ascii="Times" w:eastAsia="Cambria" w:hAnsi="Times" w:cs="Times New Roman"/>
              <w:szCs w:val="24"/>
            </w:rPr>
          </w:rPrChange>
        </w:rPr>
        <w:t>profr</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ins w:id="396" w:author="Russell, Seth" w:date="2018-12-17T08:25:00Z">
        <w:r w:rsidR="001B60B9">
          <w:rPr>
            <w:rFonts w:ascii="Times" w:eastAsia="Cambria" w:hAnsi="Times" w:cs="Times New Roman"/>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ins>
      <w:del w:id="397" w:author="Russell, Seth" w:date="2018-12-11T14:05:00Z">
        <w:r w:rsidRPr="005C6BD8" w:rsidDel="00182F59">
          <w:rPr>
            <w:rFonts w:ascii="Times" w:eastAsia="Cambria" w:hAnsi="Times" w:cs="Times New Roman"/>
            <w:szCs w:val="24"/>
          </w:rPr>
          <w:del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delInstrText>
        </w:r>
      </w:del>
      <w:r w:rsidRPr="005C6BD8">
        <w:rPr>
          <w:rFonts w:ascii="Times" w:eastAsia="Cambria" w:hAnsi="Times" w:cs="Times New Roman"/>
          <w:szCs w:val="24"/>
        </w:rPr>
        <w:fldChar w:fldCharType="separate"/>
      </w:r>
      <w:ins w:id="398" w:author="Russell, Seth" w:date="2018-12-17T08:25:00Z">
        <w:r w:rsidR="001B60B9">
          <w:rPr>
            <w:rFonts w:ascii="Times" w:eastAsia="Cambria" w:hAnsi="Times" w:cs="Times New Roman"/>
            <w:noProof/>
            <w:szCs w:val="24"/>
          </w:rPr>
          <w:t>(Wickham, 2014a)</w:t>
        </w:r>
      </w:ins>
      <w:del w:id="399" w:author="Russell, Seth" w:date="2018-12-11T14:05:00Z">
        <w:r w:rsidRPr="001B60B9" w:rsidDel="00182F59">
          <w:rPr>
            <w:rFonts w:ascii="Times" w:eastAsia="Cambria" w:hAnsi="Times" w:cs="Times New Roman"/>
            <w:noProof/>
            <w:szCs w:val="24"/>
          </w:rPr>
          <w:delText>(Wickham, 2014a)</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0" w:author="Russell, Seth" w:date="2018-12-20T16:35:00Z">
            <w:rPr>
              <w:rFonts w:ascii="Times" w:eastAsia="Cambria" w:hAnsi="Times" w:cs="Times New Roman"/>
              <w:szCs w:val="24"/>
            </w:rPr>
          </w:rPrChange>
        </w:rPr>
        <w:t>profvis</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1" w:author="Russell, Seth" w:date="2018-12-20T16:35:00Z">
            <w:rPr>
              <w:rFonts w:ascii="Times" w:eastAsia="Cambria" w:hAnsi="Times" w:cs="Times New Roman"/>
              <w:szCs w:val="24"/>
            </w:rPr>
          </w:rPrChange>
        </w:rPr>
        <w:t>rbenchmark</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2" w:author="Russell, Seth" w:date="2018-12-20T16:35:00Z">
            <w:rPr>
              <w:rFonts w:ascii="Times" w:eastAsia="Cambria" w:hAnsi="Times" w:cs="Times New Roman"/>
              <w:szCs w:val="24"/>
            </w:rPr>
          </w:rPrChange>
        </w:rPr>
        <w:t>snow</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3" w:author="Russell, Seth" w:date="2018-12-20T16:35:00Z">
            <w:rPr>
              <w:rFonts w:ascii="Times" w:eastAsia="Cambria" w:hAnsi="Times" w:cs="Times New Roman"/>
              <w:szCs w:val="24"/>
            </w:rPr>
          </w:rPrChange>
        </w:rPr>
        <w:t>sparklyr</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F45D21">
        <w:rPr>
          <w:rFonts w:ascii="Consolas" w:eastAsia="Cambria" w:hAnsi="Consolas" w:cs="Consolas"/>
          <w:szCs w:val="24"/>
          <w:rPrChange w:id="404" w:author="Russell, Seth" w:date="2018-12-20T16:35:00Z">
            <w:rPr>
              <w:rFonts w:ascii="Times" w:eastAsia="Cambria" w:hAnsi="Times" w:cs="Times New Roman"/>
              <w:szCs w:val="24"/>
            </w:rPr>
          </w:rPrChange>
        </w:rPr>
        <w:t>tictoc</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src directory due to the low number of currently available packages </w:t>
      </w:r>
      <w:ins w:id="405" w:author="Russell, Seth" w:date="2018-12-11T15:45:00Z">
        <w:r w:rsidR="00F54D92">
          <w:rPr>
            <w:rFonts w:ascii="Times" w:eastAsia="Cambria" w:hAnsi="Times" w:cs="Times New Roman"/>
            <w:szCs w:val="24"/>
          </w:rPr>
          <w:t xml:space="preserve">last </w:t>
        </w:r>
      </w:ins>
      <w:r w:rsidRPr="005C6BD8">
        <w:rPr>
          <w:rFonts w:ascii="Times" w:eastAsia="Cambria" w:hAnsi="Times" w:cs="Times New Roman"/>
          <w:szCs w:val="24"/>
        </w:rPr>
        <w:t xml:space="preserve">updated prior to 2008. For optimization related dependencies, </w:t>
      </w:r>
      <w:ins w:id="406" w:author="Russell, Seth" w:date="2018-12-11T11:09:00Z">
        <w:r w:rsidR="00E22C4E">
          <w:rPr>
            <w:rFonts w:ascii="Times" w:eastAsia="Cambria" w:hAnsi="Times" w:cs="Times New Roman"/>
            <w:szCs w:val="24"/>
          </w:rPr>
          <w:t xml:space="preserve">in order to </w:t>
        </w:r>
      </w:ins>
      <w:ins w:id="407" w:author="Russell, Seth" w:date="2018-12-11T11:10:00Z">
        <w:r w:rsidR="00E22C4E">
          <w:rPr>
            <w:rFonts w:ascii="Times" w:eastAsia="Cambria" w:hAnsi="Times" w:cs="Times New Roman"/>
            <w:szCs w:val="24"/>
          </w:rPr>
          <w:t xml:space="preserve">aid visual understanding, </w:t>
        </w:r>
      </w:ins>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15F65F75"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ins w:id="408" w:author="Russell, Seth" w:date="2018-12-15T18:48:00Z">
        <w:r w:rsidR="00853969">
          <w:rPr>
            <w:rFonts w:ascii="Times" w:eastAsia="Cambria" w:hAnsi="Times" w:cs="Times New Roman"/>
            <w:szCs w:val="24"/>
          </w:rPr>
          <w:t>.</w:t>
        </w:r>
      </w:ins>
      <w:del w:id="409" w:author="Russell, Seth" w:date="2018-12-15T18:47:00Z">
        <w:r w:rsidRPr="005C6BD8" w:rsidDel="00853969">
          <w:rPr>
            <w:rFonts w:ascii="Times" w:eastAsia="Cambria" w:hAnsi="Times" w:cs="Times New Roman"/>
            <w:szCs w:val="24"/>
          </w:rPr>
          <w:delText>.</w:delText>
        </w:r>
      </w:del>
      <w:r w:rsidRPr="005C6BD8">
        <w:rPr>
          <w:rFonts w:ascii="Times" w:eastAsia="Cambria" w:hAnsi="Times" w:cs="Times New Roman"/>
          <w:szCs w:val="24"/>
        </w:rPr>
        <w:t xml:space="preserve">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package. Despite these shortcomings, it is estimated that presence of a src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src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03137D6D"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lastRenderedPageBreak/>
        <w:t xml:space="preserve">As shown in Figure 4, </w:t>
      </w:r>
      <w:ins w:id="410" w:author="Russell, Seth" w:date="2018-12-11T11:08:00Z">
        <w:r w:rsidR="00E22C4E">
          <w:rPr>
            <w:rFonts w:ascii="Times" w:eastAsia="Cambria" w:hAnsi="Times" w:cs="Times New Roman"/>
            <w:szCs w:val="24"/>
          </w:rPr>
          <w:t xml:space="preserve">in 2018, </w:t>
        </w:r>
      </w:ins>
      <w:r w:rsidRPr="008637EE">
        <w:rPr>
          <w:rFonts w:ascii="Consolas" w:eastAsia="Cambria" w:hAnsi="Consolas" w:cs="Consolas"/>
          <w:szCs w:val="24"/>
          <w:rPrChange w:id="411" w:author="Russell, Seth" w:date="2018-12-20T16:40:00Z">
            <w:rPr>
              <w:rFonts w:ascii="Times" w:eastAsia="Cambria" w:hAnsi="Times" w:cs="Times New Roman"/>
              <w:szCs w:val="24"/>
            </w:rPr>
          </w:rPrChange>
        </w:rPr>
        <w:t>Rcpp</w:t>
      </w:r>
      <w:r w:rsidRPr="005C6BD8">
        <w:rPr>
          <w:rFonts w:ascii="Times" w:eastAsia="Cambria" w:hAnsi="Times" w:cs="Times New Roman"/>
          <w:szCs w:val="24"/>
        </w:rPr>
        <w:t xml:space="preserve"> is the most common optimization related dependency followed by </w:t>
      </w:r>
      <w:r w:rsidRPr="008637EE">
        <w:rPr>
          <w:rFonts w:ascii="Consolas" w:eastAsia="Cambria" w:hAnsi="Consolas" w:cs="Consolas"/>
          <w:szCs w:val="24"/>
          <w:rPrChange w:id="412" w:author="Russell, Seth" w:date="2018-12-20T16:41:00Z">
            <w:rPr>
              <w:rFonts w:ascii="Times" w:eastAsia="Cambria" w:hAnsi="Times" w:cs="Times New Roman"/>
              <w:szCs w:val="24"/>
            </w:rPr>
          </w:rPrChange>
        </w:rPr>
        <w:t>parallel</w:t>
      </w:r>
      <w:r w:rsidRPr="005C6BD8">
        <w:rPr>
          <w:rFonts w:ascii="Times" w:eastAsia="Cambria" w:hAnsi="Times" w:cs="Times New Roman"/>
          <w:szCs w:val="24"/>
        </w:rPr>
        <w:t xml:space="preserve"> and </w:t>
      </w:r>
      <w:r w:rsidRPr="008637EE">
        <w:rPr>
          <w:rFonts w:ascii="Consolas" w:eastAsia="Cambria" w:hAnsi="Consolas" w:cs="Consolas"/>
          <w:szCs w:val="24"/>
          <w:rPrChange w:id="413" w:author="Russell, Seth" w:date="2018-12-20T16:41:00Z">
            <w:rPr>
              <w:rFonts w:ascii="Times" w:eastAsia="Cambria" w:hAnsi="Times" w:cs="Times New Roman"/>
              <w:szCs w:val="24"/>
            </w:rPr>
          </w:rPrChange>
        </w:rPr>
        <w:t>foreach</w:t>
      </w:r>
      <w:r w:rsidRPr="005C6BD8">
        <w:rPr>
          <w:rFonts w:ascii="Times" w:eastAsia="Cambria" w:hAnsi="Times" w:cs="Times New Roman"/>
          <w:szCs w:val="24"/>
        </w:rPr>
        <w:t>. Those same packages have been the most popular for packages last updated during the entire period shown. There 6</w:t>
      </w:r>
      <w:ins w:id="414" w:author="Russell, Seth" w:date="2018-12-10T12:05:00Z">
        <w:r w:rsidR="008622E6">
          <w:rPr>
            <w:rFonts w:ascii="Times" w:eastAsia="Cambria" w:hAnsi="Times" w:cs="Times New Roman"/>
            <w:szCs w:val="24"/>
          </w:rPr>
          <w:t>9</w:t>
        </w:r>
      </w:ins>
      <w:ins w:id="415" w:author="Russell, Seth" w:date="2018-12-10T16:20:00Z">
        <w:r w:rsidR="00581C2E">
          <w:rPr>
            <w:rFonts w:ascii="Times" w:eastAsia="Cambria" w:hAnsi="Times" w:cs="Times New Roman"/>
            <w:szCs w:val="24"/>
          </w:rPr>
          <w:t>9</w:t>
        </w:r>
      </w:ins>
      <w:del w:id="416" w:author="Russell, Seth" w:date="2018-12-10T12:05:00Z">
        <w:r w:rsidRPr="005C6BD8" w:rsidDel="008622E6">
          <w:rPr>
            <w:rFonts w:ascii="Times" w:eastAsia="Cambria" w:hAnsi="Times" w:cs="Times New Roman"/>
            <w:szCs w:val="24"/>
          </w:rPr>
          <w:delText>41</w:delText>
        </w:r>
      </w:del>
      <w:r w:rsidRPr="005C6BD8">
        <w:rPr>
          <w:rFonts w:ascii="Times" w:eastAsia="Cambria" w:hAnsi="Times" w:cs="Times New Roman"/>
          <w:szCs w:val="24"/>
        </w:rPr>
        <w:t xml:space="preserve"> packages that list dependencies to more than one optimization framework (</w:t>
      </w:r>
      <w:ins w:id="417" w:author="Russell, Seth" w:date="2018-12-10T12:03:00Z">
        <w:r w:rsidR="008622E6">
          <w:rPr>
            <w:rFonts w:ascii="Times" w:eastAsia="Cambria" w:hAnsi="Times" w:cs="Times New Roman"/>
            <w:szCs w:val="24"/>
          </w:rPr>
          <w:t>40</w:t>
        </w:r>
      </w:ins>
      <w:ins w:id="418" w:author="Russell, Seth" w:date="2018-12-10T16:20:00Z">
        <w:r w:rsidR="005E38A0">
          <w:rPr>
            <w:rFonts w:ascii="Times" w:eastAsia="Cambria" w:hAnsi="Times" w:cs="Times New Roman"/>
            <w:szCs w:val="24"/>
          </w:rPr>
          <w:t>7</w:t>
        </w:r>
      </w:ins>
      <w:del w:id="419" w:author="Russell, Seth" w:date="2018-12-10T12:03:00Z">
        <w:r w:rsidRPr="005C6BD8" w:rsidDel="008622E6">
          <w:rPr>
            <w:rFonts w:ascii="Times" w:eastAsia="Cambria" w:hAnsi="Times" w:cs="Times New Roman"/>
            <w:szCs w:val="24"/>
          </w:rPr>
          <w:delText>377</w:delText>
        </w:r>
      </w:del>
      <w:r w:rsidRPr="005C6BD8">
        <w:rPr>
          <w:rFonts w:ascii="Times" w:eastAsia="Cambria" w:hAnsi="Times" w:cs="Times New Roman"/>
          <w:szCs w:val="24"/>
        </w:rPr>
        <w:t xml:space="preserve"> with 2 dependencies, </w:t>
      </w:r>
      <w:ins w:id="420" w:author="Russell, Seth" w:date="2018-12-10T12:03:00Z">
        <w:r w:rsidR="008622E6">
          <w:rPr>
            <w:rFonts w:ascii="Times" w:eastAsia="Cambria" w:hAnsi="Times" w:cs="Times New Roman"/>
            <w:szCs w:val="24"/>
          </w:rPr>
          <w:t xml:space="preserve">220 w/3, </w:t>
        </w:r>
      </w:ins>
      <w:del w:id="421" w:author="Russell, Seth" w:date="2018-12-10T12:04:00Z">
        <w:r w:rsidRPr="005C6BD8" w:rsidDel="008622E6">
          <w:rPr>
            <w:rFonts w:ascii="Times" w:eastAsia="Cambria" w:hAnsi="Times" w:cs="Times New Roman"/>
            <w:szCs w:val="24"/>
          </w:rPr>
          <w:delText>4</w:delText>
        </w:r>
      </w:del>
      <w:ins w:id="422" w:author="Russell, Seth" w:date="2018-12-10T12:03:00Z">
        <w:r w:rsidR="008622E6">
          <w:rPr>
            <w:rFonts w:ascii="Times" w:eastAsia="Cambria" w:hAnsi="Times" w:cs="Times New Roman"/>
            <w:szCs w:val="24"/>
          </w:rPr>
          <w:t>53</w:t>
        </w:r>
      </w:ins>
      <w:del w:id="423" w:author="Russell, Seth" w:date="2018-12-10T12:03:00Z">
        <w:r w:rsidRPr="005C6BD8" w:rsidDel="008622E6">
          <w:rPr>
            <w:rFonts w:ascii="Times" w:eastAsia="Cambria" w:hAnsi="Times" w:cs="Times New Roman"/>
            <w:szCs w:val="24"/>
          </w:rPr>
          <w:delText>9</w:delText>
        </w:r>
      </w:del>
      <w:r w:rsidRPr="005C6BD8">
        <w:rPr>
          <w:rFonts w:ascii="Times" w:eastAsia="Cambria" w:hAnsi="Times" w:cs="Times New Roman"/>
          <w:szCs w:val="24"/>
        </w:rPr>
        <w:t xml:space="preserve"> w/4, 1</w:t>
      </w:r>
      <w:ins w:id="424" w:author="Russell, Seth" w:date="2018-12-10T12:04:00Z">
        <w:r w:rsidR="008622E6">
          <w:rPr>
            <w:rFonts w:ascii="Times" w:eastAsia="Cambria" w:hAnsi="Times" w:cs="Times New Roman"/>
            <w:szCs w:val="24"/>
          </w:rPr>
          <w:t>6</w:t>
        </w:r>
      </w:ins>
      <w:del w:id="425" w:author="Russell, Seth" w:date="2018-12-10T12:04:00Z">
        <w:r w:rsidRPr="005C6BD8" w:rsidDel="008622E6">
          <w:rPr>
            <w:rFonts w:ascii="Times" w:eastAsia="Cambria" w:hAnsi="Times" w:cs="Times New Roman"/>
            <w:szCs w:val="24"/>
          </w:rPr>
          <w:delText>5</w:delText>
        </w:r>
      </w:del>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4F5AACFB"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del w:id="426" w:author="Russell, Seth" w:date="2018-12-10T12:06:00Z">
        <w:r w:rsidRPr="005C6BD8" w:rsidDel="008622E6">
          <w:rPr>
            <w:rFonts w:ascii="Times" w:eastAsia="Cambria" w:hAnsi="Times" w:cs="Times New Roman"/>
            <w:szCs w:val="24"/>
          </w:rPr>
          <w:delText>39</w:delText>
        </w:r>
      </w:del>
      <w:ins w:id="427" w:author="Russell, Seth" w:date="2018-12-10T12:06:00Z">
        <w:r w:rsidR="008622E6">
          <w:rPr>
            <w:rFonts w:ascii="Times" w:eastAsia="Cambria" w:hAnsi="Times" w:cs="Times New Roman"/>
            <w:szCs w:val="24"/>
          </w:rPr>
          <w:t>18</w:t>
        </w:r>
      </w:ins>
      <w:r w:rsidRPr="005C6BD8">
        <w:rPr>
          <w:rFonts w:ascii="Times" w:eastAsia="Cambria" w:hAnsi="Times" w:cs="Times New Roman"/>
          <w:szCs w:val="24"/>
        </w:rPr>
        <w:t xml:space="preserve"> more packages using compiled code vs those with one of the searched for dependencies. There are 17</w:t>
      </w:r>
      <w:del w:id="428" w:author="Russell, Seth" w:date="2018-12-10T12:06:00Z">
        <w:r w:rsidRPr="005C6BD8" w:rsidDel="008622E6">
          <w:rPr>
            <w:rFonts w:ascii="Times" w:eastAsia="Cambria" w:hAnsi="Times" w:cs="Times New Roman"/>
            <w:szCs w:val="24"/>
          </w:rPr>
          <w:delText>0</w:delText>
        </w:r>
      </w:del>
      <w:ins w:id="429" w:author="Russell, Seth" w:date="2018-12-10T12:06:00Z">
        <w:r w:rsidR="008622E6">
          <w:rPr>
            <w:rFonts w:ascii="Times" w:eastAsia="Cambria" w:hAnsi="Times" w:cs="Times New Roman"/>
            <w:szCs w:val="24"/>
          </w:rPr>
          <w:t>2</w:t>
        </w:r>
      </w:ins>
      <w:r w:rsidRPr="005C6BD8">
        <w:rPr>
          <w:rFonts w:ascii="Times" w:eastAsia="Cambria" w:hAnsi="Times" w:cs="Times New Roman"/>
          <w:szCs w:val="24"/>
        </w:rPr>
        <w:t xml:space="preserve">6 packages that do not list a dependency to one of the specified packages, but have a src directory for compiled code. There are </w:t>
      </w:r>
      <w:ins w:id="430" w:author="Russell, Seth" w:date="2018-12-10T12:06:00Z">
        <w:r w:rsidR="008622E6">
          <w:rPr>
            <w:rFonts w:ascii="Times" w:eastAsia="Cambria" w:hAnsi="Times" w:cs="Times New Roman"/>
            <w:szCs w:val="24"/>
          </w:rPr>
          <w:t>90</w:t>
        </w:r>
      </w:ins>
      <w:r w:rsidRPr="005C6BD8">
        <w:rPr>
          <w:rFonts w:ascii="Times" w:eastAsia="Cambria" w:hAnsi="Times" w:cs="Times New Roman"/>
          <w:szCs w:val="24"/>
        </w:rPr>
        <w:t>8</w:t>
      </w:r>
      <w:del w:id="431" w:author="Russell, Seth" w:date="2018-12-10T12:06:00Z">
        <w:r w:rsidRPr="005C6BD8" w:rsidDel="008622E6">
          <w:rPr>
            <w:rFonts w:ascii="Times" w:eastAsia="Cambria" w:hAnsi="Times" w:cs="Times New Roman"/>
            <w:szCs w:val="24"/>
          </w:rPr>
          <w:delText>67</w:delText>
        </w:r>
      </w:del>
      <w:r w:rsidRPr="005C6BD8">
        <w:rPr>
          <w:rFonts w:ascii="Times" w:eastAsia="Cambria" w:hAnsi="Times" w:cs="Times New Roman"/>
          <w:szCs w:val="24"/>
        </w:rPr>
        <w:t xml:space="preserve"> packages that list a dependency to one of the specified packages but do not have a src directory.</w:t>
      </w:r>
      <w:ins w:id="432" w:author="Russell, Seth" w:date="2018-12-11T15:48:00Z">
        <w:r w:rsidR="00DA1B9E">
          <w:rPr>
            <w:rFonts w:ascii="Times" w:eastAsia="Cambria" w:hAnsi="Times" w:cs="Times New Roman"/>
            <w:szCs w:val="24"/>
          </w:rPr>
          <w:t xml:space="preserve"> See Supplemental tables S3 and S4 for more details.</w:t>
        </w:r>
      </w:ins>
    </w:p>
    <w:p w14:paraId="268977D0" w14:textId="54F7D243" w:rsidR="005C6BD8" w:rsidRDefault="005C6BD8" w:rsidP="005C6BD8">
      <w:pPr>
        <w:contextualSpacing w:val="0"/>
        <w:rPr>
          <w:ins w:id="433" w:author="Russell, Seth" w:date="2018-12-15T15:58:00Z"/>
          <w:rFonts w:ascii="Times" w:eastAsia="Cambria" w:hAnsi="Times" w:cs="Times New Roman"/>
          <w:szCs w:val="24"/>
        </w:rPr>
      </w:pPr>
    </w:p>
    <w:p w14:paraId="6D52037F" w14:textId="18E8871C" w:rsidR="008D0528" w:rsidRPr="009E3488" w:rsidRDefault="00FC77E3">
      <w:pPr>
        <w:pStyle w:val="Heading2"/>
        <w:rPr>
          <w:ins w:id="434" w:author="Russell, Seth" w:date="2018-12-17T07:43:00Z"/>
          <w:rPrChange w:id="435" w:author="Russell, Seth" w:date="2018-12-17T07:45:00Z">
            <w:rPr>
              <w:ins w:id="436" w:author="Russell, Seth" w:date="2018-12-17T07:43:00Z"/>
              <w:rFonts w:ascii="Times" w:eastAsia="Cambria" w:hAnsi="Times" w:cs="Times New Roman"/>
              <w:szCs w:val="24"/>
            </w:rPr>
          </w:rPrChange>
        </w:rPr>
        <w:pPrChange w:id="437" w:author="Russell, Seth" w:date="2018-12-17T08:22:00Z">
          <w:pPr>
            <w:contextualSpacing w:val="0"/>
          </w:pPr>
        </w:pPrChange>
      </w:pPr>
      <w:ins w:id="438" w:author="Russell, Seth" w:date="2018-12-15T15:58:00Z">
        <w:r>
          <w:t>RECOMMENDATIONS TO IMPROVE QUALITY AND PERFORMANCE</w:t>
        </w:r>
      </w:ins>
    </w:p>
    <w:p w14:paraId="009D9F0B" w14:textId="77777777" w:rsidR="00C61E84" w:rsidRPr="008D0528" w:rsidRDefault="00C61E84" w:rsidP="008D0528">
      <w:pPr>
        <w:contextualSpacing w:val="0"/>
        <w:rPr>
          <w:ins w:id="439" w:author="Russell, Seth" w:date="2018-12-15T16:25:00Z"/>
          <w:rFonts w:ascii="Times" w:eastAsia="Cambria" w:hAnsi="Times" w:cs="Times New Roman"/>
          <w:szCs w:val="24"/>
        </w:rPr>
      </w:pPr>
    </w:p>
    <w:p w14:paraId="7E5D06E9" w14:textId="77777777" w:rsidR="008D0528" w:rsidRPr="00570F04" w:rsidRDefault="008D0528">
      <w:pPr>
        <w:pStyle w:val="Heading3"/>
        <w:rPr>
          <w:ins w:id="440" w:author="Russell, Seth" w:date="2018-12-15T16:25:00Z"/>
          <w:rPrChange w:id="441" w:author="Russell, Seth" w:date="2018-12-15T17:23:00Z">
            <w:rPr>
              <w:ins w:id="442" w:author="Russell, Seth" w:date="2018-12-15T16:25:00Z"/>
              <w:rFonts w:ascii="Times" w:eastAsia="Cambria" w:hAnsi="Times" w:cs="Times New Roman"/>
              <w:szCs w:val="24"/>
            </w:rPr>
          </w:rPrChange>
        </w:rPr>
        <w:pPrChange w:id="443" w:author="Russell, Seth" w:date="2018-12-17T08:22:00Z">
          <w:pPr>
            <w:contextualSpacing w:val="0"/>
          </w:pPr>
        </w:pPrChange>
      </w:pPr>
      <w:ins w:id="444" w:author="Russell, Seth" w:date="2018-12-15T16:25:00Z">
        <w:r w:rsidRPr="00570F04">
          <w:rPr>
            <w:rPrChange w:id="445" w:author="Russell, Seth" w:date="2018-12-15T17:23:00Z">
              <w:rPr>
                <w:rFonts w:ascii="Times" w:eastAsia="Cambria" w:hAnsi="Times" w:cs="Times New Roman"/>
                <w:szCs w:val="24"/>
              </w:rPr>
            </w:rPrChange>
          </w:rPr>
          <w:t>SOFTWARE TESTING</w:t>
        </w:r>
      </w:ins>
    </w:p>
    <w:p w14:paraId="51DF0883" w14:textId="77777777" w:rsidR="008D0528" w:rsidRPr="008D0528" w:rsidRDefault="008D0528" w:rsidP="008D0528">
      <w:pPr>
        <w:contextualSpacing w:val="0"/>
        <w:rPr>
          <w:ins w:id="446" w:author="Russell, Seth" w:date="2018-12-15T16:25:00Z"/>
          <w:rFonts w:ascii="Times" w:eastAsia="Cambria" w:hAnsi="Times" w:cs="Times New Roman"/>
          <w:szCs w:val="24"/>
        </w:rPr>
      </w:pPr>
    </w:p>
    <w:p w14:paraId="74566AC5" w14:textId="01928A46" w:rsidR="008D0528" w:rsidRPr="008D0528" w:rsidRDefault="008D0528" w:rsidP="008D0528">
      <w:pPr>
        <w:contextualSpacing w:val="0"/>
        <w:rPr>
          <w:ins w:id="447" w:author="Russell, Seth" w:date="2018-12-15T16:25:00Z"/>
          <w:rFonts w:ascii="Times" w:eastAsia="Cambria" w:hAnsi="Times" w:cs="Times New Roman"/>
          <w:szCs w:val="24"/>
        </w:rPr>
      </w:pPr>
      <w:ins w:id="448" w:author="Russell, Seth" w:date="2018-12-15T16:25:00Z">
        <w:r w:rsidRPr="008D0528">
          <w:rPr>
            <w:rFonts w:ascii="Times" w:eastAsia="Cambria" w:hAnsi="Times" w:cs="Times New Roman"/>
            <w:szCs w:val="24"/>
          </w:rPr>
          <w:t xml:space="preserve">Whenever software is written as part of a research project, careful consideration should be given </w:t>
        </w:r>
      </w:ins>
      <w:ins w:id="449" w:author="Tell Bennett" w:date="2018-12-20T11:05:00Z">
        <w:r w:rsidR="000D0A99">
          <w:rPr>
            <w:rFonts w:ascii="Times" w:eastAsia="Cambria" w:hAnsi="Times" w:cs="Times New Roman"/>
            <w:szCs w:val="24"/>
          </w:rPr>
          <w:t>to</w:t>
        </w:r>
      </w:ins>
      <w:ins w:id="450" w:author="Russell, Seth" w:date="2018-12-15T16:25:00Z">
        <w:del w:id="451" w:author="Tell Bennett" w:date="2018-12-20T11:05:00Z">
          <w:r w:rsidRPr="008D0528" w:rsidDel="000D0A99">
            <w:rPr>
              <w:rFonts w:ascii="Times" w:eastAsia="Cambria" w:hAnsi="Times" w:cs="Times New Roman"/>
              <w:szCs w:val="24"/>
            </w:rPr>
            <w:delText>on</w:delText>
          </w:r>
        </w:del>
        <w:r w:rsidRPr="008D0528">
          <w:rPr>
            <w:rFonts w:ascii="Times" w:eastAsia="Cambria" w:hAnsi="Times" w:cs="Times New Roman"/>
            <w:szCs w:val="24"/>
          </w:rPr>
          <w:t xml:space="preserve"> how to verify that the software performs the desired functionality and produces the desired output. As with bench science, software can often have un</w:t>
        </w:r>
        <w:del w:id="452" w:author="Tell Bennett" w:date="2018-12-20T11:05:00Z">
          <w:r w:rsidRPr="008D0528" w:rsidDel="000D0A99">
            <w:rPr>
              <w:rFonts w:ascii="Times" w:eastAsia="Cambria" w:hAnsi="Times" w:cs="Times New Roman"/>
              <w:szCs w:val="24"/>
            </w:rPr>
            <w:delText>-</w:delText>
          </w:r>
        </w:del>
        <w:r w:rsidRPr="008D0528">
          <w:rPr>
            <w:rFonts w:ascii="Times" w:eastAsia="Cambria" w:hAnsi="Times" w:cs="Times New Roman"/>
            <w:szCs w:val="24"/>
          </w:rPr>
          <w:t>expected and un</w:t>
        </w:r>
        <w:del w:id="453" w:author="Tell Bennett" w:date="2018-12-20T11:05:00Z">
          <w:r w:rsidRPr="008D0528" w:rsidDel="000D0A99">
            <w:rPr>
              <w:rFonts w:ascii="Times" w:eastAsia="Cambria" w:hAnsi="Times" w:cs="Times New Roman"/>
              <w:szCs w:val="24"/>
            </w:rPr>
            <w:delText>-</w:delText>
          </w:r>
        </w:del>
        <w:r w:rsidRPr="008D0528">
          <w:rPr>
            <w:rFonts w:ascii="Times" w:eastAsia="Cambria" w:hAnsi="Times" w:cs="Times New Roman"/>
            <w:szCs w:val="24"/>
          </w:rPr>
          <w:t xml:space="preserve">intended results due to minor or even major problems during the implementation process. </w:t>
        </w:r>
        <w:del w:id="454" w:author="Tell Bennett" w:date="2018-12-20T11:06:00Z">
          <w:r w:rsidRPr="008D0528" w:rsidDel="000D0A99">
            <w:rPr>
              <w:rFonts w:ascii="Times" w:eastAsia="Cambria" w:hAnsi="Times" w:cs="Times New Roman"/>
              <w:szCs w:val="24"/>
            </w:rPr>
            <w:delText>In the software engineering literature</w:delText>
          </w:r>
        </w:del>
        <w:del w:id="455" w:author="Tell Bennett" w:date="2018-12-20T11:05:00Z">
          <w:r w:rsidRPr="008D0528" w:rsidDel="000D0A99">
            <w:rPr>
              <w:rFonts w:ascii="Times" w:eastAsia="Cambria" w:hAnsi="Times" w:cs="Times New Roman"/>
              <w:szCs w:val="24"/>
            </w:rPr>
            <w:delText xml:space="preserve"> for over 50 years</w:delText>
          </w:r>
        </w:del>
        <w:del w:id="456" w:author="Tell Bennett" w:date="2018-12-20T11:06:00Z">
          <w:r w:rsidRPr="008D0528" w:rsidDel="000D0A99">
            <w:rPr>
              <w:rFonts w:ascii="Times" w:eastAsia="Cambria" w:hAnsi="Times" w:cs="Times New Roman"/>
              <w:szCs w:val="24"/>
            </w:rPr>
            <w:delText xml:space="preserve">, </w:delText>
          </w:r>
        </w:del>
      </w:ins>
      <w:ins w:id="457" w:author="Tell Bennett" w:date="2018-12-20T11:06:00Z">
        <w:r w:rsidR="000D0A99">
          <w:rPr>
            <w:rFonts w:ascii="Times" w:eastAsia="Cambria" w:hAnsi="Times" w:cs="Times New Roman"/>
            <w:szCs w:val="24"/>
          </w:rPr>
          <w:t>S</w:t>
        </w:r>
      </w:ins>
      <w:ins w:id="458" w:author="Russell, Seth" w:date="2018-12-15T16:25:00Z">
        <w:del w:id="459" w:author="Tell Bennett" w:date="2018-12-20T11:06:00Z">
          <w:r w:rsidRPr="008D0528" w:rsidDel="000D0A99">
            <w:rPr>
              <w:rFonts w:ascii="Times" w:eastAsia="Cambria" w:hAnsi="Times" w:cs="Times New Roman"/>
              <w:szCs w:val="24"/>
            </w:rPr>
            <w:delText>s</w:delText>
          </w:r>
        </w:del>
        <w:r w:rsidRPr="008D0528">
          <w:rPr>
            <w:rFonts w:ascii="Times" w:eastAsia="Cambria" w:hAnsi="Times" w:cs="Times New Roman"/>
            <w:szCs w:val="24"/>
          </w:rPr>
          <w:t xml:space="preserve">oftware testing is a </w:t>
        </w:r>
        <w:del w:id="460" w:author="Tell Bennett" w:date="2018-12-20T11:06:00Z">
          <w:r w:rsidRPr="008D0528" w:rsidDel="000D0A99">
            <w:rPr>
              <w:rFonts w:ascii="Times" w:eastAsia="Cambria" w:hAnsi="Times" w:cs="Times New Roman"/>
              <w:szCs w:val="24"/>
            </w:rPr>
            <w:delText>major</w:delText>
          </w:r>
        </w:del>
      </w:ins>
      <w:ins w:id="461" w:author="Tell Bennett" w:date="2018-12-20T11:06:00Z">
        <w:r w:rsidR="000D0A99">
          <w:rPr>
            <w:rFonts w:ascii="Times" w:eastAsia="Cambria" w:hAnsi="Times" w:cs="Times New Roman"/>
            <w:szCs w:val="24"/>
          </w:rPr>
          <w:t>well-established</w:t>
        </w:r>
      </w:ins>
      <w:ins w:id="462" w:author="Russell, Seth" w:date="2018-12-15T16:25:00Z">
        <w:r w:rsidRPr="008D0528">
          <w:rPr>
            <w:rFonts w:ascii="Times" w:eastAsia="Cambria" w:hAnsi="Times" w:cs="Times New Roman"/>
            <w:szCs w:val="24"/>
          </w:rPr>
          <w:t xml:space="preserve"> component of any software development lifecycle</w:t>
        </w:r>
      </w:ins>
      <w:ins w:id="463" w:author="Russell, Seth" w:date="2018-12-15T17:16:00Z">
        <w:r w:rsidR="00F672F0">
          <w:rPr>
            <w:rFonts w:ascii="Times" w:eastAsia="Cambria" w:hAnsi="Times" w:cs="Times New Roman"/>
            <w:szCs w:val="24"/>
          </w:rPr>
          <w:t xml:space="preserve"> </w:t>
        </w:r>
        <w:r w:rsidR="00F672F0">
          <w:rPr>
            <w:rFonts w:ascii="Times" w:eastAsia="Cambria" w:hAnsi="Times" w:cs="Times New Roman"/>
            <w:szCs w:val="24"/>
          </w:rPr>
          <w:fldChar w:fldCharType="begin"/>
        </w:r>
      </w:ins>
      <w:ins w:id="464" w:author="Russell, Seth" w:date="2018-12-15T17:17:00Z">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ins>
      <w:r w:rsidR="00F672F0">
        <w:rPr>
          <w:rFonts w:ascii="Times" w:eastAsia="Cambria" w:hAnsi="Times" w:cs="Times New Roman"/>
          <w:szCs w:val="24"/>
        </w:rPr>
        <w:fldChar w:fldCharType="separate"/>
      </w:r>
      <w:ins w:id="465" w:author="Russell, Seth" w:date="2018-12-15T17:17:00Z">
        <w:r w:rsidR="002928E3">
          <w:rPr>
            <w:rFonts w:ascii="Times" w:eastAsia="Cambria" w:hAnsi="Times" w:cs="Times New Roman"/>
            <w:noProof/>
            <w:szCs w:val="24"/>
          </w:rPr>
          <w:t>(Atchison et al., 1968)</w:t>
        </w:r>
      </w:ins>
      <w:ins w:id="466" w:author="Russell, Seth" w:date="2018-12-15T17:16:00Z">
        <w:r w:rsidR="00F672F0">
          <w:rPr>
            <w:rFonts w:ascii="Times" w:eastAsia="Cambria" w:hAnsi="Times" w:cs="Times New Roman"/>
            <w:szCs w:val="24"/>
          </w:rPr>
          <w:fldChar w:fldCharType="end"/>
        </w:r>
      </w:ins>
      <w:ins w:id="467" w:author="Russell, Seth" w:date="2018-12-15T16:25:00Z">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ins>
    </w:p>
    <w:p w14:paraId="324AF7F6" w14:textId="77777777" w:rsidR="008D0528" w:rsidRPr="008D0528" w:rsidRDefault="008D0528" w:rsidP="008D0528">
      <w:pPr>
        <w:contextualSpacing w:val="0"/>
        <w:rPr>
          <w:ins w:id="468" w:author="Russell, Seth" w:date="2018-12-15T16:25:00Z"/>
          <w:rFonts w:ascii="Times" w:eastAsia="Cambria" w:hAnsi="Times" w:cs="Times New Roman"/>
          <w:szCs w:val="24"/>
        </w:rPr>
      </w:pPr>
    </w:p>
    <w:p w14:paraId="2D6BE1B5" w14:textId="7409B627" w:rsidR="00FC77E3" w:rsidRDefault="008D0528" w:rsidP="008D0528">
      <w:pPr>
        <w:contextualSpacing w:val="0"/>
        <w:rPr>
          <w:ins w:id="469" w:author="Russell, Seth" w:date="2018-12-15T17:51:00Z"/>
          <w:rFonts w:ascii="Times" w:eastAsia="Cambria" w:hAnsi="Times" w:cs="Times New Roman"/>
          <w:szCs w:val="24"/>
        </w:rPr>
      </w:pPr>
      <w:ins w:id="470" w:author="Russell, Seth" w:date="2018-12-15T16:25:00Z">
        <w:r w:rsidRPr="008D0528">
          <w:rPr>
            <w:rFonts w:ascii="Times" w:eastAsia="Cambria" w:hAnsi="Times" w:cs="Times New Roman"/>
            <w:szCs w:val="24"/>
          </w:rPr>
          <w:t>Various methodologies and strategies exist for software testing and validation as well as how to integrate software with a software development lifecycle. Some common testing strategies are no strategy, ad hoc testing</w:t>
        </w:r>
      </w:ins>
      <w:ins w:id="471" w:author="Russell, Seth" w:date="2018-12-15T17:17: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ins>
      <w:r w:rsidR="002928E3">
        <w:rPr>
          <w:rFonts w:ascii="Times" w:eastAsia="Cambria" w:hAnsi="Times" w:cs="Times New Roman"/>
          <w:szCs w:val="24"/>
        </w:rPr>
        <w:fldChar w:fldCharType="separate"/>
      </w:r>
      <w:ins w:id="472" w:author="Russell, Seth" w:date="2018-12-15T17:17:00Z">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ins>
      <w:ins w:id="473" w:author="Russell, Seth" w:date="2018-12-15T16:25:00Z">
        <w:r w:rsidRPr="008D0528">
          <w:rPr>
            <w:rFonts w:ascii="Times" w:eastAsia="Cambria" w:hAnsi="Times" w:cs="Times New Roman"/>
            <w:szCs w:val="24"/>
          </w:rPr>
          <w:t>, test driven development (TDD)</w:t>
        </w:r>
      </w:ins>
      <w:ins w:id="474" w:author="Russell, Seth" w:date="2018-12-15T17:19: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ins>
      <w:r w:rsidR="002928E3">
        <w:rPr>
          <w:rFonts w:ascii="Times" w:eastAsia="Cambria" w:hAnsi="Times" w:cs="Times New Roman"/>
          <w:szCs w:val="24"/>
        </w:rPr>
        <w:fldChar w:fldCharType="separate"/>
      </w:r>
      <w:ins w:id="475" w:author="Russell, Seth" w:date="2018-12-15T17:19:00Z">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ins>
      <w:ins w:id="476" w:author="Russell, Seth" w:date="2018-12-15T16:25:00Z">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ins>
      <w:ins w:id="477" w:author="Russell, Seth" w:date="2018-12-15T16:27:00Z">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ins>
      <w:r>
        <w:rPr>
          <w:rFonts w:ascii="Times" w:eastAsia="Cambria" w:hAnsi="Times" w:cs="Times New Roman"/>
          <w:szCs w:val="24"/>
        </w:rPr>
        <w:fldChar w:fldCharType="separate"/>
      </w:r>
      <w:ins w:id="478" w:author="Russell, Seth" w:date="2018-12-15T16:27:00Z">
        <w:r>
          <w:rPr>
            <w:rFonts w:ascii="Times" w:eastAsia="Cambria" w:hAnsi="Times" w:cs="Times New Roman"/>
            <w:noProof/>
            <w:szCs w:val="24"/>
          </w:rPr>
          <w:t>(Beck et al., 2001)</w:t>
        </w:r>
        <w:r>
          <w:rPr>
            <w:rFonts w:ascii="Times" w:eastAsia="Cambria" w:hAnsi="Times" w:cs="Times New Roman"/>
            <w:szCs w:val="24"/>
          </w:rPr>
          <w:fldChar w:fldCharType="end"/>
        </w:r>
      </w:ins>
      <w:ins w:id="479" w:author="Russell, Seth" w:date="2018-12-15T16:25:00Z">
        <w:r w:rsidRPr="008D0528">
          <w:rPr>
            <w:rFonts w:ascii="Times" w:eastAsia="Cambria" w:hAnsi="Times" w:cs="Times New Roman"/>
            <w:szCs w:val="24"/>
          </w:rPr>
          <w:t xml:space="preserve">, where there are many small iterations </w:t>
        </w:r>
        <w:del w:id="480" w:author="Tell Bennett" w:date="2018-12-20T11:06:00Z">
          <w:r w:rsidRPr="008D0528" w:rsidDel="000D0A99">
            <w:rPr>
              <w:rFonts w:ascii="Times" w:eastAsia="Cambria" w:hAnsi="Times" w:cs="Times New Roman"/>
              <w:szCs w:val="24"/>
            </w:rPr>
            <w:delText>with</w:delText>
          </w:r>
        </w:del>
      </w:ins>
      <w:ins w:id="481" w:author="Tell Bennett" w:date="2018-12-20T11:06:00Z">
        <w:r w:rsidR="000D0A99">
          <w:rPr>
            <w:rFonts w:ascii="Times" w:eastAsia="Cambria" w:hAnsi="Times" w:cs="Times New Roman"/>
            <w:szCs w:val="24"/>
          </w:rPr>
          <w:t>including</w:t>
        </w:r>
      </w:ins>
      <w:ins w:id="482" w:author="Russell, Seth" w:date="2018-12-15T16:25:00Z">
        <w:r w:rsidRPr="008D0528">
          <w:rPr>
            <w:rFonts w:ascii="Times" w:eastAsia="Cambria" w:hAnsi="Times" w:cs="Times New Roman"/>
            <w:szCs w:val="24"/>
          </w:rPr>
          <w:t xml:space="preserve"> testing. While a full discussion of various methods and strategies is beyond the scope of this article, three key concepts presented are: when to start testing, what to test, and how to test.</w:t>
        </w:r>
      </w:ins>
    </w:p>
    <w:p w14:paraId="55C1B475" w14:textId="46DB967D" w:rsidR="00880E84" w:rsidRDefault="00880E84" w:rsidP="008D0528">
      <w:pPr>
        <w:contextualSpacing w:val="0"/>
        <w:rPr>
          <w:ins w:id="483" w:author="Russell, Seth" w:date="2018-12-15T17:51:00Z"/>
          <w:rFonts w:ascii="Times" w:eastAsia="Cambria" w:hAnsi="Times" w:cs="Times New Roman"/>
          <w:szCs w:val="24"/>
        </w:rPr>
      </w:pPr>
    </w:p>
    <w:p w14:paraId="26BEF221" w14:textId="0C1E1F18" w:rsidR="009918CC" w:rsidRDefault="00880E84" w:rsidP="00880E84">
      <w:pPr>
        <w:contextualSpacing w:val="0"/>
        <w:rPr>
          <w:ins w:id="484" w:author="Russell, Seth" w:date="2018-12-15T17:52:00Z"/>
          <w:rFonts w:ascii="Times" w:eastAsia="Cambria" w:hAnsi="Times" w:cs="Times New Roman"/>
          <w:b/>
          <w:szCs w:val="24"/>
        </w:rPr>
      </w:pPr>
      <w:ins w:id="485" w:author="Russell, Seth" w:date="2018-12-15T17:51:00Z">
        <w:r w:rsidRPr="009918CC">
          <w:rPr>
            <w:rFonts w:ascii="Times" w:eastAsia="Cambria" w:hAnsi="Times" w:cs="Times New Roman"/>
            <w:b/>
            <w:szCs w:val="24"/>
            <w:rPrChange w:id="486" w:author="Russell, Seth" w:date="2018-12-15T17:52:00Z">
              <w:rPr>
                <w:rFonts w:ascii="Times" w:eastAsia="Cambria" w:hAnsi="Times" w:cs="Times New Roman"/>
                <w:szCs w:val="24"/>
              </w:rPr>
            </w:rPrChange>
          </w:rPr>
          <w:t xml:space="preserve">Key </w:t>
        </w:r>
      </w:ins>
      <w:ins w:id="487" w:author="Russell, Seth" w:date="2018-12-15T18:51:00Z">
        <w:r w:rsidR="00A80936">
          <w:rPr>
            <w:rFonts w:ascii="Times" w:eastAsia="Cambria" w:hAnsi="Times" w:cs="Times New Roman"/>
            <w:b/>
            <w:szCs w:val="24"/>
          </w:rPr>
          <w:t>r</w:t>
        </w:r>
      </w:ins>
      <w:ins w:id="488" w:author="Russell, Seth" w:date="2018-12-15T17:51:00Z">
        <w:r w:rsidRPr="009918CC">
          <w:rPr>
            <w:rFonts w:ascii="Times" w:eastAsia="Cambria" w:hAnsi="Times" w:cs="Times New Roman"/>
            <w:b/>
            <w:szCs w:val="24"/>
            <w:rPrChange w:id="489" w:author="Russell, Seth" w:date="2018-12-15T17:52:00Z">
              <w:rPr>
                <w:rFonts w:ascii="Times" w:eastAsia="Cambria" w:hAnsi="Times" w:cs="Times New Roman"/>
                <w:szCs w:val="24"/>
              </w:rPr>
            </w:rPrChange>
          </w:rPr>
          <w:t>ecommendations for when to test:</w:t>
        </w:r>
      </w:ins>
    </w:p>
    <w:p w14:paraId="317A70A1" w14:textId="002C7C6D" w:rsidR="009918CC" w:rsidRDefault="00880E84" w:rsidP="00FE7216">
      <w:pPr>
        <w:pStyle w:val="ListParagraph"/>
        <w:numPr>
          <w:ilvl w:val="0"/>
          <w:numId w:val="10"/>
        </w:numPr>
        <w:contextualSpacing w:val="0"/>
        <w:rPr>
          <w:ins w:id="490" w:author="Russell, Seth" w:date="2018-12-15T17:52:00Z"/>
          <w:rFonts w:ascii="Times" w:eastAsia="Cambria" w:hAnsi="Times" w:cs="Times New Roman"/>
          <w:szCs w:val="24"/>
        </w:rPr>
      </w:pPr>
      <w:ins w:id="491" w:author="Russell, Seth" w:date="2018-12-15T17:51:00Z">
        <w:r w:rsidRPr="009918CC">
          <w:rPr>
            <w:rFonts w:ascii="Times" w:eastAsia="Cambria" w:hAnsi="Times" w:cs="Times New Roman"/>
            <w:szCs w:val="24"/>
            <w:rPrChange w:id="492" w:author="Russell, Seth" w:date="2018-12-15T17:52:00Z">
              <w:rPr/>
            </w:rPrChange>
          </w:rPr>
          <w:t>Build tests before implementation</w:t>
        </w:r>
      </w:ins>
    </w:p>
    <w:p w14:paraId="1DDD24FD" w14:textId="6D0D3E05" w:rsidR="00880E84" w:rsidRDefault="00880E84" w:rsidP="00FE7216">
      <w:pPr>
        <w:pStyle w:val="ListParagraph"/>
        <w:numPr>
          <w:ilvl w:val="0"/>
          <w:numId w:val="10"/>
        </w:numPr>
        <w:contextualSpacing w:val="0"/>
        <w:rPr>
          <w:ins w:id="493" w:author="Russell, Seth" w:date="2018-12-15T17:58:00Z"/>
          <w:rFonts w:ascii="Times" w:eastAsia="Cambria" w:hAnsi="Times" w:cs="Times New Roman"/>
          <w:szCs w:val="24"/>
        </w:rPr>
      </w:pPr>
      <w:ins w:id="494" w:author="Russell, Seth" w:date="2018-12-15T17:51:00Z">
        <w:r w:rsidRPr="009918CC">
          <w:rPr>
            <w:rFonts w:ascii="Times" w:eastAsia="Cambria" w:hAnsi="Times" w:cs="Times New Roman"/>
            <w:szCs w:val="24"/>
          </w:rPr>
          <w:t>Test after functionality has been implemented</w:t>
        </w:r>
      </w:ins>
    </w:p>
    <w:p w14:paraId="47E0BF66" w14:textId="77777777" w:rsidR="00880E84" w:rsidRPr="00880E84" w:rsidRDefault="00880E84" w:rsidP="00880E84">
      <w:pPr>
        <w:contextualSpacing w:val="0"/>
        <w:rPr>
          <w:ins w:id="495" w:author="Russell, Seth" w:date="2018-12-15T17:51:00Z"/>
          <w:rFonts w:ascii="Times" w:eastAsia="Cambria" w:hAnsi="Times" w:cs="Times New Roman"/>
          <w:szCs w:val="24"/>
        </w:rPr>
      </w:pPr>
    </w:p>
    <w:p w14:paraId="14A87527" w14:textId="0239EA5F" w:rsidR="00FE7216" w:rsidRDefault="00880E84" w:rsidP="00880E84">
      <w:pPr>
        <w:contextualSpacing w:val="0"/>
        <w:rPr>
          <w:ins w:id="496" w:author="Russell, Seth" w:date="2018-12-17T06:59:00Z"/>
          <w:rFonts w:ascii="Times" w:eastAsia="Cambria" w:hAnsi="Times" w:cs="Times New Roman"/>
          <w:szCs w:val="24"/>
        </w:rPr>
      </w:pPr>
      <w:ins w:id="497" w:author="Russell, Seth" w:date="2018-12-15T17:51:00Z">
        <w:r w:rsidRPr="009918CC">
          <w:rPr>
            <w:rFonts w:ascii="Times" w:eastAsia="Cambria" w:hAnsi="Times" w:cs="Times New Roman"/>
            <w:b/>
            <w:szCs w:val="24"/>
            <w:rPrChange w:id="498" w:author="Russell, Seth" w:date="2018-12-15T17:52:00Z">
              <w:rPr>
                <w:rFonts w:ascii="Times" w:eastAsia="Cambria" w:hAnsi="Times" w:cs="Times New Roman"/>
                <w:szCs w:val="24"/>
              </w:rPr>
            </w:rPrChange>
          </w:rPr>
          <w:t>Discussion:</w:t>
        </w:r>
        <w:r w:rsidRPr="00880E84">
          <w:rPr>
            <w:rFonts w:ascii="Times" w:eastAsia="Cambria" w:hAnsi="Times" w:cs="Times New Roman"/>
            <w:szCs w:val="24"/>
          </w:rPr>
          <w:t xml:space="preserve"> One of the popular movements in recent years has been to develop tests first </w:t>
        </w:r>
      </w:ins>
      <w:ins w:id="499" w:author="Tell Bennett" w:date="2018-12-20T11:07:00Z">
        <w:r w:rsidR="000D0A99">
          <w:rPr>
            <w:rFonts w:ascii="Times" w:eastAsia="Cambria" w:hAnsi="Times" w:cs="Times New Roman"/>
            <w:szCs w:val="24"/>
          </w:rPr>
          <w:t xml:space="preserve">and </w:t>
        </w:r>
      </w:ins>
      <w:ins w:id="500" w:author="Russell, Seth" w:date="2018-12-15T17:51:00Z">
        <w:r w:rsidRPr="00880E84">
          <w:rPr>
            <w:rFonts w:ascii="Times" w:eastAsia="Cambria" w:hAnsi="Times" w:cs="Times New Roman"/>
            <w:szCs w:val="24"/>
          </w:rPr>
          <w:t xml:space="preserve">then </w:t>
        </w:r>
        <w:del w:id="501" w:author="Tell Bennett" w:date="2018-12-20T11:07:00Z">
          <w:r w:rsidRPr="00880E84" w:rsidDel="000D0A99">
            <w:rPr>
              <w:rFonts w:ascii="Times" w:eastAsia="Cambria" w:hAnsi="Times" w:cs="Times New Roman"/>
              <w:szCs w:val="24"/>
            </w:rPr>
            <w:delText xml:space="preserve">work to </w:delText>
          </w:r>
        </w:del>
        <w:r w:rsidRPr="00880E84">
          <w:rPr>
            <w:rFonts w:ascii="Times" w:eastAsia="Cambria" w:hAnsi="Times" w:cs="Times New Roman"/>
            <w:szCs w:val="24"/>
          </w:rPr>
          <w:t xml:space="preserve">implement code to meet desired functionality, a strategy called </w:t>
        </w:r>
      </w:ins>
      <w:ins w:id="502" w:author="Russell, Seth" w:date="2018-12-20T16:43:00Z">
        <w:r w:rsidR="008637EE">
          <w:rPr>
            <w:rFonts w:ascii="Times" w:eastAsia="Cambria" w:hAnsi="Times" w:cs="Times New Roman"/>
            <w:szCs w:val="24"/>
          </w:rPr>
          <w:t>TDD</w:t>
        </w:r>
      </w:ins>
      <w:ins w:id="503" w:author="Tell Bennett" w:date="2018-12-20T11:07:00Z">
        <w:del w:id="504" w:author="Russell, Seth" w:date="2018-12-20T16:43:00Z">
          <w:r w:rsidR="000D0A99" w:rsidDel="008637EE">
            <w:rPr>
              <w:rFonts w:ascii="Times" w:eastAsia="Cambria" w:hAnsi="Times" w:cs="Times New Roman"/>
              <w:szCs w:val="24"/>
            </w:rPr>
            <w:delText xml:space="preserve"> (TDD)</w:delText>
          </w:r>
        </w:del>
      </w:ins>
      <w:ins w:id="505" w:author="Russell, Seth" w:date="2018-12-15T17:51:00Z">
        <w:r w:rsidRPr="00880E84">
          <w:rPr>
            <w:rFonts w:ascii="Times" w:eastAsia="Cambria" w:hAnsi="Times" w:cs="Times New Roman"/>
            <w:szCs w:val="24"/>
          </w:rPr>
          <w:t xml:space="preserve">. While the </w:t>
        </w:r>
        <w:del w:id="506" w:author="Tell Bennett" w:date="2018-12-20T11:07:00Z">
          <w:r w:rsidRPr="00880E84" w:rsidDel="000D0A99">
            <w:rPr>
              <w:rFonts w:ascii="Times" w:eastAsia="Cambria" w:hAnsi="Times" w:cs="Times New Roman"/>
              <w:szCs w:val="24"/>
            </w:rPr>
            <w:delText>test driven development</w:delText>
          </w:r>
        </w:del>
      </w:ins>
      <w:ins w:id="507" w:author="Tell Bennett" w:date="2018-12-20T11:07:00Z">
        <w:r w:rsidR="000D0A99">
          <w:rPr>
            <w:rFonts w:ascii="Times" w:eastAsia="Cambria" w:hAnsi="Times" w:cs="Times New Roman"/>
            <w:szCs w:val="24"/>
          </w:rPr>
          <w:t>TDD</w:t>
        </w:r>
      </w:ins>
      <w:ins w:id="508" w:author="Russell, Seth" w:date="2018-12-15T17:51:00Z">
        <w:r w:rsidRPr="00880E84">
          <w:rPr>
            <w:rFonts w:ascii="Times" w:eastAsia="Cambria" w:hAnsi="Times" w:cs="Times New Roman"/>
            <w:szCs w:val="24"/>
          </w:rPr>
          <w:t xml:space="preserve"> strategy has done much to improve the focus of the software engineering world on testing, some have found that it does not </w:t>
        </w:r>
        <w:del w:id="509" w:author="Tell Bennett" w:date="2018-12-20T11:07:00Z">
          <w:r w:rsidRPr="00880E84" w:rsidDel="000D0A99">
            <w:rPr>
              <w:rFonts w:ascii="Times" w:eastAsia="Cambria" w:hAnsi="Times" w:cs="Times New Roman"/>
              <w:szCs w:val="24"/>
            </w:rPr>
            <w:delText>meet</w:delText>
          </w:r>
        </w:del>
      </w:ins>
      <w:ins w:id="510" w:author="Tell Bennett" w:date="2018-12-20T11:07:00Z">
        <w:r w:rsidR="000D0A99">
          <w:rPr>
            <w:rFonts w:ascii="Times" w:eastAsia="Cambria" w:hAnsi="Times" w:cs="Times New Roman"/>
            <w:szCs w:val="24"/>
          </w:rPr>
          <w:t>work with</w:t>
        </w:r>
      </w:ins>
      <w:ins w:id="511" w:author="Russell, Seth" w:date="2018-12-15T17:51:00Z">
        <w:r w:rsidRPr="00880E84">
          <w:rPr>
            <w:rFonts w:ascii="Times" w:eastAsia="Cambria" w:hAnsi="Times" w:cs="Times New Roman"/>
            <w:szCs w:val="24"/>
          </w:rPr>
          <w:t xml:space="preserve"> all development styles</w:t>
        </w:r>
      </w:ins>
      <w:ins w:id="512" w:author="Russell, Seth" w:date="2018-12-20T17:16: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Wug7p9tA","properties":{"formattedCitation":"(Hansson, 2014; Sommerville, 2016)","plainCitation":"(Hansson, 2014; Sommerville, 2016)","noteIndex":0},"citationItems":[{"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schema":"https://github.com/citation-style-language/schema/raw/master/csl-citation.json"} </w:instrText>
        </w:r>
      </w:ins>
      <w:r w:rsidR="00947CEA">
        <w:rPr>
          <w:rFonts w:ascii="Times" w:eastAsia="Cambria" w:hAnsi="Times" w:cs="Times New Roman"/>
          <w:szCs w:val="24"/>
        </w:rPr>
        <w:fldChar w:fldCharType="separate"/>
      </w:r>
      <w:ins w:id="513" w:author="Russell, Seth" w:date="2018-12-20T17:16:00Z">
        <w:r w:rsidR="00947CEA">
          <w:rPr>
            <w:rFonts w:ascii="Times" w:eastAsia="Cambria" w:hAnsi="Times" w:cs="Times New Roman"/>
            <w:noProof/>
            <w:szCs w:val="24"/>
          </w:rPr>
          <w:t>(Hansson, 2014; Sommerville, 2016)</w:t>
        </w:r>
        <w:r w:rsidR="00947CEA">
          <w:rPr>
            <w:rFonts w:ascii="Times" w:eastAsia="Cambria" w:hAnsi="Times" w:cs="Times New Roman"/>
            <w:szCs w:val="24"/>
          </w:rPr>
          <w:fldChar w:fldCharType="end"/>
        </w:r>
      </w:ins>
      <w:ins w:id="514" w:author="Russell, Seth" w:date="2018-12-15T17:51:00Z">
        <w:r w:rsidRPr="00880E84">
          <w:rPr>
            <w:rFonts w:ascii="Times" w:eastAsia="Cambria" w:hAnsi="Times" w:cs="Times New Roman"/>
            <w:szCs w:val="24"/>
          </w:rPr>
          <w:t>, and others have reported that it does not increase developer productivity, reduce overall testing effort, nor improve code quality in comparison to other testing methodologies</w:t>
        </w:r>
      </w:ins>
      <w:ins w:id="515" w:author="Russell, Seth" w:date="2018-12-20T17:17: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516" w:author="Russell, Seth" w:date="2018-12-20T17:18:00Z">
        <w:r w:rsidR="00947CEA">
          <w:rPr>
            <w:rFonts w:ascii="Times" w:eastAsia="Cambria" w:hAnsi="Times" w:cs="Times New Roman"/>
            <w:szCs w:val="24"/>
          </w:rPr>
          <w:instrText xml:space="preserve"> ADDIN ZOTERO_ITEM CSL_CITATION {"citationID":"hLv8nDMn","properties":{"formattedCitation":"(Fucci et al., 2016)","plainCitation":"(Fucci et al., 2016)","noteIndex":0},"citationItems":[{"id":2098,"uris":["http://zotero.org/users/2180197/items/FFC62TYN"],"uri":["http://zotero.org/users/2180197/items/FFC62TYN"],"itemData":{"id":2098,"type":"paper-conference","title":"An External Replication on the Effects of Test-driven Development Using a Multi-site Blind Analysis Approach","container-title":"Proceedings of the 10th ACM/IEEE International Symposium on Empirical Software Engineering and Measurement","collection-title":"ESEM '16","publisher":"ACM","publisher-place":"New York, NY, USA","page":"3:1–3:10","source":"ACM Digital Library","event-place":"New York, NY, USA","abstract":"Context: Test-driven development (TDD) is an agile practice claimed to improve the quality of a software product, as well as the productivity of its developers. A previous study (i.e., baseline experiment) at the University of Oulu (Finland) compared TDD to a test-last development (TLD) approach through a randomized controlled trial. The results failed to support the claims. Goal: We want to validate the original study results by replicating it at the University of Basilicata (Italy), using a different design. Method: We replicated the baseline experiment, using a crossover design, with 21 graduate students. We kept the settings and context as close as possible to the baseline experiment. In order to limit researchers bias, we involved two other sites (UPM, Spain, and Brunel, UK) to conduct blind analysis of the data. Results: The Kruskal-Wallis tests did not show any significant difference between TDD and TLD in terms of testing effort (p-value = .27), external code quality (p-value = .82), and developers' productivity (p-value = .83). Nevertheless, our data revealed a difference based on the order in which TDD and TLD were applied, though no carry over effect. Conclusions: We verify the baseline study results, yet our results raises concerns regarding the selection of experimental objects, particularly with respect to their interaction with the order in which of treatments are applied. We recommend future studies to survey the tasks used in experiments evaluating TDD. Finally, to lower the cost of replication studies and reduce researchers' bias, we encourage other research groups to adopt similar multi-site blind analysis approach described in this paper.","URL":"http://doi.acm.org/10.1145/2961111.2962592","DOI":"10.1145/2961111.2962592","ISBN":"978-1-4503-4427-2","author":[{"family":"Fucci","given":"Davide"},{"family":"Scanniello","given":"Giuseppe"},{"family":"Romano","given":"Simone"},{"family":"Shepperd","given":"Martin"},{"family":"Sigweni","given":"Boyce"},{"family":"Uyaguari","given":"Fernando"},{"family":"Turhan","given":"Burak"},{"family":"Juristo","given":"Natalia"},{"family":"Oivo","given":"Markku"}],"issued":{"date-parts":[["2016"]]},"accessed":{"date-parts":[["2018",12,11]]}}}],"schema":"https://github.com/citation-style-language/schema/raw/master/csl-citation.json"} </w:instrText>
        </w:r>
      </w:ins>
      <w:r w:rsidR="00947CEA">
        <w:rPr>
          <w:rFonts w:ascii="Times" w:eastAsia="Cambria" w:hAnsi="Times" w:cs="Times New Roman"/>
          <w:szCs w:val="24"/>
        </w:rPr>
        <w:fldChar w:fldCharType="separate"/>
      </w:r>
      <w:ins w:id="517" w:author="Russell, Seth" w:date="2018-12-20T17:18:00Z">
        <w:r w:rsidR="00947CEA">
          <w:rPr>
            <w:rFonts w:ascii="Times" w:eastAsia="Cambria" w:hAnsi="Times" w:cs="Times New Roman"/>
            <w:noProof/>
            <w:szCs w:val="24"/>
          </w:rPr>
          <w:t>(Fucci et al., 2016)</w:t>
        </w:r>
      </w:ins>
      <w:ins w:id="518" w:author="Russell, Seth" w:date="2018-12-20T17:17:00Z">
        <w:r w:rsidR="00947CEA">
          <w:rPr>
            <w:rFonts w:ascii="Times" w:eastAsia="Cambria" w:hAnsi="Times" w:cs="Times New Roman"/>
            <w:szCs w:val="24"/>
          </w:rPr>
          <w:fldChar w:fldCharType="end"/>
        </w:r>
      </w:ins>
      <w:ins w:id="519" w:author="Russell, Seth" w:date="2018-12-15T17:51:00Z">
        <w:r w:rsidRPr="00880E84">
          <w:rPr>
            <w:rFonts w:ascii="Times" w:eastAsia="Cambria" w:hAnsi="Times" w:cs="Times New Roman"/>
            <w:szCs w:val="24"/>
          </w:rPr>
          <w:t>.  An approach that more closely matches the theoretically based software development cycle and flexible nature of research software is to create tests after a requirement or feature has been implemented</w:t>
        </w:r>
      </w:ins>
      <w:ins w:id="520" w:author="Russell, Seth" w:date="2018-12-20T17:18: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5H3HbHlB","properties":{"formattedCitation":"(Osborne et al., 2014; Kanewala &amp; Bieman, 2014)","plainCitation":"(Osborne et al., 2014; Kanewala &amp; Bieman, 2014)","noteIndex":0},"citationItems":[{"id":2104,"uris":["http://zotero.org/users/2180197/items/NB4LX6QL"],"uri":["http://zotero.org/users/2180197/items/NB4LX6QL"],"itemData":{"id":2104,"type":"article-journal","title":"Ten Simple Rules for Effective Computational Research","container-title":"PLoS Computational Biology","volume":"10","issue":"3","source":"PubMed Central","URL":"https://www.ncbi.nlm.nih.gov/pmc/articles/PMC3967918/","DOI":"10.1371/journal.pcbi.1003506","ISSN":"1553-734X","note":"PMID: 24675742\nPMCID: PMC3967918","journalAbbreviation":"PLoS Comput Biol","author":[{"family":"Osborne","given":"James M."},{"family":"Bernabeu","given":"Miguel O."},{"family":"Bruna","given":"Maria"},{"family":"Calderhead","given":"Ben"},{"family":"Cooper","given":"Jonathan"},{"family":"Dalchau","given":"Neil"},{"family":"Dunn","given":"Sara-Jane"},{"family":"Fletcher","given":"Alexander G."},{"family":"Freeman","given":"Robin"},{"family":"Groen","given":"Derek"},{"family":"Knapp","given":"Bernhard"},{"family":"McInerny","given":"Greg J."},{"family":"Mirams","given":"Gary R."},{"family":"Pitt-Francis","given":"Joe"},{"family":"Sengupta","given":"Biswa"},{"family":"Wright","given":"David W."},{"family":"Yates","given":"Christian A."},{"family":"Gavaghan","given":"David J."},{"family":"Emmott","given":"Stephen"},{"family":"Deane","given":"Charlotte"}],"issued":{"date-parts":[["2014",3,27]]},"accessed":{"date-parts":[["2018",12,12]]}}},{"id":2101,"uris":["http://zotero.org/users/2180197/items/D3GAHTBV"],"uri":["http://zotero.org/users/2180197/items/D3GAHTBV"],"itemData":{"id":2101,"type":"article-journal","title":"Testing Scientific Software: A Systematic Literature Review","container-title":"Information and software technology","page":"1219-1232","volume":"56","issue":"10","source":"PubMed Central","abstract":"Context\nScientific software plays an important role in critical decision making, for example making weather predictions based on climate models, and computation of evidence for research publications. Recently, scientists have had to retract publications due to errors caused by software faults. Systematic testing can identify such faults in code.\n\nObjective\nThis study aims to identify specific challenges, proposed solutions, and unsolved problems faced when testing scientific software.\n\nMethod\nWe conducted a systematic literature survey to identify and analyze relevant literature. We identified 62 studies that provided relevant information about testing scientific software.\n\nResults\nWe found that challenges faced when testing scientific software fall into two main categories: (1) testing challenges that occur due to characteristics of scientific software such as oracle problems and (2) testing challenges that occur due to cultural differences between scientists and the software engineering community such as viewing the code and the model that it implements as inseparable entities. In addition, we identified methods to potentially overcome these challenges and their limitations. Finally we describe unsolved challenges and how software engineering researchers and practitioners can help to overcome them.\n\nConclusions\nScientific software presents special challenges for testing. Specifically, cultural differences between scientist developers and software engineers, along with the characteristics of the scientific software make testing more difficult. Existing techniques such as code clone detection can help to improve the testing process. Software engineers should consider special challenges posed by scientific software such as oracle problems when developing testing techniques.","URL":"https://www.ncbi.nlm.nih.gov/pmc/articles/PMC4128280/","DOI":"10.1016/j.infsof.2014.05.006","ISSN":"0950-5849","note":"PMID: 25125798\nPMCID: PMC4128280","shortTitle":"Testing Scientific Software","journalAbbreviation":"Inf Softw Technol","author":[{"family":"Kanewala","given":"Upulee"},{"family":"Bieman","given":"James M."}],"issued":{"date-parts":[["2014",10,1]]},"accessed":{"date-parts":[["2018",12,12]]}}}],"schema":"https://github.com/citation-style-language/schema/raw/master/csl-citation.json"} </w:instrText>
        </w:r>
      </w:ins>
      <w:r w:rsidR="00947CEA">
        <w:rPr>
          <w:rFonts w:ascii="Times" w:eastAsia="Cambria" w:hAnsi="Times" w:cs="Times New Roman"/>
          <w:szCs w:val="24"/>
        </w:rPr>
        <w:fldChar w:fldCharType="separate"/>
      </w:r>
      <w:ins w:id="521" w:author="Russell, Seth" w:date="2018-12-20T17:18:00Z">
        <w:r w:rsidR="00947CEA">
          <w:rPr>
            <w:rFonts w:ascii="Times" w:eastAsia="Cambria" w:hAnsi="Times" w:cs="Times New Roman"/>
            <w:noProof/>
            <w:szCs w:val="24"/>
          </w:rPr>
          <w:t>(Osborne et al., 2014; Kanewala &amp; Bieman, 2014)</w:t>
        </w:r>
        <w:r w:rsidR="00947CEA">
          <w:rPr>
            <w:rFonts w:ascii="Times" w:eastAsia="Cambria" w:hAnsi="Times" w:cs="Times New Roman"/>
            <w:szCs w:val="24"/>
          </w:rPr>
          <w:fldChar w:fldCharType="end"/>
        </w:r>
      </w:ins>
      <w:ins w:id="522" w:author="Russell, Seth" w:date="2018-12-15T17:51:00Z">
        <w:r w:rsidRPr="00880E84">
          <w:rPr>
            <w:rFonts w:ascii="Times" w:eastAsia="Cambria" w:hAnsi="Times" w:cs="Times New Roman"/>
            <w:szCs w:val="24"/>
          </w:rPr>
          <w:t>.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ins>
    </w:p>
    <w:p w14:paraId="3269480B" w14:textId="77777777" w:rsidR="00FE7216" w:rsidRPr="00880E84" w:rsidRDefault="00FE7216" w:rsidP="00880E84">
      <w:pPr>
        <w:contextualSpacing w:val="0"/>
        <w:rPr>
          <w:ins w:id="523" w:author="Russell, Seth" w:date="2018-12-15T17:51:00Z"/>
          <w:rFonts w:ascii="Times" w:eastAsia="Cambria" w:hAnsi="Times" w:cs="Times New Roman"/>
          <w:szCs w:val="24"/>
        </w:rPr>
      </w:pPr>
    </w:p>
    <w:p w14:paraId="23EB6955" w14:textId="36385911" w:rsidR="009918CC" w:rsidRPr="009918CC" w:rsidRDefault="00880E84" w:rsidP="00880E84">
      <w:pPr>
        <w:contextualSpacing w:val="0"/>
        <w:rPr>
          <w:ins w:id="524" w:author="Russell, Seth" w:date="2018-12-15T17:52:00Z"/>
          <w:rFonts w:ascii="Times" w:eastAsia="Cambria" w:hAnsi="Times" w:cs="Times New Roman"/>
          <w:b/>
          <w:szCs w:val="24"/>
          <w:rPrChange w:id="525" w:author="Russell, Seth" w:date="2018-12-15T17:53:00Z">
            <w:rPr>
              <w:ins w:id="526" w:author="Russell, Seth" w:date="2018-12-15T17:52:00Z"/>
              <w:rFonts w:ascii="Times" w:eastAsia="Cambria" w:hAnsi="Times" w:cs="Times New Roman"/>
              <w:szCs w:val="24"/>
            </w:rPr>
          </w:rPrChange>
        </w:rPr>
      </w:pPr>
      <w:ins w:id="527" w:author="Russell, Seth" w:date="2018-12-15T17:51:00Z">
        <w:r w:rsidRPr="009918CC">
          <w:rPr>
            <w:rFonts w:ascii="Times" w:eastAsia="Cambria" w:hAnsi="Times" w:cs="Times New Roman"/>
            <w:b/>
            <w:szCs w:val="24"/>
            <w:rPrChange w:id="528" w:author="Russell, Seth" w:date="2018-12-15T17:53:00Z">
              <w:rPr>
                <w:rFonts w:ascii="Times" w:eastAsia="Cambria" w:hAnsi="Times" w:cs="Times New Roman"/>
                <w:szCs w:val="24"/>
              </w:rPr>
            </w:rPrChange>
          </w:rPr>
          <w:t xml:space="preserve">Key </w:t>
        </w:r>
      </w:ins>
      <w:ins w:id="529" w:author="Russell, Seth" w:date="2018-12-15T18:50:00Z">
        <w:r w:rsidR="00A80936">
          <w:rPr>
            <w:rFonts w:ascii="Times" w:eastAsia="Cambria" w:hAnsi="Times" w:cs="Times New Roman"/>
            <w:b/>
            <w:szCs w:val="24"/>
          </w:rPr>
          <w:t>r</w:t>
        </w:r>
      </w:ins>
      <w:ins w:id="530" w:author="Russell, Seth" w:date="2018-12-15T17:51:00Z">
        <w:r w:rsidRPr="009918CC">
          <w:rPr>
            <w:rFonts w:ascii="Times" w:eastAsia="Cambria" w:hAnsi="Times" w:cs="Times New Roman"/>
            <w:b/>
            <w:szCs w:val="24"/>
            <w:rPrChange w:id="531" w:author="Russell, Seth" w:date="2018-12-15T17:53:00Z">
              <w:rPr>
                <w:rFonts w:ascii="Times" w:eastAsia="Cambria" w:hAnsi="Times" w:cs="Times New Roman"/>
                <w:szCs w:val="24"/>
              </w:rPr>
            </w:rPrChange>
          </w:rPr>
          <w:t xml:space="preserve">ecommendations for what to test: </w:t>
        </w:r>
      </w:ins>
    </w:p>
    <w:p w14:paraId="0755D6CA" w14:textId="36C1DC15" w:rsidR="009918CC" w:rsidRDefault="00880E84" w:rsidP="00FE7216">
      <w:pPr>
        <w:pStyle w:val="ListParagraph"/>
        <w:numPr>
          <w:ilvl w:val="0"/>
          <w:numId w:val="10"/>
        </w:numPr>
        <w:contextualSpacing w:val="0"/>
        <w:rPr>
          <w:ins w:id="532" w:author="Russell, Seth" w:date="2018-12-20T16:45:00Z"/>
          <w:rFonts w:ascii="Times" w:eastAsia="Cambria" w:hAnsi="Times" w:cs="Times New Roman"/>
          <w:szCs w:val="24"/>
        </w:rPr>
      </w:pPr>
      <w:ins w:id="533" w:author="Russell, Seth" w:date="2018-12-15T17:51:00Z">
        <w:r w:rsidRPr="009918CC">
          <w:rPr>
            <w:rFonts w:ascii="Times" w:eastAsia="Cambria" w:hAnsi="Times" w:cs="Times New Roman"/>
            <w:szCs w:val="24"/>
            <w:rPrChange w:id="534" w:author="Russell, Seth" w:date="2018-12-15T17:52:00Z">
              <w:rPr/>
            </w:rPrChange>
          </w:rPr>
          <w:t>Identify the most important or unique feature(s) of software being implemented. Software bugs are found to follow a Pareto or Zipfian distribution.</w:t>
        </w:r>
      </w:ins>
    </w:p>
    <w:p w14:paraId="4624ED0B" w14:textId="442E4F43" w:rsidR="000A3A44" w:rsidRPr="000A3A44" w:rsidRDefault="000A3A44" w:rsidP="000A3A44">
      <w:pPr>
        <w:pStyle w:val="ListParagraph"/>
        <w:numPr>
          <w:ilvl w:val="0"/>
          <w:numId w:val="10"/>
        </w:numPr>
        <w:contextualSpacing w:val="0"/>
        <w:rPr>
          <w:ins w:id="535" w:author="Russell, Seth" w:date="2018-12-15T17:52:00Z"/>
          <w:rFonts w:ascii="Times" w:eastAsia="Cambria" w:hAnsi="Times" w:cs="Times New Roman"/>
          <w:szCs w:val="24"/>
          <w:rPrChange w:id="536" w:author="Russell, Seth" w:date="2018-12-20T16:45:00Z">
            <w:rPr>
              <w:ins w:id="537" w:author="Russell, Seth" w:date="2018-12-15T17:52:00Z"/>
            </w:rPr>
          </w:rPrChange>
        </w:rPr>
      </w:pPr>
      <w:ins w:id="538" w:author="Russell, Seth" w:date="2018-12-20T16:45:00Z">
        <w:r>
          <w:rPr>
            <w:rFonts w:ascii="Times" w:eastAsia="Cambria" w:hAnsi="Times" w:cs="Times New Roman"/>
            <w:szCs w:val="24"/>
          </w:rPr>
          <w:t>Test data and software configuration</w:t>
        </w:r>
      </w:ins>
    </w:p>
    <w:p w14:paraId="01A4A109" w14:textId="40C95886" w:rsidR="00880E84" w:rsidRPr="009918CC" w:rsidRDefault="00880E84">
      <w:pPr>
        <w:pStyle w:val="ListParagraph"/>
        <w:numPr>
          <w:ilvl w:val="0"/>
          <w:numId w:val="10"/>
        </w:numPr>
        <w:contextualSpacing w:val="0"/>
        <w:rPr>
          <w:ins w:id="539" w:author="Russell, Seth" w:date="2018-12-15T17:51:00Z"/>
          <w:rFonts w:ascii="Times" w:eastAsia="Cambria" w:hAnsi="Times" w:cs="Times New Roman"/>
          <w:szCs w:val="24"/>
        </w:rPr>
        <w:pPrChange w:id="540" w:author="Russell, Seth" w:date="2018-12-15T17:52:00Z">
          <w:pPr>
            <w:contextualSpacing w:val="0"/>
          </w:pPr>
        </w:pPrChange>
      </w:pPr>
      <w:ins w:id="541" w:author="Russell, Seth" w:date="2018-12-15T17:51:00Z">
        <w:r w:rsidRPr="009918CC">
          <w:rPr>
            <w:rFonts w:ascii="Times" w:eastAsia="Cambria" w:hAnsi="Times" w:cs="Times New Roman"/>
            <w:szCs w:val="24"/>
          </w:rPr>
          <w:t xml:space="preserve">If performance is a key feature, build tests to evaluate performance. </w:t>
        </w:r>
      </w:ins>
    </w:p>
    <w:p w14:paraId="23C291B1" w14:textId="77777777" w:rsidR="00880E84" w:rsidRPr="00880E84" w:rsidRDefault="00880E84" w:rsidP="00880E84">
      <w:pPr>
        <w:contextualSpacing w:val="0"/>
        <w:rPr>
          <w:ins w:id="542" w:author="Russell, Seth" w:date="2018-12-15T17:51:00Z"/>
          <w:rFonts w:ascii="Times" w:eastAsia="Cambria" w:hAnsi="Times" w:cs="Times New Roman"/>
          <w:szCs w:val="24"/>
        </w:rPr>
      </w:pPr>
    </w:p>
    <w:p w14:paraId="7A5BE859" w14:textId="633DE13B" w:rsidR="00880E84" w:rsidRPr="00880E84" w:rsidRDefault="00880E84" w:rsidP="00880E84">
      <w:pPr>
        <w:contextualSpacing w:val="0"/>
        <w:rPr>
          <w:ins w:id="543" w:author="Russell, Seth" w:date="2018-12-15T17:51:00Z"/>
          <w:rFonts w:ascii="Times" w:eastAsia="Cambria" w:hAnsi="Times" w:cs="Times New Roman"/>
          <w:szCs w:val="24"/>
        </w:rPr>
      </w:pPr>
      <w:ins w:id="544" w:author="Russell, Seth" w:date="2018-12-15T17:51:00Z">
        <w:r w:rsidRPr="009918CC">
          <w:rPr>
            <w:rFonts w:ascii="Times" w:eastAsia="Cambria" w:hAnsi="Times" w:cs="Times New Roman"/>
            <w:b/>
            <w:szCs w:val="24"/>
            <w:rPrChange w:id="545"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w:t>
        </w:r>
      </w:ins>
      <w:ins w:id="546" w:author="Russell, Seth" w:date="2018-12-20T16:48:00Z">
        <w:r w:rsidR="000A3A44">
          <w:rPr>
            <w:rFonts w:ascii="Times" w:eastAsia="Cambria" w:hAnsi="Times" w:cs="Times New Roman"/>
            <w:szCs w:val="24"/>
          </w:rPr>
          <w:t xml:space="preserve">all input, </w:t>
        </w:r>
      </w:ins>
      <w:ins w:id="547" w:author="Russell, Seth" w:date="2018-12-15T17:51:00Z">
        <w:r w:rsidRPr="00880E84">
          <w:rPr>
            <w:rFonts w:ascii="Times" w:eastAsia="Cambria" w:hAnsi="Times" w:cs="Times New Roman"/>
            <w:szCs w:val="24"/>
          </w:rPr>
          <w:t>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w:t>
        </w:r>
      </w:ins>
      <w:ins w:id="548" w:author="Russell, Seth" w:date="2018-12-20T17:19: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V4Aw18n","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ins>
      <w:r w:rsidR="00947CEA">
        <w:rPr>
          <w:rFonts w:ascii="Times" w:eastAsia="Cambria" w:hAnsi="Times" w:cs="Times New Roman"/>
          <w:szCs w:val="24"/>
        </w:rPr>
        <w:fldChar w:fldCharType="separate"/>
      </w:r>
      <w:ins w:id="549" w:author="Russell, Seth" w:date="2018-12-20T17:19:00Z">
        <w:r w:rsidR="00947CEA">
          <w:rPr>
            <w:rFonts w:ascii="Times" w:eastAsia="Cambria" w:hAnsi="Times" w:cs="Times New Roman"/>
            <w:noProof/>
            <w:szCs w:val="24"/>
          </w:rPr>
          <w:t>(Rooney, 2002)</w:t>
        </w:r>
        <w:r w:rsidR="00947CEA">
          <w:rPr>
            <w:rFonts w:ascii="Times" w:eastAsia="Cambria" w:hAnsi="Times" w:cs="Times New Roman"/>
            <w:szCs w:val="24"/>
          </w:rPr>
          <w:fldChar w:fldCharType="end"/>
        </w:r>
      </w:ins>
      <w:ins w:id="550" w:author="Russell, Seth" w:date="2018-12-15T17:51:00Z">
        <w:r w:rsidRPr="00880E84">
          <w:rPr>
            <w:rFonts w:ascii="Times" w:eastAsia="Cambria" w:hAnsi="Times" w:cs="Times New Roman"/>
            <w:szCs w:val="24"/>
          </w:rPr>
          <w:t>.</w:t>
        </w:r>
      </w:ins>
    </w:p>
    <w:p w14:paraId="32ED9AC0" w14:textId="77777777" w:rsidR="00880E84" w:rsidRPr="00880E84" w:rsidRDefault="00880E84" w:rsidP="00880E84">
      <w:pPr>
        <w:contextualSpacing w:val="0"/>
        <w:rPr>
          <w:ins w:id="551" w:author="Russell, Seth" w:date="2018-12-15T17:51:00Z"/>
          <w:rFonts w:ascii="Times" w:eastAsia="Cambria" w:hAnsi="Times" w:cs="Times New Roman"/>
          <w:szCs w:val="24"/>
        </w:rPr>
      </w:pPr>
    </w:p>
    <w:p w14:paraId="60569615" w14:textId="77777777" w:rsidR="00880E84" w:rsidRPr="00880E84" w:rsidRDefault="00880E84" w:rsidP="00880E84">
      <w:pPr>
        <w:contextualSpacing w:val="0"/>
        <w:rPr>
          <w:ins w:id="552" w:author="Russell, Seth" w:date="2018-12-15T17:51:00Z"/>
          <w:rFonts w:ascii="Times" w:eastAsia="Cambria" w:hAnsi="Times" w:cs="Times New Roman"/>
          <w:szCs w:val="24"/>
        </w:rPr>
      </w:pPr>
      <w:ins w:id="553" w:author="Russell, Seth" w:date="2018-12-15T17:51:00Z">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ins>
    </w:p>
    <w:p w14:paraId="74C897C4" w14:textId="77777777" w:rsidR="00880E84" w:rsidRPr="00880E84" w:rsidRDefault="00880E84" w:rsidP="00880E84">
      <w:pPr>
        <w:contextualSpacing w:val="0"/>
        <w:rPr>
          <w:ins w:id="554" w:author="Russell, Seth" w:date="2018-12-15T17:51:00Z"/>
          <w:rFonts w:ascii="Times" w:eastAsia="Cambria" w:hAnsi="Times" w:cs="Times New Roman"/>
          <w:szCs w:val="24"/>
        </w:rPr>
      </w:pPr>
    </w:p>
    <w:p w14:paraId="4E7328DF" w14:textId="225D19E1" w:rsidR="00880E84" w:rsidRPr="00880E84" w:rsidRDefault="00880E84" w:rsidP="00880E84">
      <w:pPr>
        <w:contextualSpacing w:val="0"/>
        <w:rPr>
          <w:ins w:id="555" w:author="Russell, Seth" w:date="2018-12-15T17:51:00Z"/>
          <w:rFonts w:ascii="Times" w:eastAsia="Cambria" w:hAnsi="Times" w:cs="Times New Roman"/>
          <w:szCs w:val="24"/>
        </w:rPr>
      </w:pPr>
      <w:ins w:id="556" w:author="Russell, Seth" w:date="2018-12-15T17:51:00Z">
        <w:r w:rsidRPr="00880E84">
          <w:rPr>
            <w:rFonts w:ascii="Times" w:eastAsia="Cambria" w:hAnsi="Times" w:cs="Times New Roman"/>
            <w:szCs w:val="24"/>
          </w:rPr>
          <w:t xml:space="preserve">Once answers to these questions are known, the developer(s) should spend time designing tests to validate key features, avoiding major negatives, and ensuring software performs adequately. Optimization and performance recommendations are covered in the “Software Optimization” section. Part of the test design process should include how to “test” more than just the code. </w:t>
        </w:r>
        <w:r w:rsidRPr="00880E84">
          <w:rPr>
            <w:rFonts w:ascii="Times" w:eastAsia="Cambria" w:hAnsi="Times" w:cs="Times New Roman"/>
            <w:szCs w:val="24"/>
          </w:rPr>
          <w:lastRenderedPageBreak/>
          <w:t>Some specific aspects of non-code tests include validation of approach and implementation choices with a mentor or colleague.</w:t>
        </w:r>
      </w:ins>
    </w:p>
    <w:p w14:paraId="32F3D7CB" w14:textId="789868DA" w:rsidR="00880E84" w:rsidRDefault="00880E84" w:rsidP="00880E84">
      <w:pPr>
        <w:contextualSpacing w:val="0"/>
        <w:rPr>
          <w:ins w:id="557" w:author="Russell, Seth" w:date="2018-12-17T07:14:00Z"/>
          <w:rFonts w:ascii="Times" w:eastAsia="Cambria" w:hAnsi="Times" w:cs="Times New Roman"/>
          <w:szCs w:val="24"/>
        </w:rPr>
      </w:pPr>
    </w:p>
    <w:p w14:paraId="130FE0ED" w14:textId="29F6B44D" w:rsidR="0095630C" w:rsidRPr="00E206C0" w:rsidRDefault="0095630C" w:rsidP="00E206C0">
      <w:pPr>
        <w:pStyle w:val="PeerJBodyText"/>
        <w:rPr>
          <w:ins w:id="558" w:author="Russell, Seth" w:date="2018-12-17T07:17:00Z"/>
          <w:rFonts w:ascii="Consolas" w:eastAsia="Cambria" w:hAnsi="Consolas" w:cs="Consolas"/>
          <w:rPrChange w:id="559" w:author="Russell, Seth" w:date="2018-12-17T07:28:00Z">
            <w:rPr>
              <w:ins w:id="560" w:author="Russell, Seth" w:date="2018-12-17T07:17:00Z"/>
            </w:rPr>
          </w:rPrChange>
        </w:rPr>
      </w:pPr>
      <w:ins w:id="561" w:author="Russell, Seth" w:date="2018-12-17T07:14:00Z">
        <w:r w:rsidRPr="002D08F9">
          <w:rPr>
            <w:rFonts w:eastAsia="Cambria" w:cs="Times New Roman"/>
          </w:rPr>
          <w:t xml:space="preserve">As a brief example of how to apply the aforementioned testing principles, </w:t>
        </w:r>
        <w:r>
          <w:rPr>
            <w:rFonts w:eastAsia="Cambria" w:cs="Times New Roman"/>
          </w:rPr>
          <w:t>we provide</w:t>
        </w:r>
        <w:r w:rsidRPr="002D08F9">
          <w:rPr>
            <w:rFonts w:eastAsia="Cambria" w:cs="Times New Roman"/>
          </w:rPr>
          <w:t xml:space="preserve"> some information on testing steps followed </w:t>
        </w:r>
        <w:r>
          <w:rPr>
            <w:rFonts w:eastAsia="Cambria" w:cs="Times New Roman"/>
          </w:rPr>
          <w:t>during</w:t>
        </w:r>
        <w:r w:rsidRPr="002D08F9">
          <w:rPr>
            <w:rFonts w:eastAsia="Cambria" w:cs="Times New Roman"/>
          </w:rPr>
          <w:t xml:space="preserve"> </w:t>
        </w:r>
        <w:r>
          <w:rPr>
            <w:rFonts w:eastAsia="Cambria" w:cs="Times New Roman"/>
          </w:rPr>
          <w:t xml:space="preserve">the </w:t>
        </w:r>
      </w:ins>
      <w:ins w:id="562" w:author="Russell, Seth" w:date="2018-12-20T16:45:00Z">
        <w:r w:rsidR="000A3A44" w:rsidRPr="000A3A44">
          <w:rPr>
            <w:rFonts w:ascii="Consolas" w:eastAsia="Cambria" w:hAnsi="Consolas" w:cs="Consolas"/>
            <w:rPrChange w:id="563" w:author="Russell, Seth" w:date="2018-12-20T16:45:00Z">
              <w:rPr>
                <w:rFonts w:eastAsia="Cambria" w:cs="Times New Roman"/>
              </w:rPr>
            </w:rPrChange>
          </w:rPr>
          <w:t>pccc</w:t>
        </w:r>
      </w:ins>
      <w:ins w:id="564" w:author="Russell, Seth" w:date="2018-12-17T07:14:00Z">
        <w:r>
          <w:rPr>
            <w:rFonts w:eastAsia="Cambria" w:cs="Times New Roman"/>
          </w:rPr>
          <w:t xml:space="preserve"> package development process</w:t>
        </w:r>
        <w:r w:rsidRPr="002D08F9">
          <w:rPr>
            <w:rFonts w:eastAsia="Cambria" w:cs="Times New Roman"/>
          </w:rPr>
          <w:t>.</w:t>
        </w:r>
      </w:ins>
      <w:ins w:id="565" w:author="Russell, Seth" w:date="2018-12-17T07:28:00Z">
        <w:r w:rsidR="00E206C0">
          <w:rPr>
            <w:rFonts w:eastAsia="Cambria" w:cs="Times New Roman"/>
          </w:rPr>
          <w:t xml:space="preserve"> </w:t>
        </w:r>
      </w:ins>
      <w:ins w:id="566" w:author="Russell, Seth" w:date="2018-12-17T07:15:00Z">
        <w:r w:rsidRPr="002D08F9">
          <w:t xml:space="preserve">The first tests written were those that were manually developed and manually run as development progressed. Key test cases of this form are ideal candidates for inclusion in automated testing. </w:t>
        </w:r>
      </w:ins>
      <w:ins w:id="567" w:author="Russell, Seth" w:date="2018-12-17T07:16:00Z">
        <w:r>
          <w:t xml:space="preserve"> The first tests were taking a known data set, running our process to identify how many </w:t>
        </w:r>
      </w:ins>
      <w:ins w:id="568" w:author="Russell, Seth" w:date="2018-12-17T07:17:00Z">
        <w:r>
          <w:t>of the input rows had complex chronic conditions, and then report on the total percentages found; this result was then compared with published values.</w:t>
        </w:r>
      </w:ins>
    </w:p>
    <w:p w14:paraId="0FB79E5C" w14:textId="6D223893" w:rsidR="0095630C" w:rsidRDefault="0095630C" w:rsidP="0095630C">
      <w:pPr>
        <w:pStyle w:val="PeerJBodyText"/>
        <w:rPr>
          <w:ins w:id="569" w:author="Russell, Seth" w:date="2018-12-17T07:17:00Z"/>
        </w:rPr>
      </w:pPr>
    </w:p>
    <w:p w14:paraId="36E20AEF" w14:textId="7DB515A9" w:rsidR="00E206C0" w:rsidRDefault="00E206C0" w:rsidP="00E206C0">
      <w:pPr>
        <w:pStyle w:val="PeerJCode"/>
        <w:ind w:left="720"/>
        <w:rPr>
          <w:ins w:id="570" w:author="Russell, Seth" w:date="2018-12-17T07:25:00Z"/>
        </w:rPr>
      </w:pPr>
      <w:ins w:id="571" w:author="Russell, Seth" w:date="2018-12-17T07:25:00Z">
        <w:r>
          <w:t># read in HCUP KID 2009 Database</w:t>
        </w:r>
      </w:ins>
    </w:p>
    <w:p w14:paraId="16D5C7CB" w14:textId="7E70D0CF" w:rsidR="00E206C0" w:rsidRDefault="00E206C0">
      <w:pPr>
        <w:pStyle w:val="PeerJCode"/>
        <w:ind w:left="720"/>
        <w:rPr>
          <w:ins w:id="572" w:author="Russell, Seth" w:date="2018-12-17T07:24:00Z"/>
        </w:rPr>
        <w:pPrChange w:id="573" w:author="Russell, Seth" w:date="2018-12-17T07:25:00Z">
          <w:pPr>
            <w:pStyle w:val="PeerJBodyText"/>
          </w:pPr>
        </w:pPrChange>
      </w:pPr>
      <w:ins w:id="574" w:author="Russell, Seth" w:date="2018-12-17T07:24:00Z">
        <w:r>
          <w:t>kid9cols &lt;- read_csv("KID09_core_columns.csv")</w:t>
        </w:r>
      </w:ins>
    </w:p>
    <w:p w14:paraId="225E8533" w14:textId="0E741F42" w:rsidR="00E206C0" w:rsidRDefault="00E206C0">
      <w:pPr>
        <w:pStyle w:val="PeerJCode"/>
        <w:ind w:left="720"/>
        <w:rPr>
          <w:ins w:id="575" w:author="Russell, Seth" w:date="2018-12-17T07:24:00Z"/>
        </w:rPr>
        <w:pPrChange w:id="576" w:author="Russell, Seth" w:date="2018-12-17T07:25:00Z">
          <w:pPr>
            <w:pStyle w:val="PeerJBodyText"/>
          </w:pPr>
        </w:pPrChange>
      </w:pPr>
      <w:ins w:id="577" w:author="Russell, Seth" w:date="2018-12-17T07:24:00Z">
        <w:r>
          <w:t>kid9core &lt;- read_fwf("KID_2009_Core.ASC",</w:t>
        </w:r>
      </w:ins>
    </w:p>
    <w:p w14:paraId="1F28AFD3" w14:textId="77777777" w:rsidR="00E206C0" w:rsidRDefault="00E206C0">
      <w:pPr>
        <w:pStyle w:val="PeerJCode"/>
        <w:ind w:left="720"/>
        <w:rPr>
          <w:ins w:id="578" w:author="Russell, Seth" w:date="2018-12-17T07:24:00Z"/>
        </w:rPr>
        <w:pPrChange w:id="579" w:author="Russell, Seth" w:date="2018-12-17T07:25:00Z">
          <w:pPr>
            <w:pStyle w:val="PeerJBodyText"/>
          </w:pPr>
        </w:pPrChange>
      </w:pPr>
      <w:ins w:id="580" w:author="Russell, Seth" w:date="2018-12-17T07:24:00Z">
        <w:r>
          <w:t xml:space="preserve">            fwf_positions(</w:t>
        </w:r>
      </w:ins>
    </w:p>
    <w:p w14:paraId="76EDF143" w14:textId="77777777" w:rsidR="00E206C0" w:rsidRDefault="00E206C0">
      <w:pPr>
        <w:pStyle w:val="PeerJCode"/>
        <w:ind w:left="720"/>
        <w:rPr>
          <w:ins w:id="581" w:author="Russell, Seth" w:date="2018-12-17T07:24:00Z"/>
        </w:rPr>
        <w:pPrChange w:id="582" w:author="Russell, Seth" w:date="2018-12-17T07:25:00Z">
          <w:pPr>
            <w:pStyle w:val="PeerJBodyText"/>
          </w:pPr>
        </w:pPrChange>
      </w:pPr>
      <w:ins w:id="583" w:author="Russell, Seth" w:date="2018-12-17T07:24:00Z">
        <w:r>
          <w:t xml:space="preserve">                start = kid9cols$start,</w:t>
        </w:r>
      </w:ins>
    </w:p>
    <w:p w14:paraId="214D9FB6" w14:textId="77777777" w:rsidR="00E206C0" w:rsidRDefault="00E206C0">
      <w:pPr>
        <w:pStyle w:val="PeerJCode"/>
        <w:ind w:left="720"/>
        <w:rPr>
          <w:ins w:id="584" w:author="Russell, Seth" w:date="2018-12-17T07:24:00Z"/>
        </w:rPr>
        <w:pPrChange w:id="585" w:author="Russell, Seth" w:date="2018-12-17T07:25:00Z">
          <w:pPr>
            <w:pStyle w:val="PeerJBodyText"/>
          </w:pPr>
        </w:pPrChange>
      </w:pPr>
      <w:ins w:id="586" w:author="Russell, Seth" w:date="2018-12-17T07:24:00Z">
        <w:r>
          <w:t xml:space="preserve">                end = kid9cols$end,</w:t>
        </w:r>
      </w:ins>
    </w:p>
    <w:p w14:paraId="39F4D312" w14:textId="77777777" w:rsidR="00E206C0" w:rsidRDefault="00E206C0">
      <w:pPr>
        <w:pStyle w:val="PeerJCode"/>
        <w:ind w:left="720"/>
        <w:rPr>
          <w:ins w:id="587" w:author="Russell, Seth" w:date="2018-12-17T07:24:00Z"/>
        </w:rPr>
        <w:pPrChange w:id="588" w:author="Russell, Seth" w:date="2018-12-17T07:25:00Z">
          <w:pPr>
            <w:pStyle w:val="PeerJBodyText"/>
          </w:pPr>
        </w:pPrChange>
      </w:pPr>
      <w:ins w:id="589" w:author="Russell, Seth" w:date="2018-12-17T07:24:00Z">
        <w:r>
          <w:t xml:space="preserve">                col_names = tolower(kid9cols$name)),</w:t>
        </w:r>
      </w:ins>
    </w:p>
    <w:p w14:paraId="00523E19" w14:textId="77777777" w:rsidR="00E206C0" w:rsidRDefault="00E206C0">
      <w:pPr>
        <w:pStyle w:val="PeerJCode"/>
        <w:ind w:left="720"/>
        <w:rPr>
          <w:ins w:id="590" w:author="Russell, Seth" w:date="2018-12-17T07:24:00Z"/>
        </w:rPr>
        <w:pPrChange w:id="591" w:author="Russell, Seth" w:date="2018-12-17T07:25:00Z">
          <w:pPr>
            <w:pStyle w:val="PeerJBodyText"/>
          </w:pPr>
        </w:pPrChange>
      </w:pPr>
      <w:ins w:id="592" w:author="Russell, Seth" w:date="2018-12-17T07:24:00Z">
        <w:r>
          <w:t xml:space="preserve">            col_types = paste(rep("c", nrow(kid9cols)),</w:t>
        </w:r>
      </w:ins>
    </w:p>
    <w:p w14:paraId="6E24EF6A" w14:textId="77777777" w:rsidR="00E206C0" w:rsidRDefault="00E206C0">
      <w:pPr>
        <w:pStyle w:val="PeerJCode"/>
        <w:ind w:left="720"/>
        <w:rPr>
          <w:ins w:id="593" w:author="Russell, Seth" w:date="2018-12-17T07:24:00Z"/>
        </w:rPr>
        <w:pPrChange w:id="594" w:author="Russell, Seth" w:date="2018-12-17T07:25:00Z">
          <w:pPr>
            <w:pStyle w:val="PeerJBodyText"/>
          </w:pPr>
        </w:pPrChange>
      </w:pPr>
      <w:ins w:id="595" w:author="Russell, Seth" w:date="2018-12-17T07:24:00Z">
        <w:r>
          <w:t xml:space="preserve">                collapse = ""))</w:t>
        </w:r>
      </w:ins>
    </w:p>
    <w:p w14:paraId="1A01A767" w14:textId="70D37C96" w:rsidR="00E206C0" w:rsidRDefault="00E206C0" w:rsidP="00E206C0">
      <w:pPr>
        <w:pStyle w:val="PeerJCode"/>
        <w:ind w:left="720"/>
        <w:rPr>
          <w:ins w:id="596" w:author="Russell, Seth" w:date="2018-12-17T07:25:00Z"/>
        </w:rPr>
      </w:pPr>
    </w:p>
    <w:p w14:paraId="7C5F8591" w14:textId="6A527503" w:rsidR="00E206C0" w:rsidRDefault="00E206C0">
      <w:pPr>
        <w:pStyle w:val="PeerJCode"/>
        <w:ind w:left="720"/>
        <w:rPr>
          <w:ins w:id="597" w:author="Russell, Seth" w:date="2018-12-17T07:24:00Z"/>
        </w:rPr>
        <w:pPrChange w:id="598" w:author="Russell, Seth" w:date="2018-12-17T07:25:00Z">
          <w:pPr>
            <w:pStyle w:val="PeerJBodyText"/>
          </w:pPr>
        </w:pPrChange>
      </w:pPr>
      <w:ins w:id="599" w:author="Russell, Seth" w:date="2018-12-17T07:25:00Z">
        <w:r>
          <w:t># Output some sum</w:t>
        </w:r>
      </w:ins>
      <w:ins w:id="600" w:author="Russell, Seth" w:date="2018-12-17T07:26:00Z">
        <w:r>
          <w:t>mary information for manual inspection</w:t>
        </w:r>
      </w:ins>
    </w:p>
    <w:p w14:paraId="60BC7CD3" w14:textId="01187F45" w:rsidR="00E206C0" w:rsidRDefault="00E206C0">
      <w:pPr>
        <w:pStyle w:val="PeerJCode"/>
        <w:ind w:left="720"/>
        <w:rPr>
          <w:ins w:id="601" w:author="Russell, Seth" w:date="2018-12-17T07:24:00Z"/>
        </w:rPr>
        <w:pPrChange w:id="602" w:author="Russell, Seth" w:date="2018-12-17T07:25:00Z">
          <w:pPr>
            <w:pStyle w:val="PeerJBodyText"/>
          </w:pPr>
        </w:pPrChange>
      </w:pPr>
      <w:ins w:id="603" w:author="Russell, Seth" w:date="2018-12-17T07:24:00Z">
        <w:r>
          <w:t>table(kid9core$year)</w:t>
        </w:r>
      </w:ins>
    </w:p>
    <w:p w14:paraId="3A0D8C6F" w14:textId="77777777" w:rsidR="00E206C0" w:rsidRDefault="00E206C0">
      <w:pPr>
        <w:pStyle w:val="PeerJCode"/>
        <w:ind w:left="720"/>
        <w:rPr>
          <w:ins w:id="604" w:author="Russell, Seth" w:date="2018-12-17T07:24:00Z"/>
        </w:rPr>
        <w:pPrChange w:id="605" w:author="Russell, Seth" w:date="2018-12-17T07:25:00Z">
          <w:pPr>
            <w:pStyle w:val="PeerJBodyText"/>
          </w:pPr>
        </w:pPrChange>
      </w:pPr>
      <w:ins w:id="606" w:author="Russell, Seth" w:date="2018-12-17T07:24:00Z">
        <w:r>
          <w:t>dim(kid9core)</w:t>
        </w:r>
      </w:ins>
    </w:p>
    <w:p w14:paraId="34D159BD" w14:textId="77777777" w:rsidR="00E206C0" w:rsidRDefault="00E206C0">
      <w:pPr>
        <w:pStyle w:val="PeerJCode"/>
        <w:ind w:left="720"/>
        <w:rPr>
          <w:ins w:id="607" w:author="Russell, Seth" w:date="2018-12-17T07:24:00Z"/>
        </w:rPr>
        <w:pPrChange w:id="608" w:author="Russell, Seth" w:date="2018-12-17T07:25:00Z">
          <w:pPr>
            <w:pStyle w:val="PeerJBodyText"/>
          </w:pPr>
        </w:pPrChange>
      </w:pPr>
      <w:ins w:id="609" w:author="Russell, Seth" w:date="2018-12-17T07:24:00Z">
        <w:r>
          <w:t>n_distinct(kid9core$recnum)</w:t>
        </w:r>
      </w:ins>
    </w:p>
    <w:p w14:paraId="5E6C7236" w14:textId="3B8C5C91" w:rsidR="00E206C0" w:rsidRDefault="00E206C0" w:rsidP="00E206C0">
      <w:pPr>
        <w:pStyle w:val="PeerJCode"/>
        <w:ind w:left="720"/>
        <w:rPr>
          <w:ins w:id="610" w:author="Russell, Seth" w:date="2018-12-17T07:26:00Z"/>
        </w:rPr>
      </w:pPr>
    </w:p>
    <w:p w14:paraId="12C80550" w14:textId="05205FE5" w:rsidR="00E206C0" w:rsidRDefault="00E206C0">
      <w:pPr>
        <w:pStyle w:val="PeerJCode"/>
        <w:ind w:left="720"/>
        <w:rPr>
          <w:ins w:id="611" w:author="Russell, Seth" w:date="2018-12-17T07:24:00Z"/>
        </w:rPr>
        <w:pPrChange w:id="612" w:author="Russell, Seth" w:date="2018-12-17T07:25:00Z">
          <w:pPr>
            <w:pStyle w:val="PeerJBodyText"/>
          </w:pPr>
        </w:pPrChange>
      </w:pPr>
      <w:ins w:id="613" w:author="Russell, Seth" w:date="2018-12-17T07:26:00Z">
        <w:r>
          <w:t># Run process to identify complex chronic conditions</w:t>
        </w:r>
      </w:ins>
    </w:p>
    <w:p w14:paraId="0166778F" w14:textId="77777777" w:rsidR="00E206C0" w:rsidRDefault="00E206C0">
      <w:pPr>
        <w:pStyle w:val="PeerJCode"/>
        <w:ind w:left="720"/>
        <w:rPr>
          <w:ins w:id="614" w:author="Russell, Seth" w:date="2018-12-17T07:24:00Z"/>
        </w:rPr>
        <w:pPrChange w:id="615" w:author="Russell, Seth" w:date="2018-12-17T07:25:00Z">
          <w:pPr>
            <w:pStyle w:val="PeerJBodyText"/>
          </w:pPr>
        </w:pPrChange>
      </w:pPr>
      <w:ins w:id="616" w:author="Russell, Seth" w:date="2018-12-17T07:24:00Z">
        <w:r>
          <w:t>kid_ccc &lt;-</w:t>
        </w:r>
      </w:ins>
    </w:p>
    <w:p w14:paraId="530558AD" w14:textId="77777777" w:rsidR="00E206C0" w:rsidRDefault="00E206C0">
      <w:pPr>
        <w:pStyle w:val="PeerJCode"/>
        <w:ind w:left="720"/>
        <w:rPr>
          <w:ins w:id="617" w:author="Russell, Seth" w:date="2018-12-17T07:24:00Z"/>
        </w:rPr>
        <w:pPrChange w:id="618" w:author="Russell, Seth" w:date="2018-12-17T07:25:00Z">
          <w:pPr>
            <w:pStyle w:val="PeerJBodyText"/>
          </w:pPr>
        </w:pPrChange>
      </w:pPr>
      <w:ins w:id="619" w:author="Russell, Seth" w:date="2018-12-17T07:24:00Z">
        <w:r>
          <w:t xml:space="preserve">    ccc(kid9core[, c(2, 24:48, 74:77, 106:120)],</w:t>
        </w:r>
      </w:ins>
    </w:p>
    <w:p w14:paraId="0F27D9BE" w14:textId="77777777" w:rsidR="00E206C0" w:rsidRDefault="00E206C0">
      <w:pPr>
        <w:pStyle w:val="PeerJCode"/>
        <w:ind w:left="720"/>
        <w:rPr>
          <w:ins w:id="620" w:author="Russell, Seth" w:date="2018-12-17T07:24:00Z"/>
        </w:rPr>
        <w:pPrChange w:id="621" w:author="Russell, Seth" w:date="2018-12-17T07:25:00Z">
          <w:pPr>
            <w:pStyle w:val="PeerJBodyText"/>
          </w:pPr>
        </w:pPrChange>
      </w:pPr>
      <w:ins w:id="622" w:author="Russell, Seth" w:date="2018-12-17T07:24:00Z">
        <w:r>
          <w:t xml:space="preserve">        id      = recnum,</w:t>
        </w:r>
      </w:ins>
    </w:p>
    <w:p w14:paraId="06D8F464" w14:textId="77777777" w:rsidR="00E206C0" w:rsidRDefault="00E206C0">
      <w:pPr>
        <w:pStyle w:val="PeerJCode"/>
        <w:ind w:left="720"/>
        <w:rPr>
          <w:ins w:id="623" w:author="Russell, Seth" w:date="2018-12-17T07:24:00Z"/>
        </w:rPr>
        <w:pPrChange w:id="624" w:author="Russell, Seth" w:date="2018-12-17T07:25:00Z">
          <w:pPr>
            <w:pStyle w:val="PeerJBodyText"/>
          </w:pPr>
        </w:pPrChange>
      </w:pPr>
      <w:ins w:id="625" w:author="Russell, Seth" w:date="2018-12-17T07:24:00Z">
        <w:r>
          <w:t xml:space="preserve">        dx_cols = vars(starts_with("dx"), starts_with("ecode")),</w:t>
        </w:r>
      </w:ins>
    </w:p>
    <w:p w14:paraId="4C2453CE" w14:textId="77777777" w:rsidR="00E206C0" w:rsidRDefault="00E206C0">
      <w:pPr>
        <w:pStyle w:val="PeerJCode"/>
        <w:ind w:left="720"/>
        <w:rPr>
          <w:ins w:id="626" w:author="Russell, Seth" w:date="2018-12-17T07:24:00Z"/>
        </w:rPr>
        <w:pPrChange w:id="627" w:author="Russell, Seth" w:date="2018-12-17T07:25:00Z">
          <w:pPr>
            <w:pStyle w:val="PeerJBodyText"/>
          </w:pPr>
        </w:pPrChange>
      </w:pPr>
      <w:ins w:id="628" w:author="Russell, Seth" w:date="2018-12-17T07:24:00Z">
        <w:r>
          <w:t xml:space="preserve">        pc_cols = vars(starts_with("pr")),</w:t>
        </w:r>
      </w:ins>
    </w:p>
    <w:p w14:paraId="28AFD782" w14:textId="77777777" w:rsidR="00E206C0" w:rsidRDefault="00E206C0">
      <w:pPr>
        <w:pStyle w:val="PeerJCode"/>
        <w:ind w:left="720"/>
        <w:rPr>
          <w:ins w:id="629" w:author="Russell, Seth" w:date="2018-12-17T07:24:00Z"/>
        </w:rPr>
        <w:pPrChange w:id="630" w:author="Russell, Seth" w:date="2018-12-17T07:25:00Z">
          <w:pPr>
            <w:pStyle w:val="PeerJBodyText"/>
          </w:pPr>
        </w:pPrChange>
      </w:pPr>
      <w:ins w:id="631" w:author="Russell, Seth" w:date="2018-12-17T07:24:00Z">
        <w:r>
          <w:t xml:space="preserve">        icdv    = 09)</w:t>
        </w:r>
      </w:ins>
    </w:p>
    <w:p w14:paraId="7CEB6F9D" w14:textId="5378B5EC" w:rsidR="00E206C0" w:rsidRDefault="00E206C0" w:rsidP="00E206C0">
      <w:pPr>
        <w:pStyle w:val="PeerJCode"/>
        <w:ind w:left="720"/>
        <w:rPr>
          <w:ins w:id="632" w:author="Russell, Seth" w:date="2018-12-17T07:26:00Z"/>
        </w:rPr>
      </w:pPr>
    </w:p>
    <w:p w14:paraId="58E7F739" w14:textId="48A8C813" w:rsidR="00E206C0" w:rsidRDefault="00E206C0">
      <w:pPr>
        <w:pStyle w:val="PeerJCode"/>
        <w:ind w:left="720"/>
        <w:rPr>
          <w:ins w:id="633" w:author="Russell, Seth" w:date="2018-12-17T07:24:00Z"/>
        </w:rPr>
        <w:pPrChange w:id="634" w:author="Russell, Seth" w:date="2018-12-17T07:25:00Z">
          <w:pPr>
            <w:pStyle w:val="PeerJBodyText"/>
          </w:pPr>
        </w:pPrChange>
      </w:pPr>
      <w:ins w:id="635" w:author="Russell, Seth" w:date="2018-12-17T07:26:00Z">
        <w:r>
          <w:t># Output results for manual inspection</w:t>
        </w:r>
      </w:ins>
    </w:p>
    <w:p w14:paraId="6F25CE9F" w14:textId="77777777" w:rsidR="00E206C0" w:rsidRDefault="00E206C0">
      <w:pPr>
        <w:pStyle w:val="PeerJCode"/>
        <w:ind w:left="720"/>
        <w:rPr>
          <w:ins w:id="636" w:author="Russell, Seth" w:date="2018-12-17T07:24:00Z"/>
        </w:rPr>
        <w:pPrChange w:id="637" w:author="Russell, Seth" w:date="2018-12-17T07:25:00Z">
          <w:pPr>
            <w:pStyle w:val="PeerJBodyText"/>
          </w:pPr>
        </w:pPrChange>
      </w:pPr>
      <w:ins w:id="638" w:author="Russell, Seth" w:date="2018-12-17T07:24:00Z">
        <w:r>
          <w:t>kid_ccc</w:t>
        </w:r>
      </w:ins>
    </w:p>
    <w:p w14:paraId="18749BE1" w14:textId="794EC9C7" w:rsidR="00E206C0" w:rsidRDefault="00E206C0" w:rsidP="00E206C0">
      <w:pPr>
        <w:pStyle w:val="PeerJCode"/>
        <w:ind w:left="720"/>
        <w:rPr>
          <w:ins w:id="639" w:author="Russell, Seth" w:date="2018-12-17T07:26:00Z"/>
        </w:rPr>
      </w:pPr>
    </w:p>
    <w:p w14:paraId="5E9FD6F8" w14:textId="2651C00F" w:rsidR="00E206C0" w:rsidRDefault="00E206C0">
      <w:pPr>
        <w:pStyle w:val="PeerJCode"/>
        <w:ind w:left="720"/>
        <w:rPr>
          <w:ins w:id="640" w:author="Russell, Seth" w:date="2018-12-17T07:24:00Z"/>
        </w:rPr>
        <w:pPrChange w:id="641" w:author="Russell, Seth" w:date="2018-12-17T07:25:00Z">
          <w:pPr>
            <w:pStyle w:val="PeerJBodyText"/>
          </w:pPr>
        </w:pPrChange>
      </w:pPr>
      <w:ins w:id="642" w:author="Russell, Seth" w:date="2018-12-17T07:26:00Z">
        <w:r>
          <w:t># Create summary statistics to compare to published values</w:t>
        </w:r>
      </w:ins>
    </w:p>
    <w:p w14:paraId="4C8CD2CA" w14:textId="77777777" w:rsidR="00E206C0" w:rsidRDefault="00E206C0">
      <w:pPr>
        <w:pStyle w:val="PeerJCode"/>
        <w:ind w:left="720"/>
        <w:rPr>
          <w:ins w:id="643" w:author="Russell, Seth" w:date="2018-12-17T07:24:00Z"/>
        </w:rPr>
        <w:pPrChange w:id="644" w:author="Russell, Seth" w:date="2018-12-17T07:25:00Z">
          <w:pPr>
            <w:pStyle w:val="PeerJBodyText"/>
          </w:pPr>
        </w:pPrChange>
      </w:pPr>
      <w:ins w:id="645" w:author="Russell, Seth" w:date="2018-12-17T07:24:00Z">
        <w:r>
          <w:t xml:space="preserve">dplyr::summarize_at(kid_ccc, vars(-recnum), sum) </w:t>
        </w:r>
      </w:ins>
    </w:p>
    <w:p w14:paraId="517F773C" w14:textId="77777777" w:rsidR="00E206C0" w:rsidRDefault="00E206C0">
      <w:pPr>
        <w:pStyle w:val="PeerJCode"/>
        <w:ind w:left="720"/>
        <w:rPr>
          <w:ins w:id="646" w:author="Russell, Seth" w:date="2018-12-17T07:24:00Z"/>
        </w:rPr>
        <w:pPrChange w:id="647" w:author="Russell, Seth" w:date="2018-12-17T07:25:00Z">
          <w:pPr>
            <w:pStyle w:val="PeerJBodyText"/>
          </w:pPr>
        </w:pPrChange>
      </w:pPr>
      <w:ins w:id="648" w:author="Russell, Seth" w:date="2018-12-17T07:24:00Z">
        <w:r>
          <w:t xml:space="preserve">    %&gt;% print.data.frame</w:t>
        </w:r>
      </w:ins>
    </w:p>
    <w:p w14:paraId="220E0932" w14:textId="77777777" w:rsidR="00E206C0" w:rsidRDefault="00E206C0">
      <w:pPr>
        <w:pStyle w:val="PeerJCode"/>
        <w:ind w:left="720"/>
        <w:rPr>
          <w:ins w:id="649" w:author="Russell, Seth" w:date="2018-12-17T07:24:00Z"/>
        </w:rPr>
        <w:pPrChange w:id="650" w:author="Russell, Seth" w:date="2018-12-17T07:25:00Z">
          <w:pPr>
            <w:pStyle w:val="PeerJBodyText"/>
          </w:pPr>
        </w:pPrChange>
      </w:pPr>
      <w:ins w:id="651" w:author="Russell, Seth" w:date="2018-12-17T07:24:00Z">
        <w:r>
          <w:lastRenderedPageBreak/>
          <w:t xml:space="preserve">dplyr::summarize_at(kid_ccc, vars(-recnum), mean) </w:t>
        </w:r>
      </w:ins>
    </w:p>
    <w:p w14:paraId="54E151F7" w14:textId="0F83992F" w:rsidR="0095630C" w:rsidRDefault="00E206C0">
      <w:pPr>
        <w:pStyle w:val="PeerJCode"/>
        <w:ind w:left="720"/>
        <w:rPr>
          <w:ins w:id="652" w:author="Russell, Seth" w:date="2018-12-17T07:17:00Z"/>
        </w:rPr>
        <w:pPrChange w:id="653" w:author="Russell, Seth" w:date="2018-12-17T07:25:00Z">
          <w:pPr>
            <w:pStyle w:val="PeerJBodyText"/>
          </w:pPr>
        </w:pPrChange>
      </w:pPr>
      <w:ins w:id="654" w:author="Russell, Seth" w:date="2018-12-17T07:24:00Z">
        <w:r>
          <w:t xml:space="preserve">    %&gt;% print.data.frame</w:t>
        </w:r>
      </w:ins>
    </w:p>
    <w:p w14:paraId="6B84C41F" w14:textId="77777777" w:rsidR="0095630C" w:rsidRDefault="0095630C" w:rsidP="0095630C">
      <w:pPr>
        <w:pStyle w:val="PeerJBodyText"/>
        <w:rPr>
          <w:ins w:id="655" w:author="Russell, Seth" w:date="2018-12-17T07:15:00Z"/>
        </w:rPr>
      </w:pPr>
    </w:p>
    <w:p w14:paraId="57E3343E" w14:textId="0D64CA22" w:rsidR="00E206C0" w:rsidRDefault="00E206C0" w:rsidP="00E206C0">
      <w:pPr>
        <w:rPr>
          <w:ins w:id="656" w:author="Russell, Seth" w:date="2018-12-17T07:28:00Z"/>
          <w:rFonts w:ascii="Times" w:eastAsia="Cambria" w:hAnsi="Times" w:cs="Times New Roman"/>
        </w:rPr>
      </w:pPr>
      <w:ins w:id="657" w:author="Russell, Seth" w:date="2018-12-17T07:28:00Z">
        <w:r w:rsidRPr="002D08F9">
          <w:rPr>
            <w:rFonts w:ascii="Times" w:eastAsia="Cambria" w:hAnsi="Times" w:cs="Times New Roman"/>
          </w:rPr>
          <w:t xml:space="preserve">For the </w:t>
        </w:r>
      </w:ins>
      <w:ins w:id="658" w:author="Russell, Seth" w:date="2018-12-20T16:46:00Z">
        <w:r w:rsidR="000A3A44" w:rsidRPr="000A3A44">
          <w:rPr>
            <w:rFonts w:ascii="Consolas" w:eastAsia="Cambria" w:hAnsi="Consolas" w:cs="Consolas"/>
            <w:rPrChange w:id="659" w:author="Russell, Seth" w:date="2018-12-20T16:46:00Z">
              <w:rPr>
                <w:rFonts w:ascii="Times" w:eastAsia="Cambria" w:hAnsi="Times" w:cs="Times New Roman"/>
              </w:rPr>
            </w:rPrChange>
          </w:rPr>
          <w:t>pccc</w:t>
        </w:r>
      </w:ins>
      <w:ins w:id="660" w:author="Russell, Seth" w:date="2018-12-17T07:28:00Z">
        <w:r w:rsidRPr="002D08F9">
          <w:rPr>
            <w:rFonts w:ascii="Times" w:eastAsia="Cambria" w:hAnsi="Times" w:cs="Times New Roman"/>
          </w:rPr>
          <w:t xml:space="preserve"> package there is a large set of ICD codes and code set patterns that are used to determine if an input record meets any complex chronic condition criteria. To validate the correct functioning of the software, </w:t>
        </w:r>
      </w:ins>
      <w:ins w:id="661" w:author="Russell, Seth" w:date="2018-12-17T07:30:00Z">
        <w:r>
          <w:rPr>
            <w:rFonts w:ascii="Times" w:eastAsia="Cambria" w:hAnsi="Times" w:cs="Times New Roman"/>
          </w:rPr>
          <w:t>we needed</w:t>
        </w:r>
      </w:ins>
      <w:ins w:id="662" w:author="Russell, Seth" w:date="2018-12-17T07:28:00Z">
        <w:r w:rsidRPr="002D08F9">
          <w:rPr>
            <w:rFonts w:ascii="Times" w:eastAsia="Cambria" w:hAnsi="Times" w:cs="Times New Roman"/>
          </w:rPr>
          <w:t xml:space="preserve"> to validate the ICD code groupings were correct and were mutually exclusive (as appropriate). As </w:t>
        </w:r>
      </w:ins>
      <w:ins w:id="663" w:author="Russell, Seth" w:date="2018-12-20T16:46:00Z">
        <w:r w:rsidR="000A3A44" w:rsidRPr="000A3A44">
          <w:rPr>
            <w:rFonts w:ascii="Consolas" w:eastAsia="Cambria" w:hAnsi="Consolas" w:cs="Consolas"/>
            <w:rPrChange w:id="664" w:author="Russell, Seth" w:date="2018-12-20T16:46:00Z">
              <w:rPr>
                <w:rFonts w:ascii="Times" w:eastAsia="Cambria" w:hAnsi="Times" w:cs="Times New Roman"/>
              </w:rPr>
            </w:rPrChange>
          </w:rPr>
          <w:t>pccc</w:t>
        </w:r>
      </w:ins>
      <w:ins w:id="665" w:author="Russell, Seth" w:date="2018-12-17T07:28:00Z">
        <w:r w:rsidRPr="002D08F9">
          <w:rPr>
            <w:rFonts w:ascii="Times" w:eastAsia="Cambria" w:hAnsi="Times" w:cs="Times New Roman"/>
          </w:rPr>
          <w:t xml:space="preserve">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ins>
    </w:p>
    <w:p w14:paraId="42580A29" w14:textId="77777777" w:rsidR="00E206C0" w:rsidRPr="002D08F9" w:rsidRDefault="00E206C0" w:rsidP="00E206C0">
      <w:pPr>
        <w:rPr>
          <w:ins w:id="666" w:author="Russell, Seth" w:date="2018-12-17T07:28:00Z"/>
          <w:rFonts w:ascii="Times" w:eastAsia="Cambria" w:hAnsi="Times" w:cs="Times New Roman"/>
        </w:rPr>
      </w:pPr>
    </w:p>
    <w:p w14:paraId="468AA65A" w14:textId="1C141951" w:rsidR="00E206C0" w:rsidRDefault="000A3A44" w:rsidP="00E206C0">
      <w:pPr>
        <w:rPr>
          <w:ins w:id="667" w:author="Russell, Seth" w:date="2018-12-17T07:28:00Z"/>
          <w:rFonts w:ascii="Times" w:eastAsia="Cambria" w:hAnsi="Times" w:cs="Times New Roman"/>
        </w:rPr>
      </w:pPr>
      <w:ins w:id="668" w:author="Russell, Seth" w:date="2018-12-20T16:49:00Z">
        <w:r>
          <w:rPr>
            <w:rFonts w:ascii="Times" w:eastAsia="Cambria" w:hAnsi="Times" w:cs="Times New Roman"/>
          </w:rPr>
          <w:t>As an example of configuration testing, h</w:t>
        </w:r>
      </w:ins>
      <w:ins w:id="669" w:author="Russell, Seth" w:date="2018-12-17T07:28:00Z">
        <w:r w:rsidR="00E206C0" w:rsidRPr="002D08F9">
          <w:rPr>
            <w:rFonts w:ascii="Times" w:eastAsia="Cambria" w:hAnsi="Times" w:cs="Times New Roman"/>
          </w:rPr>
          <w:t>ere is a brief snippet of some of the code used to automatically find duplicates and codes that were already included as part of another code:</w:t>
        </w:r>
      </w:ins>
    </w:p>
    <w:p w14:paraId="501CB445" w14:textId="77777777" w:rsidR="00E206C0" w:rsidRPr="002D08F9" w:rsidRDefault="00E206C0" w:rsidP="00E206C0">
      <w:pPr>
        <w:rPr>
          <w:ins w:id="670" w:author="Russell, Seth" w:date="2018-12-17T07:28:00Z"/>
          <w:rFonts w:ascii="Times" w:eastAsia="Cambria" w:hAnsi="Times" w:cs="Times New Roman"/>
        </w:rPr>
      </w:pPr>
    </w:p>
    <w:p w14:paraId="783C9248" w14:textId="77777777" w:rsidR="00E206C0" w:rsidRDefault="00E206C0">
      <w:pPr>
        <w:pStyle w:val="PeerJCode"/>
        <w:ind w:left="720"/>
        <w:rPr>
          <w:ins w:id="671" w:author="Russell, Seth" w:date="2018-12-17T07:28:00Z"/>
        </w:rPr>
        <w:pPrChange w:id="672" w:author="Russell, Seth" w:date="2018-12-17T08:23:00Z">
          <w:pPr>
            <w:ind w:left="720"/>
          </w:pPr>
        </w:pPrChange>
      </w:pPr>
      <w:ins w:id="673" w:author="Russell, Seth" w:date="2018-12-17T07:28:00Z">
        <w:r w:rsidRPr="00A875F7">
          <w:t>icds &lt;- input.file("../pccc_validation/icd10_codes_r.txt")</w:t>
        </w:r>
        <w:r w:rsidRPr="002D08F9">
          <w:br/>
        </w:r>
        <w:r w:rsidRPr="002D08F9">
          <w:br/>
        </w:r>
        <w:r w:rsidRPr="00A875F7">
          <w:t>unlist(lapply(icds, function(i) {</w:t>
        </w:r>
        <w:r w:rsidRPr="002D08F9">
          <w:br/>
        </w:r>
        <w:r w:rsidRPr="00A875F7">
          <w:t xml:space="preserve">  tmp &lt;- icds[icds != i]</w:t>
        </w:r>
        <w:r w:rsidRPr="002D08F9">
          <w:br/>
        </w:r>
        <w:r w:rsidRPr="00A875F7">
          <w:t xml:space="preserve">  output &lt;- tmp[grepl(paste0("^", i, ".*"), tmp)]</w:t>
        </w:r>
        <w:r w:rsidRPr="002D08F9">
          <w:br/>
        </w:r>
        <w:r w:rsidRPr="00A875F7">
          <w:t xml:space="preserve">  # add the matched element into the output</w:t>
        </w:r>
        <w:r w:rsidRPr="002D08F9">
          <w:br/>
        </w:r>
        <w:r w:rsidRPr="00A875F7">
          <w:t xml:space="preserve">  if(length(output) != 0)</w:t>
        </w:r>
        <w:r w:rsidRPr="002D08F9">
          <w:br/>
        </w:r>
        <w:r w:rsidRPr="00A875F7">
          <w:t xml:space="preserve">    output &lt;- c(i, output)</w:t>
        </w:r>
        <w:r w:rsidRPr="002D08F9">
          <w:br/>
        </w:r>
        <w:r w:rsidRPr="00A875F7">
          <w:t xml:space="preserve">  output</w:t>
        </w:r>
        <w:r w:rsidRPr="002D08F9">
          <w:br/>
        </w:r>
        <w:r w:rsidRPr="00A875F7">
          <w:t>}))</w:t>
        </w:r>
      </w:ins>
    </w:p>
    <w:p w14:paraId="6334A549" w14:textId="77777777" w:rsidR="0095630C" w:rsidRDefault="0095630C" w:rsidP="0095630C">
      <w:pPr>
        <w:pStyle w:val="PeerJBodyText"/>
        <w:rPr>
          <w:ins w:id="674" w:author="Russell, Seth" w:date="2018-12-17T07:15:00Z"/>
        </w:rPr>
      </w:pPr>
    </w:p>
    <w:p w14:paraId="1A092184" w14:textId="77777777" w:rsidR="0095630C" w:rsidRPr="00880E84" w:rsidRDefault="0095630C" w:rsidP="00880E84">
      <w:pPr>
        <w:contextualSpacing w:val="0"/>
        <w:rPr>
          <w:ins w:id="675" w:author="Russell, Seth" w:date="2018-12-15T17:51:00Z"/>
          <w:rFonts w:ascii="Times" w:eastAsia="Cambria" w:hAnsi="Times" w:cs="Times New Roman"/>
          <w:szCs w:val="24"/>
        </w:rPr>
      </w:pPr>
    </w:p>
    <w:p w14:paraId="60CE36DB" w14:textId="54762071" w:rsidR="009918CC" w:rsidRPr="009918CC" w:rsidRDefault="00880E84" w:rsidP="00880E84">
      <w:pPr>
        <w:contextualSpacing w:val="0"/>
        <w:rPr>
          <w:ins w:id="676" w:author="Russell, Seth" w:date="2018-12-15T17:53:00Z"/>
          <w:rFonts w:ascii="Times" w:eastAsia="Cambria" w:hAnsi="Times" w:cs="Times New Roman"/>
          <w:b/>
          <w:szCs w:val="24"/>
          <w:rPrChange w:id="677" w:author="Russell, Seth" w:date="2018-12-15T17:53:00Z">
            <w:rPr>
              <w:ins w:id="678" w:author="Russell, Seth" w:date="2018-12-15T17:53:00Z"/>
              <w:rFonts w:ascii="Times" w:eastAsia="Cambria" w:hAnsi="Times" w:cs="Times New Roman"/>
              <w:szCs w:val="24"/>
            </w:rPr>
          </w:rPrChange>
        </w:rPr>
      </w:pPr>
      <w:ins w:id="679" w:author="Russell, Seth" w:date="2018-12-15T17:51:00Z">
        <w:r w:rsidRPr="009918CC">
          <w:rPr>
            <w:rFonts w:ascii="Times" w:eastAsia="Cambria" w:hAnsi="Times" w:cs="Times New Roman"/>
            <w:b/>
            <w:szCs w:val="24"/>
            <w:rPrChange w:id="680" w:author="Russell, Seth" w:date="2018-12-15T17:53:00Z">
              <w:rPr>
                <w:rFonts w:ascii="Times" w:eastAsia="Cambria" w:hAnsi="Times" w:cs="Times New Roman"/>
                <w:szCs w:val="24"/>
              </w:rPr>
            </w:rPrChange>
          </w:rPr>
          <w:t xml:space="preserve">Key </w:t>
        </w:r>
      </w:ins>
      <w:ins w:id="681" w:author="Russell, Seth" w:date="2018-12-15T18:51:00Z">
        <w:r w:rsidR="00A80936">
          <w:rPr>
            <w:rFonts w:ascii="Times" w:eastAsia="Cambria" w:hAnsi="Times" w:cs="Times New Roman"/>
            <w:b/>
            <w:szCs w:val="24"/>
          </w:rPr>
          <w:t>r</w:t>
        </w:r>
      </w:ins>
      <w:ins w:id="682" w:author="Russell, Seth" w:date="2018-12-15T17:51:00Z">
        <w:r w:rsidRPr="009918CC">
          <w:rPr>
            <w:rFonts w:ascii="Times" w:eastAsia="Cambria" w:hAnsi="Times" w:cs="Times New Roman"/>
            <w:b/>
            <w:szCs w:val="24"/>
            <w:rPrChange w:id="683" w:author="Russell, Seth" w:date="2018-12-15T17:53:00Z">
              <w:rPr>
                <w:rFonts w:ascii="Times" w:eastAsia="Cambria" w:hAnsi="Times" w:cs="Times New Roman"/>
                <w:szCs w:val="24"/>
              </w:rPr>
            </w:rPrChange>
          </w:rPr>
          <w:t>ecommendations for how to test:</w:t>
        </w:r>
      </w:ins>
    </w:p>
    <w:p w14:paraId="29CEDD96" w14:textId="77777777" w:rsidR="009918CC" w:rsidRDefault="00880E84" w:rsidP="00FE7216">
      <w:pPr>
        <w:pStyle w:val="ListParagraph"/>
        <w:numPr>
          <w:ilvl w:val="0"/>
          <w:numId w:val="10"/>
        </w:numPr>
        <w:contextualSpacing w:val="0"/>
        <w:rPr>
          <w:ins w:id="684" w:author="Russell, Seth" w:date="2018-12-15T17:53:00Z"/>
          <w:rFonts w:ascii="Times" w:eastAsia="Cambria" w:hAnsi="Times" w:cs="Times New Roman"/>
          <w:szCs w:val="24"/>
        </w:rPr>
      </w:pPr>
      <w:ins w:id="685" w:author="Russell, Seth" w:date="2018-12-15T17:51:00Z">
        <w:r w:rsidRPr="009918CC">
          <w:rPr>
            <w:rFonts w:ascii="Times" w:eastAsia="Cambria" w:hAnsi="Times" w:cs="Times New Roman"/>
            <w:szCs w:val="24"/>
            <w:rPrChange w:id="686" w:author="Russell, Seth" w:date="2018-12-15T17:53:00Z">
              <w:rPr/>
            </w:rPrChange>
          </w:rPr>
          <w:t>Software developer develops unit tests</w:t>
        </w:r>
      </w:ins>
    </w:p>
    <w:p w14:paraId="72BAE2A8" w14:textId="77777777" w:rsidR="009918CC" w:rsidRDefault="00880E84" w:rsidP="00FE7216">
      <w:pPr>
        <w:pStyle w:val="ListParagraph"/>
        <w:numPr>
          <w:ilvl w:val="0"/>
          <w:numId w:val="10"/>
        </w:numPr>
        <w:contextualSpacing w:val="0"/>
        <w:rPr>
          <w:ins w:id="687" w:author="Russell, Seth" w:date="2018-12-15T17:53:00Z"/>
          <w:rFonts w:ascii="Times" w:eastAsia="Cambria" w:hAnsi="Times" w:cs="Times New Roman"/>
          <w:szCs w:val="24"/>
        </w:rPr>
      </w:pPr>
      <w:ins w:id="688" w:author="Russell, Seth" w:date="2018-12-15T17:51:00Z">
        <w:r w:rsidRPr="009918CC">
          <w:rPr>
            <w:rFonts w:ascii="Times" w:eastAsia="Cambria" w:hAnsi="Times" w:cs="Times New Roman"/>
            <w:szCs w:val="24"/>
          </w:rPr>
          <w:t>Intended user of software should perform validation/acceptance tests</w:t>
        </w:r>
      </w:ins>
    </w:p>
    <w:p w14:paraId="606BF602" w14:textId="77777777" w:rsidR="009918CC" w:rsidRDefault="00880E84" w:rsidP="00FE7216">
      <w:pPr>
        <w:pStyle w:val="ListParagraph"/>
        <w:numPr>
          <w:ilvl w:val="0"/>
          <w:numId w:val="10"/>
        </w:numPr>
        <w:contextualSpacing w:val="0"/>
        <w:rPr>
          <w:ins w:id="689" w:author="Russell, Seth" w:date="2018-12-15T17:53:00Z"/>
          <w:rFonts w:ascii="Times" w:eastAsia="Cambria" w:hAnsi="Times" w:cs="Times New Roman"/>
          <w:szCs w:val="24"/>
        </w:rPr>
      </w:pPr>
      <w:ins w:id="690" w:author="Russell, Seth" w:date="2018-12-15T17:51:00Z">
        <w:r w:rsidRPr="009918CC">
          <w:rPr>
            <w:rFonts w:ascii="Times" w:eastAsia="Cambria" w:hAnsi="Times" w:cs="Times New Roman"/>
            <w:szCs w:val="24"/>
          </w:rPr>
          <w:t>Run all tests regularly</w:t>
        </w:r>
      </w:ins>
    </w:p>
    <w:p w14:paraId="73FEDB2A" w14:textId="29C06307" w:rsidR="00880E84" w:rsidRPr="009918CC" w:rsidRDefault="00880E84">
      <w:pPr>
        <w:pStyle w:val="ListParagraph"/>
        <w:numPr>
          <w:ilvl w:val="0"/>
          <w:numId w:val="10"/>
        </w:numPr>
        <w:contextualSpacing w:val="0"/>
        <w:rPr>
          <w:ins w:id="691" w:author="Russell, Seth" w:date="2018-12-15T17:51:00Z"/>
          <w:rFonts w:ascii="Times" w:eastAsia="Cambria" w:hAnsi="Times" w:cs="Times New Roman"/>
          <w:szCs w:val="24"/>
        </w:rPr>
        <w:pPrChange w:id="692" w:author="Russell, Seth" w:date="2018-12-15T17:53:00Z">
          <w:pPr>
            <w:contextualSpacing w:val="0"/>
          </w:pPr>
        </w:pPrChange>
      </w:pPr>
      <w:ins w:id="693" w:author="Russell, Seth" w:date="2018-12-15T17:51:00Z">
        <w:r w:rsidRPr="009918CC">
          <w:rPr>
            <w:rFonts w:ascii="Times" w:eastAsia="Cambria" w:hAnsi="Times" w:cs="Times New Roman"/>
            <w:szCs w:val="24"/>
          </w:rPr>
          <w:t>Review key algorithms with domain experts.</w:t>
        </w:r>
      </w:ins>
    </w:p>
    <w:p w14:paraId="6A17E022" w14:textId="77777777" w:rsidR="00880E84" w:rsidRPr="00880E84" w:rsidRDefault="00880E84" w:rsidP="00880E84">
      <w:pPr>
        <w:contextualSpacing w:val="0"/>
        <w:rPr>
          <w:ins w:id="694" w:author="Russell, Seth" w:date="2018-12-15T17:51:00Z"/>
          <w:rFonts w:ascii="Times" w:eastAsia="Cambria" w:hAnsi="Times" w:cs="Times New Roman"/>
          <w:szCs w:val="24"/>
        </w:rPr>
      </w:pPr>
    </w:p>
    <w:p w14:paraId="30FE77E1" w14:textId="1F918CAD" w:rsidR="00880E84" w:rsidRPr="00880E84" w:rsidRDefault="00880E84" w:rsidP="00880E84">
      <w:pPr>
        <w:contextualSpacing w:val="0"/>
        <w:rPr>
          <w:ins w:id="695" w:author="Russell, Seth" w:date="2018-12-15T17:51:00Z"/>
          <w:rFonts w:ascii="Times" w:eastAsia="Cambria" w:hAnsi="Times" w:cs="Times New Roman"/>
          <w:szCs w:val="24"/>
        </w:rPr>
      </w:pPr>
      <w:ins w:id="696" w:author="Russell, Seth" w:date="2018-12-15T17:51:00Z">
        <w:r w:rsidRPr="009918CC">
          <w:rPr>
            <w:rFonts w:ascii="Times" w:eastAsia="Cambria" w:hAnsi="Times" w:cs="Times New Roman"/>
            <w:b/>
            <w:szCs w:val="24"/>
            <w:rPrChange w:id="697"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w:t>
        </w:r>
        <w:del w:id="698" w:author="Tell Bennett" w:date="2018-12-20T11:09:00Z">
          <w:r w:rsidRPr="00880E84" w:rsidDel="00347B9F">
            <w:rPr>
              <w:rFonts w:ascii="Times" w:eastAsia="Cambria" w:hAnsi="Times" w:cs="Times New Roman"/>
              <w:szCs w:val="24"/>
            </w:rPr>
            <w:delText>n</w:delText>
          </w:r>
        </w:del>
        <w:r w:rsidRPr="00880E84">
          <w:rPr>
            <w:rFonts w:ascii="Times" w:eastAsia="Cambria" w:hAnsi="Times" w:cs="Times New Roman"/>
            <w:szCs w:val="24"/>
          </w:rPr>
          <w:t xml:space="preserve"> SUnit</w:t>
        </w:r>
      </w:ins>
      <w:ins w:id="699" w:author="Russell, Seth" w:date="2018-12-20T17:20: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00" w:author="Russell, Seth" w:date="2018-12-20T17:21:00Z">
        <w:r w:rsidR="00947CEA">
          <w:rPr>
            <w:rFonts w:ascii="Times" w:eastAsia="Cambria" w:hAnsi="Times" w:cs="Times New Roman"/>
            <w:szCs w:val="24"/>
          </w:rPr>
          <w:instrText xml:space="preserve"> ADDIN ZOTERO_ITEM CSL_CITATION {"citationID":"quosiwSC","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ins>
      <w:r w:rsidR="00947CEA">
        <w:rPr>
          <w:rFonts w:ascii="Times" w:eastAsia="Cambria" w:hAnsi="Times" w:cs="Times New Roman"/>
          <w:szCs w:val="24"/>
        </w:rPr>
        <w:fldChar w:fldCharType="separate"/>
      </w:r>
      <w:ins w:id="701" w:author="Russell, Seth" w:date="2018-12-20T17:21:00Z">
        <w:r w:rsidR="00947CEA">
          <w:rPr>
            <w:rFonts w:ascii="Times" w:eastAsia="Cambria" w:hAnsi="Times" w:cs="Times New Roman"/>
            <w:noProof/>
            <w:szCs w:val="24"/>
          </w:rPr>
          <w:t>(Wikipedia contributors, 2017a)</w:t>
        </w:r>
      </w:ins>
      <w:ins w:id="702" w:author="Russell, Seth" w:date="2018-12-20T17:20:00Z">
        <w:r w:rsidR="00947CEA">
          <w:rPr>
            <w:rFonts w:ascii="Times" w:eastAsia="Cambria" w:hAnsi="Times" w:cs="Times New Roman"/>
            <w:szCs w:val="24"/>
          </w:rPr>
          <w:fldChar w:fldCharType="end"/>
        </w:r>
      </w:ins>
      <w:ins w:id="703" w:author="Russell, Seth" w:date="2018-12-15T17:51:00Z">
        <w:r w:rsidRPr="00880E84">
          <w:rPr>
            <w:rFonts w:ascii="Times" w:eastAsia="Cambria" w:hAnsi="Times" w:cs="Times New Roman"/>
            <w:szCs w:val="24"/>
          </w:rPr>
          <w:t xml:space="preserve"> derived testing tool, commonly referred to as an “xUnit” </w:t>
        </w:r>
      </w:ins>
      <w:ins w:id="704" w:author="Russell, Seth" w:date="2018-12-20T17:21:00Z">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ok6RS5G2","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ins>
      <w:r w:rsidR="00947CEA">
        <w:rPr>
          <w:rFonts w:ascii="Times" w:eastAsia="Cambria" w:hAnsi="Times" w:cs="Times New Roman"/>
          <w:szCs w:val="24"/>
        </w:rPr>
        <w:fldChar w:fldCharType="separate"/>
      </w:r>
      <w:ins w:id="705" w:author="Russell, Seth" w:date="2018-12-20T17:21:00Z">
        <w:r w:rsidR="00947CEA">
          <w:rPr>
            <w:rFonts w:ascii="Times" w:eastAsia="Cambria" w:hAnsi="Times" w:cs="Times New Roman"/>
            <w:noProof/>
            <w:szCs w:val="24"/>
          </w:rPr>
          <w:t>(Wikipedia contributors, 2017b)</w:t>
        </w:r>
        <w:r w:rsidR="00947CEA">
          <w:rPr>
            <w:rFonts w:ascii="Times" w:eastAsia="Cambria" w:hAnsi="Times" w:cs="Times New Roman"/>
            <w:szCs w:val="24"/>
          </w:rPr>
          <w:fldChar w:fldCharType="end"/>
        </w:r>
      </w:ins>
      <w:ins w:id="706" w:author="Russell, Seth" w:date="2018-12-15T17:51:00Z">
        <w:r w:rsidRPr="00880E84">
          <w:rPr>
            <w:rFonts w:ascii="Times" w:eastAsia="Cambria" w:hAnsi="Times" w:cs="Times New Roman"/>
            <w:szCs w:val="24"/>
          </w:rPr>
          <w:t xml:space="preserve"> testing framework that focuses on validating individual units of code along </w:t>
        </w:r>
        <w:r w:rsidRPr="00880E84">
          <w:rPr>
            <w:rFonts w:ascii="Times" w:eastAsia="Cambria" w:hAnsi="Times" w:cs="Times New Roman"/>
            <w:szCs w:val="24"/>
          </w:rPr>
          <w:lastRenderedPageBreak/>
          <w:t xml:space="preserve">with necessary input and output meet desired requirements.  Based on software language used, unit tests may be at the class or function/procedure level. Some common xUnit style packages in R are </w:t>
        </w:r>
        <w:r w:rsidRPr="000A3A44">
          <w:rPr>
            <w:rFonts w:ascii="Consolas" w:eastAsia="Cambria" w:hAnsi="Consolas" w:cs="Consolas"/>
            <w:szCs w:val="24"/>
            <w:rPrChange w:id="707" w:author="Russell, Seth" w:date="2018-12-20T16:50:00Z">
              <w:rPr>
                <w:rFonts w:ascii="Times" w:eastAsia="Cambria" w:hAnsi="Times" w:cs="Times New Roman"/>
                <w:szCs w:val="24"/>
              </w:rPr>
            </w:rPrChange>
          </w:rPr>
          <w:t>RUnit</w:t>
        </w:r>
        <w:r w:rsidRPr="00880E84">
          <w:rPr>
            <w:rFonts w:ascii="Times" w:eastAsia="Cambria" w:hAnsi="Times" w:cs="Times New Roman"/>
            <w:szCs w:val="24"/>
          </w:rPr>
          <w:t xml:space="preserve"> and </w:t>
        </w:r>
        <w:r w:rsidRPr="000A3A44">
          <w:rPr>
            <w:rFonts w:ascii="Consolas" w:eastAsia="Cambria" w:hAnsi="Consolas" w:cs="Consolas"/>
            <w:szCs w:val="24"/>
            <w:rPrChange w:id="708" w:author="Russell, Seth" w:date="2018-12-20T16:50:00Z">
              <w:rPr>
                <w:rFonts w:ascii="Times" w:eastAsia="Cambria" w:hAnsi="Times" w:cs="Times New Roman"/>
                <w:szCs w:val="24"/>
              </w:rPr>
            </w:rPrChange>
          </w:rPr>
          <w:t>testthat</w:t>
        </w:r>
        <w:r w:rsidRPr="00880E84">
          <w:rPr>
            <w:rFonts w:ascii="Times" w:eastAsia="Cambria" w:hAnsi="Times" w:cs="Times New Roman"/>
            <w:szCs w:val="24"/>
          </w:rPr>
          <w:t xml:space="preserve">. Unit tests should be automated and run regularly to ensure errors are caught and addressed quickly. For R, it is easy to integrate unit tests into the package build process, but other approaches such as </w:t>
        </w:r>
        <w:del w:id="709" w:author="Tell Bennett" w:date="2018-12-20T11:10:00Z">
          <w:r w:rsidRPr="00880E84" w:rsidDel="00347B9F">
            <w:rPr>
              <w:rFonts w:ascii="Times" w:eastAsia="Cambria" w:hAnsi="Times" w:cs="Times New Roman"/>
              <w:szCs w:val="24"/>
            </w:rPr>
            <w:delText xml:space="preserve">via </w:delText>
          </w:r>
        </w:del>
        <w:r w:rsidRPr="00880E84">
          <w:rPr>
            <w:rFonts w:ascii="Times" w:eastAsia="Cambria" w:hAnsi="Times" w:cs="Times New Roman"/>
            <w:szCs w:val="24"/>
          </w:rPr>
          <w:t>post-commit hook in a version control system are</w:t>
        </w:r>
      </w:ins>
      <w:ins w:id="710" w:author="Tell Bennett" w:date="2018-12-20T11:10:00Z">
        <w:r w:rsidR="00347B9F">
          <w:rPr>
            <w:rFonts w:ascii="Times" w:eastAsia="Cambria" w:hAnsi="Times" w:cs="Times New Roman"/>
            <w:szCs w:val="24"/>
          </w:rPr>
          <w:t xml:space="preserve"> also</w:t>
        </w:r>
      </w:ins>
      <w:ins w:id="711" w:author="Russell, Seth" w:date="2018-12-15T17:51:00Z">
        <w:r w:rsidRPr="00880E84">
          <w:rPr>
            <w:rFonts w:ascii="Times" w:eastAsia="Cambria" w:hAnsi="Times" w:cs="Times New Roman"/>
            <w:szCs w:val="24"/>
          </w:rPr>
          <w:t xml:space="preserve"> common.</w:t>
        </w:r>
      </w:ins>
    </w:p>
    <w:p w14:paraId="2D49D26C" w14:textId="77777777" w:rsidR="00880E84" w:rsidRPr="00880E84" w:rsidRDefault="00880E84" w:rsidP="00880E84">
      <w:pPr>
        <w:contextualSpacing w:val="0"/>
        <w:rPr>
          <w:ins w:id="712" w:author="Russell, Seth" w:date="2018-12-15T17:51:00Z"/>
          <w:rFonts w:ascii="Times" w:eastAsia="Cambria" w:hAnsi="Times" w:cs="Times New Roman"/>
          <w:szCs w:val="24"/>
        </w:rPr>
      </w:pPr>
    </w:p>
    <w:p w14:paraId="041A515B" w14:textId="38DE8FE7" w:rsidR="00880E84" w:rsidRPr="00880E84" w:rsidRDefault="00880E84" w:rsidP="00880E84">
      <w:pPr>
        <w:contextualSpacing w:val="0"/>
        <w:rPr>
          <w:ins w:id="713" w:author="Russell, Seth" w:date="2018-12-15T17:51:00Z"/>
          <w:rFonts w:ascii="Times" w:eastAsia="Cambria" w:hAnsi="Times" w:cs="Times New Roman"/>
          <w:szCs w:val="24"/>
        </w:rPr>
      </w:pPr>
      <w:ins w:id="714" w:author="Russell, Seth" w:date="2018-12-15T17:51:00Z">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w:t>
        </w:r>
      </w:ins>
      <w:ins w:id="715" w:author="Russell, Seth" w:date="2018-12-20T17:21: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16" w:author="Russell, Seth" w:date="2018-12-20T17:22:00Z">
        <w:r w:rsidR="00947CEA">
          <w:rPr>
            <w:rFonts w:ascii="Times" w:eastAsia="Cambria" w:hAnsi="Times" w:cs="Times New Roman"/>
            <w:szCs w:val="24"/>
          </w:rPr>
          <w:instrText xml:space="preserve"> ADDIN ZOTERO_ITEM CSL_CITATION {"citationID":"ekvISn33","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17" w:author="Russell, Seth" w:date="2018-12-20T17:22:00Z">
        <w:r w:rsidR="00947CEA">
          <w:rPr>
            <w:rFonts w:ascii="Times" w:eastAsia="Cambria" w:hAnsi="Times" w:cs="Times New Roman"/>
            <w:noProof/>
            <w:szCs w:val="24"/>
          </w:rPr>
          <w:t>(Selenium Contributors, 2018)</w:t>
        </w:r>
      </w:ins>
      <w:ins w:id="718" w:author="Russell, Seth" w:date="2018-12-20T17:21:00Z">
        <w:r w:rsidR="00947CEA">
          <w:rPr>
            <w:rFonts w:ascii="Times" w:eastAsia="Cambria" w:hAnsi="Times" w:cs="Times New Roman"/>
            <w:szCs w:val="24"/>
          </w:rPr>
          <w:fldChar w:fldCharType="end"/>
        </w:r>
      </w:ins>
      <w:ins w:id="719" w:author="Russell, Seth" w:date="2018-12-15T17:51:00Z">
        <w:r w:rsidRPr="00880E84">
          <w:rPr>
            <w:rFonts w:ascii="Times" w:eastAsia="Cambria" w:hAnsi="Times" w:cs="Times New Roman"/>
            <w:szCs w:val="24"/>
          </w:rPr>
          <w:t>, Microfocus Unified Functional Testing (formely known as HP’s QuickTest Professional)</w:t>
        </w:r>
      </w:ins>
      <w:ins w:id="720" w:author="Russell, Seth" w:date="2018-12-20T17:23:00Z">
        <w:r w:rsidR="00947CEA">
          <w:rPr>
            <w:rFonts w:ascii="Times" w:eastAsia="Cambria" w:hAnsi="Times" w:cs="Times New Roman"/>
            <w:szCs w:val="24"/>
          </w:rPr>
          <w:t xml:space="preserve"> </w:t>
        </w:r>
        <w:r w:rsidR="00947CEA">
          <w:rPr>
            <w:rFonts w:ascii="Times" w:eastAsia="Cambria" w:hAnsi="Times" w:cs="Times New Roman"/>
            <w:szCs w:val="24"/>
          </w:rPr>
          <w:fldChar w:fldCharType="begin"/>
        </w:r>
      </w:ins>
      <w:ins w:id="721" w:author="Russell, Seth" w:date="2018-12-20T17:24:00Z">
        <w:r w:rsidR="00947CEA">
          <w:rPr>
            <w:rFonts w:ascii="Times" w:eastAsia="Cambria" w:hAnsi="Times" w:cs="Times New Roman"/>
            <w:szCs w:val="24"/>
          </w:rPr>
          <w:instrText xml:space="preserve"> ADDIN ZOTERO_ITEM CSL_CITATION {"citationID":"9D08NlRj","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22" w:author="Russell, Seth" w:date="2018-12-20T17:24:00Z">
        <w:r w:rsidR="00947CEA">
          <w:rPr>
            <w:rFonts w:ascii="Times" w:eastAsia="Cambria" w:hAnsi="Times" w:cs="Times New Roman"/>
            <w:noProof/>
            <w:szCs w:val="24"/>
          </w:rPr>
          <w:t>(Micro Focus, 2018)</w:t>
        </w:r>
      </w:ins>
      <w:ins w:id="723" w:author="Russell, Seth" w:date="2018-12-20T17:23:00Z">
        <w:r w:rsidR="00947CEA">
          <w:rPr>
            <w:rFonts w:ascii="Times" w:eastAsia="Cambria" w:hAnsi="Times" w:cs="Times New Roman"/>
            <w:szCs w:val="24"/>
          </w:rPr>
          <w:fldChar w:fldCharType="end"/>
        </w:r>
      </w:ins>
      <w:ins w:id="724" w:author="Russell, Seth" w:date="2018-12-15T17:51:00Z">
        <w:r w:rsidRPr="00880E84">
          <w:rPr>
            <w:rFonts w:ascii="Times" w:eastAsia="Cambria" w:hAnsi="Times" w:cs="Times New Roman"/>
            <w:szCs w:val="24"/>
          </w:rPr>
          <w:t>, and Ranorex</w:t>
        </w:r>
      </w:ins>
      <w:ins w:id="725" w:author="Russell, Seth" w:date="2018-12-20T17:25:00Z">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b0aypiqb","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ins>
      <w:r w:rsidR="00947CEA">
        <w:rPr>
          <w:rFonts w:ascii="Times" w:eastAsia="Cambria" w:hAnsi="Times" w:cs="Times New Roman"/>
          <w:szCs w:val="24"/>
        </w:rPr>
        <w:fldChar w:fldCharType="separate"/>
      </w:r>
      <w:ins w:id="726" w:author="Russell, Seth" w:date="2018-12-20T17:25:00Z">
        <w:r w:rsidR="00947CEA">
          <w:rPr>
            <w:rFonts w:ascii="Times" w:eastAsia="Cambria" w:hAnsi="Times" w:cs="Times New Roman"/>
            <w:noProof/>
            <w:szCs w:val="24"/>
          </w:rPr>
          <w:t>(Ranorex GmbH, 2018)</w:t>
        </w:r>
        <w:r w:rsidR="00947CEA">
          <w:rPr>
            <w:rFonts w:ascii="Times" w:eastAsia="Cambria" w:hAnsi="Times" w:cs="Times New Roman"/>
            <w:szCs w:val="24"/>
          </w:rPr>
          <w:fldChar w:fldCharType="end"/>
        </w:r>
      </w:ins>
      <w:ins w:id="727" w:author="Russell, Seth" w:date="2018-12-15T17:51:00Z">
        <w:r w:rsidRPr="00880E84">
          <w:rPr>
            <w:rFonts w:ascii="Times" w:eastAsia="Cambria" w:hAnsi="Times" w:cs="Times New Roman"/>
            <w:szCs w:val="24"/>
          </w:rPr>
          <w:t>. As research focused software often does not have a GUI, one aide to manual testing processes is for developers of the software or expert users to create a full step by step example via an R</w:t>
        </w:r>
      </w:ins>
      <w:ins w:id="728" w:author="Russell, Seth" w:date="2018-12-20T17:00:00Z">
        <w:r w:rsidR="00D15F92">
          <w:rPr>
            <w:rFonts w:ascii="Times" w:eastAsia="Cambria" w:hAnsi="Times" w:cs="Times New Roman"/>
            <w:szCs w:val="24"/>
          </w:rPr>
          <w:t xml:space="preserve"> </w:t>
        </w:r>
      </w:ins>
      <w:ins w:id="729" w:author="Russell, Seth" w:date="2018-12-15T17:51:00Z">
        <w:r w:rsidRPr="00880E84">
          <w:rPr>
            <w:rFonts w:ascii="Times" w:eastAsia="Cambria" w:hAnsi="Times" w:cs="Times New Roman"/>
            <w:szCs w:val="24"/>
          </w:rPr>
          <w:t>Markdown</w:t>
        </w:r>
      </w:ins>
      <w:ins w:id="730" w:author="Russell, Seth" w:date="2018-12-20T17:00:00Z">
        <w:r w:rsidR="00D15F92">
          <w:rPr>
            <w:rFonts w:ascii="Times" w:eastAsia="Cambria" w:hAnsi="Times" w:cs="Times New Roman"/>
            <w:szCs w:val="24"/>
          </w:rPr>
          <w:t xml:space="preserve"> </w:t>
        </w:r>
        <w:r w:rsidR="00D15F92">
          <w:rPr>
            <w:rFonts w:ascii="Times" w:eastAsia="Cambria" w:hAnsi="Times" w:cs="Times New Roman"/>
            <w:szCs w:val="24"/>
          </w:rPr>
          <w:fldChar w:fldCharType="begin"/>
        </w:r>
      </w:ins>
      <w:ins w:id="731" w:author="Russell, Seth" w:date="2018-12-20T17:01:00Z">
        <w:r w:rsidR="00D15F92">
          <w:rPr>
            <w:rFonts w:ascii="Times" w:eastAsia="Cambria" w:hAnsi="Times" w:cs="Times New Roman"/>
            <w:szCs w:val="24"/>
          </w:rPr>
          <w:instrText xml:space="preserve"> ADDIN ZOTERO_ITEM CSL_CITATION {"citationID":"xyrUiwV0","properties":{"formattedCitation":"(Allaire et al., 2018b; Xie, Allaire &amp; Grolemund, 2018)","plainCitation":"(Allaire et al., 2018b; Xie, Allaire &amp; Grolemund, 2018)","noteIndex":0},"citationItems":[{"id":2129,"uris":["http://zotero.org/users/2180197/items/CZ9YZXCT"],"uri":["http://zotero.org/users/2180197/items/CZ9YZXCT"],"itemData":{"id":2129,"type":"book","title":"rmarkdown: Dynamic Documents for R","URL":"https://rmarkdown.rstudio.com","author":[{"family":"Allaire","given":"J. J."},{"family":"Xie","given":"Yihui"},{"family":"McPherson","given":"Jonathan"},{"family":"Luraschi","given":"Javier"},{"family":"Ushey","given":"Kevin"},{"family":"Atkins","given":"Aron"},{"family":"Wickham","given":"Hadley"},{"family":"Cheng","given":"Joe"},{"family":"Chang","given":"Winston"},{"family":"Iannone","given":"Richard"}],"issued":{"date-parts":[["2018"]]}}},{"id":2131,"uris":["http://zotero.org/users/2180197/items/SCNUH2RB"],"uri":["http://zotero.org/users/2180197/items/SCNUH2RB"],"itemData":{"id":2131,"type":"book","title":"R Markdown: The Definitive Guide","publisher":"Chapman and Hall/CRC","publisher-place":"Boca Raton, Florida","event-place":"Boca Raton, Florida","URL":"https://bookdown.org/yihui/rmarkdown","author":[{"family":"Xie","given":"Yihui"},{"family":"Allaire","given":"J. J."},{"family":"Grolemund","given":"Garrett"}],"issued":{"date-parts":[["2018"]]}}}],"schema":"https://github.com/citation-style-language/schema/raw/master/csl-citation.json"} </w:instrText>
        </w:r>
      </w:ins>
      <w:r w:rsidR="00D15F92">
        <w:rPr>
          <w:rFonts w:ascii="Times" w:eastAsia="Cambria" w:hAnsi="Times" w:cs="Times New Roman"/>
          <w:szCs w:val="24"/>
        </w:rPr>
        <w:fldChar w:fldCharType="separate"/>
      </w:r>
      <w:ins w:id="732" w:author="Russell, Seth" w:date="2018-12-20T17:01:00Z">
        <w:r w:rsidR="00D15F92">
          <w:rPr>
            <w:rFonts w:ascii="Times" w:eastAsia="Cambria" w:hAnsi="Times" w:cs="Times New Roman"/>
            <w:noProof/>
            <w:szCs w:val="24"/>
          </w:rPr>
          <w:t>(Allaire et al., 2018b; Xie, Allaire &amp; Grolemund, 2018)</w:t>
        </w:r>
      </w:ins>
      <w:ins w:id="733" w:author="Russell, Seth" w:date="2018-12-20T17:00:00Z">
        <w:r w:rsidR="00D15F92">
          <w:rPr>
            <w:rFonts w:ascii="Times" w:eastAsia="Cambria" w:hAnsi="Times" w:cs="Times New Roman"/>
            <w:szCs w:val="24"/>
          </w:rPr>
          <w:fldChar w:fldCharType="end"/>
        </w:r>
      </w:ins>
      <w:ins w:id="734" w:author="Russell, Seth" w:date="2018-12-15T17:51:00Z">
        <w:r w:rsidRPr="00880E84">
          <w:rPr>
            <w:rFonts w:ascii="Times" w:eastAsia="Cambria" w:hAnsi="Times" w:cs="Times New Roman"/>
            <w:szCs w:val="24"/>
          </w:rPr>
          <w:t xml:space="preserve"> notebook demonstrating use of the software followed by either manually or automatic validation that the expected end result is correct.</w:t>
        </w:r>
      </w:ins>
    </w:p>
    <w:p w14:paraId="00AFB48E" w14:textId="77777777" w:rsidR="00880E84" w:rsidRPr="00880E84" w:rsidRDefault="00880E84" w:rsidP="00880E84">
      <w:pPr>
        <w:contextualSpacing w:val="0"/>
        <w:rPr>
          <w:ins w:id="735" w:author="Russell, Seth" w:date="2018-12-15T17:51:00Z"/>
          <w:rFonts w:ascii="Times" w:eastAsia="Cambria" w:hAnsi="Times" w:cs="Times New Roman"/>
          <w:szCs w:val="24"/>
        </w:rPr>
      </w:pPr>
    </w:p>
    <w:p w14:paraId="71290AEE" w14:textId="569CA0D3" w:rsidR="00880E84" w:rsidRDefault="00880E84" w:rsidP="00880E84">
      <w:pPr>
        <w:contextualSpacing w:val="0"/>
        <w:rPr>
          <w:ins w:id="736" w:author="Tell Bennett" w:date="2018-12-20T11:11:00Z"/>
          <w:rFonts w:ascii="Times" w:eastAsia="Cambria" w:hAnsi="Times" w:cs="Times New Roman"/>
          <w:szCs w:val="24"/>
        </w:rPr>
      </w:pPr>
      <w:ins w:id="737" w:author="Russell, Seth" w:date="2018-12-15T17:51:00Z">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ins>
    </w:p>
    <w:p w14:paraId="51D2B3FD" w14:textId="77777777" w:rsidR="00347B9F" w:rsidRDefault="00347B9F" w:rsidP="00880E84">
      <w:pPr>
        <w:contextualSpacing w:val="0"/>
        <w:rPr>
          <w:ins w:id="738" w:author="Russell, Seth" w:date="2018-12-17T07:31:00Z"/>
          <w:rFonts w:ascii="Times" w:eastAsia="Cambria" w:hAnsi="Times" w:cs="Times New Roman"/>
          <w:szCs w:val="24"/>
        </w:rPr>
      </w:pPr>
    </w:p>
    <w:p w14:paraId="05761BCA" w14:textId="052B7B46" w:rsidR="00E206C0" w:rsidRDefault="00E17BD7" w:rsidP="00E206C0">
      <w:pPr>
        <w:pStyle w:val="PeerJBodyText"/>
        <w:rPr>
          <w:ins w:id="739" w:author="Russell, Seth" w:date="2018-12-17T07:31:00Z"/>
        </w:rPr>
      </w:pPr>
      <w:ins w:id="740" w:author="Russell, Seth" w:date="2018-12-17T07:36:00Z">
        <w:r>
          <w:t xml:space="preserve">During development of the </w:t>
        </w:r>
      </w:ins>
      <w:ins w:id="741" w:author="Russell, Seth" w:date="2018-12-20T17:04:00Z">
        <w:r w:rsidR="00D15F92" w:rsidRPr="00D15F92">
          <w:rPr>
            <w:rFonts w:ascii="Consolas" w:hAnsi="Consolas" w:cs="Consolas"/>
            <w:rPrChange w:id="742" w:author="Russell, Seth" w:date="2018-12-20T17:04:00Z">
              <w:rPr/>
            </w:rPrChange>
          </w:rPr>
          <w:t>pccc</w:t>
        </w:r>
      </w:ins>
      <w:ins w:id="743" w:author="Russell, Seth" w:date="2018-12-17T07:36:00Z">
        <w:r>
          <w:t xml:space="preserve"> package, a</w:t>
        </w:r>
      </w:ins>
      <w:ins w:id="744" w:author="Russell, Seth" w:date="2018-12-17T07:31:00Z">
        <w:r w:rsidR="00E206C0" w:rsidRPr="002D08F9">
          <w:t>fter the initial tests</w:t>
        </w:r>
      </w:ins>
      <w:ins w:id="745" w:author="Russell, Seth" w:date="2018-12-17T07:32:00Z">
        <w:r w:rsidR="00E206C0">
          <w:t xml:space="preserve"> shown in previous sections</w:t>
        </w:r>
      </w:ins>
      <w:ins w:id="746" w:author="Russell, Seth" w:date="2018-12-17T07:31:00Z">
        <w:r w:rsidR="00E206C0" w:rsidRPr="002D08F9">
          <w:t xml:space="preserve">, further thought went into how the </w:t>
        </w:r>
      </w:ins>
      <w:ins w:id="747" w:author="Russell, Seth" w:date="2018-12-17T07:37:00Z">
        <w:r>
          <w:t>specifics of the d</w:t>
        </w:r>
      </w:ins>
      <w:ins w:id="748" w:author="Russell, Seth" w:date="2018-12-17T07:38:00Z">
        <w:r>
          <w:t xml:space="preserve">esired </w:t>
        </w:r>
      </w:ins>
      <w:ins w:id="749" w:author="Russell, Seth" w:date="2018-12-17T07:37:00Z">
        <w:r>
          <w:t>function</w:t>
        </w:r>
      </w:ins>
      <w:ins w:id="750" w:author="Russell, Seth" w:date="2018-12-17T07:38:00Z">
        <w:r>
          <w:t>ality should perform.</w:t>
        </w:r>
      </w:ins>
      <w:ins w:id="751" w:author="Russell, Seth" w:date="2018-12-17T07:37:00Z">
        <w:r>
          <w:t xml:space="preserve"> Unit tests were developed to validate core functionality. </w:t>
        </w:r>
      </w:ins>
      <w:ins w:id="752" w:author="Russell, Seth" w:date="2018-12-17T07:38:00Z">
        <w:r>
          <w:t>We also spen</w:t>
        </w:r>
      </w:ins>
      <w:ins w:id="753" w:author="Tell Bennett" w:date="2018-12-20T11:11:00Z">
        <w:r w:rsidR="00347B9F">
          <w:t>t</w:t>
        </w:r>
      </w:ins>
      <w:ins w:id="754" w:author="Russell, Seth" w:date="2018-12-17T07:38:00Z">
        <w:del w:id="755" w:author="Tell Bennett" w:date="2018-12-20T11:11:00Z">
          <w:r w:rsidDel="00347B9F">
            <w:delText>d</w:delText>
          </w:r>
        </w:del>
        <w:r>
          <w:t xml:space="preserve"> time thinking about how the s</w:t>
        </w:r>
      </w:ins>
      <w:ins w:id="756" w:author="Russell, Seth" w:date="2018-12-17T07:31:00Z">
        <w:r w:rsidR="00E206C0" w:rsidRPr="002D08F9">
          <w:t>oftware might behave if the input data was incorrect or if parameters were not specified correctly.</w:t>
        </w:r>
      </w:ins>
      <w:ins w:id="757" w:author="Russell, Seth" w:date="2018-12-17T07:33:00Z">
        <w:r w:rsidR="00E206C0">
          <w:t xml:space="preserve"> If an issue is discovered at this point</w:t>
        </w:r>
      </w:ins>
      <w:ins w:id="758" w:author="Tell Bennett" w:date="2018-12-20T11:11:00Z">
        <w:r w:rsidR="00347B9F">
          <w:t>,</w:t>
        </w:r>
      </w:ins>
      <w:ins w:id="759" w:author="Russell, Seth" w:date="2018-12-17T07:33:00Z">
        <w:r w:rsidR="00E206C0">
          <w:t xml:space="preserve"> a</w:t>
        </w:r>
      </w:ins>
      <w:ins w:id="760" w:author="Russell, Seth" w:date="2018-12-17T07:31:00Z">
        <w:r w:rsidR="00E206C0" w:rsidRPr="002D08F9">
          <w:t xml:space="preserve"> common pattern is to create a test case for discovered bugs </w:t>
        </w:r>
      </w:ins>
      <w:ins w:id="761" w:author="Russell, Seth" w:date="2018-12-17T07:34:00Z">
        <w:r w:rsidR="00E206C0">
          <w:t xml:space="preserve">that are fixed </w:t>
        </w:r>
      </w:ins>
      <w:ins w:id="762" w:author="Russell, Seth" w:date="2018-12-17T07:31:00Z">
        <w:r w:rsidR="00E206C0" w:rsidRPr="002D08F9">
          <w:t xml:space="preserve">- this ensures that a re-occurrence, known as a “regression” to software engineers, of this error does not happen again. </w:t>
        </w:r>
        <w:r w:rsidR="00E206C0">
          <w:t xml:space="preserve">In the case of </w:t>
        </w:r>
      </w:ins>
      <w:ins w:id="763" w:author="Russell, Seth" w:date="2018-12-20T17:04:00Z">
        <w:r w:rsidR="00D15F92" w:rsidRPr="00D15F92">
          <w:rPr>
            <w:rFonts w:ascii="Consolas" w:hAnsi="Consolas" w:cs="Consolas"/>
            <w:rPrChange w:id="764" w:author="Russell, Seth" w:date="2018-12-20T17:05:00Z">
              <w:rPr/>
            </w:rPrChange>
          </w:rPr>
          <w:t>pcc</w:t>
        </w:r>
      </w:ins>
      <w:ins w:id="765" w:author="Russell, Seth" w:date="2018-12-20T17:05:00Z">
        <w:r w:rsidR="00D15F92" w:rsidRPr="00D15F92">
          <w:rPr>
            <w:rFonts w:ascii="Consolas" w:hAnsi="Consolas" w:cs="Consolas"/>
            <w:rPrChange w:id="766" w:author="Russell, Seth" w:date="2018-12-20T17:05:00Z">
              <w:rPr/>
            </w:rPrChange>
          </w:rPr>
          <w:t>c</w:t>
        </w:r>
      </w:ins>
      <w:ins w:id="767" w:author="Russell, Seth" w:date="2018-12-17T07:31:00Z">
        <w:r w:rsidR="00E206C0">
          <w:t xml:space="preserve">, developers expected large input comprised of many observations with many variables. When a tester accidentally just passed 1 observation with many variables, the program crashed. The problem was discovered to be due to </w:t>
        </w:r>
        <w:r w:rsidR="00E206C0" w:rsidRPr="002D08F9">
          <w:t xml:space="preserve">the flexible nature of </w:t>
        </w:r>
        <w:r w:rsidR="00E206C0">
          <w:t xml:space="preserve">the </w:t>
        </w:r>
        <w:r w:rsidR="00E206C0" w:rsidRPr="00D15F92">
          <w:rPr>
            <w:rFonts w:ascii="Consolas" w:hAnsi="Consolas" w:cs="Consolas"/>
            <w:rPrChange w:id="768" w:author="Russell, Seth" w:date="2018-12-20T17:05:00Z">
              <w:rPr/>
            </w:rPrChange>
          </w:rPr>
          <w:t>sapply</w:t>
        </w:r>
      </w:ins>
      <w:ins w:id="769" w:author="Russell, Seth" w:date="2018-12-20T17:05:00Z">
        <w:r w:rsidR="00D15F92">
          <w:rPr>
            <w:rFonts w:ascii="Consolas" w:hAnsi="Consolas" w:cs="Consolas"/>
          </w:rPr>
          <w:t>()</w:t>
        </w:r>
      </w:ins>
      <w:ins w:id="770" w:author="Russell, Seth" w:date="2018-12-17T07:31:00Z">
        <w:r w:rsidR="00E206C0" w:rsidRPr="002D08F9">
          <w:t xml:space="preserve"> function returning different data types based on input</w:t>
        </w:r>
        <w:r w:rsidR="00E206C0">
          <w:t>.</w:t>
        </w:r>
      </w:ins>
    </w:p>
    <w:p w14:paraId="1F14C05E" w14:textId="77777777" w:rsidR="00E206C0" w:rsidRDefault="00E206C0" w:rsidP="00E206C0">
      <w:pPr>
        <w:pStyle w:val="PeerJBodyText"/>
        <w:rPr>
          <w:ins w:id="771" w:author="Russell, Seth" w:date="2018-12-17T07:31:00Z"/>
        </w:rPr>
      </w:pPr>
    </w:p>
    <w:p w14:paraId="7A24A186" w14:textId="583C26F8" w:rsidR="00E206C0" w:rsidRDefault="00E206C0" w:rsidP="00E206C0">
      <w:pPr>
        <w:pStyle w:val="PeerJBodyText"/>
        <w:rPr>
          <w:ins w:id="772" w:author="Russell, Seth" w:date="2018-12-17T07:31:00Z"/>
        </w:rPr>
      </w:pPr>
      <w:ins w:id="773" w:author="Russell, Seth" w:date="2018-12-17T07:31:00Z">
        <w:del w:id="774" w:author="Tell Bennett" w:date="2018-12-20T11:12:00Z">
          <w:r w:rsidDel="00347B9F">
            <w:lastRenderedPageBreak/>
            <w:delText>Here’s the</w:delText>
          </w:r>
        </w:del>
      </w:ins>
      <w:ins w:id="775" w:author="Tell Bennett" w:date="2018-12-20T11:12:00Z">
        <w:r w:rsidR="00347B9F">
          <w:t>The</w:t>
        </w:r>
      </w:ins>
      <w:ins w:id="776" w:author="Russell, Seth" w:date="2018-12-17T07:31:00Z">
        <w:r>
          <w:t xml:space="preserve"> original code from ccc.R:</w:t>
        </w:r>
      </w:ins>
    </w:p>
    <w:p w14:paraId="6A55878A" w14:textId="77777777" w:rsidR="00E206C0" w:rsidRDefault="00E206C0" w:rsidP="00E206C0">
      <w:pPr>
        <w:rPr>
          <w:ins w:id="777" w:author="Russell, Seth" w:date="2018-12-17T07:31:00Z"/>
          <w:rFonts w:ascii="Times" w:eastAsia="Cambria" w:hAnsi="Times" w:cs="Times New Roman"/>
        </w:rPr>
      </w:pPr>
    </w:p>
    <w:p w14:paraId="6E3DAEB1" w14:textId="77777777" w:rsidR="00E206C0" w:rsidRDefault="00E206C0" w:rsidP="00E206C0">
      <w:pPr>
        <w:pStyle w:val="PeerJCode"/>
        <w:ind w:left="720"/>
        <w:rPr>
          <w:ins w:id="778" w:author="Russell, Seth" w:date="2018-12-17T07:31:00Z"/>
        </w:rPr>
      </w:pPr>
      <w:ins w:id="779" w:author="Russell, Seth" w:date="2018-12-17T07:31:00Z">
        <w:r>
          <w:t># check if call didn’t specify specific diagnosis columns</w:t>
        </w:r>
      </w:ins>
    </w:p>
    <w:p w14:paraId="4F63BC47" w14:textId="77777777" w:rsidR="00E206C0" w:rsidRDefault="00E206C0" w:rsidP="00E206C0">
      <w:pPr>
        <w:pStyle w:val="PeerJCode"/>
        <w:ind w:left="720"/>
        <w:rPr>
          <w:ins w:id="780" w:author="Russell, Seth" w:date="2018-12-17T07:31:00Z"/>
        </w:rPr>
      </w:pPr>
      <w:ins w:id="781" w:author="Russell, Seth" w:date="2018-12-17T07:31:00Z">
        <w:r w:rsidRPr="004915E9">
          <w:t>if (!missing(dx_cols)) {</w:t>
        </w:r>
      </w:ins>
    </w:p>
    <w:p w14:paraId="403AD2EC" w14:textId="77777777" w:rsidR="00E206C0" w:rsidRPr="004915E9" w:rsidRDefault="00E206C0" w:rsidP="00E206C0">
      <w:pPr>
        <w:pStyle w:val="PeerJCode"/>
        <w:ind w:left="720"/>
        <w:rPr>
          <w:ins w:id="782" w:author="Russell, Seth" w:date="2018-12-17T07:31:00Z"/>
        </w:rPr>
      </w:pPr>
      <w:ins w:id="783" w:author="Russell, Seth" w:date="2018-12-17T07:31:00Z">
        <w:r>
          <w:t xml:space="preserve">    # assume columns are referenced by ‘dx_cols’</w:t>
        </w:r>
      </w:ins>
    </w:p>
    <w:p w14:paraId="2BBA8D7D" w14:textId="77777777" w:rsidR="00E206C0" w:rsidRPr="004915E9" w:rsidRDefault="00E206C0" w:rsidP="00E206C0">
      <w:pPr>
        <w:pStyle w:val="PeerJCode"/>
        <w:ind w:left="720"/>
        <w:rPr>
          <w:ins w:id="784" w:author="Russell, Seth" w:date="2018-12-17T07:31:00Z"/>
        </w:rPr>
      </w:pPr>
      <w:ins w:id="785" w:author="Russell, Seth" w:date="2018-12-17T07:31:00Z">
        <w:r w:rsidRPr="004915E9">
          <w:t xml:space="preserve">    dxmat &lt;- sapply(dplyr::select(</w:t>
        </w:r>
      </w:ins>
    </w:p>
    <w:p w14:paraId="2ED2C183" w14:textId="77777777" w:rsidR="00E206C0" w:rsidRDefault="00E206C0" w:rsidP="00E206C0">
      <w:pPr>
        <w:pStyle w:val="PeerJCode"/>
        <w:ind w:left="720"/>
        <w:rPr>
          <w:ins w:id="786" w:author="Russell, Seth" w:date="2018-12-17T07:31:00Z"/>
        </w:rPr>
      </w:pPr>
      <w:ins w:id="787" w:author="Russell, Seth" w:date="2018-12-17T07:31:00Z">
        <w:r w:rsidRPr="004915E9">
          <w:t xml:space="preserve">        data, !!dplyr::enquo(dx_cols)), as.character)</w:t>
        </w:r>
      </w:ins>
    </w:p>
    <w:p w14:paraId="665694E8" w14:textId="77777777" w:rsidR="00E206C0" w:rsidRPr="004915E9" w:rsidRDefault="00E206C0" w:rsidP="00E206C0">
      <w:pPr>
        <w:pStyle w:val="PeerJCode"/>
        <w:ind w:left="720"/>
        <w:rPr>
          <w:ins w:id="788" w:author="Russell, Seth" w:date="2018-12-17T07:31:00Z"/>
        </w:rPr>
      </w:pPr>
      <w:ins w:id="789" w:author="Russell, Seth" w:date="2018-12-17T07:31:00Z">
        <w:r>
          <w:t xml:space="preserve">    # create empty matrix if necessary</w:t>
        </w:r>
      </w:ins>
    </w:p>
    <w:p w14:paraId="229B6BB7" w14:textId="77777777" w:rsidR="00E206C0" w:rsidRPr="004915E9" w:rsidRDefault="00E206C0" w:rsidP="00E206C0">
      <w:pPr>
        <w:pStyle w:val="PeerJCode"/>
        <w:ind w:left="720"/>
        <w:rPr>
          <w:ins w:id="790" w:author="Russell, Seth" w:date="2018-12-17T07:31:00Z"/>
        </w:rPr>
      </w:pPr>
      <w:ins w:id="791" w:author="Russell, Seth" w:date="2018-12-17T07:31:00Z">
        <w:r w:rsidRPr="004915E9">
          <w:t xml:space="preserve">    if(! is.matrix(dxmat)) {</w:t>
        </w:r>
      </w:ins>
    </w:p>
    <w:p w14:paraId="3F800061" w14:textId="77777777" w:rsidR="00E206C0" w:rsidRPr="004915E9" w:rsidRDefault="00E206C0" w:rsidP="00E206C0">
      <w:pPr>
        <w:pStyle w:val="PeerJCode"/>
        <w:ind w:left="720"/>
        <w:rPr>
          <w:ins w:id="792" w:author="Russell, Seth" w:date="2018-12-17T07:31:00Z"/>
        </w:rPr>
      </w:pPr>
      <w:ins w:id="793" w:author="Russell, Seth" w:date="2018-12-17T07:31:00Z">
        <w:r w:rsidRPr="004915E9">
          <w:t xml:space="preserve">        dxmat &lt;- as.matrix(dxmat)</w:t>
        </w:r>
      </w:ins>
    </w:p>
    <w:p w14:paraId="2C9B6C38" w14:textId="77777777" w:rsidR="00E206C0" w:rsidRPr="004915E9" w:rsidRDefault="00E206C0" w:rsidP="00E206C0">
      <w:pPr>
        <w:pStyle w:val="PeerJCode"/>
        <w:ind w:left="720"/>
        <w:rPr>
          <w:ins w:id="794" w:author="Russell, Seth" w:date="2018-12-17T07:31:00Z"/>
        </w:rPr>
      </w:pPr>
      <w:ins w:id="795" w:author="Russell, Seth" w:date="2018-12-17T07:31:00Z">
        <w:r w:rsidRPr="004915E9">
          <w:t xml:space="preserve">    }</w:t>
        </w:r>
      </w:ins>
    </w:p>
    <w:p w14:paraId="61937828" w14:textId="77777777" w:rsidR="00E206C0" w:rsidRDefault="00E206C0" w:rsidP="00E206C0">
      <w:pPr>
        <w:pStyle w:val="PeerJCode"/>
        <w:ind w:left="720"/>
        <w:rPr>
          <w:ins w:id="796" w:author="Russell, Seth" w:date="2018-12-17T07:31:00Z"/>
        </w:rPr>
      </w:pPr>
      <w:ins w:id="797" w:author="Russell, Seth" w:date="2018-12-17T07:31:00Z">
        <w:r w:rsidRPr="004915E9">
          <w:t>} else {</w:t>
        </w:r>
      </w:ins>
    </w:p>
    <w:p w14:paraId="7175923C" w14:textId="77777777" w:rsidR="00E206C0" w:rsidRPr="004915E9" w:rsidRDefault="00E206C0" w:rsidP="00E206C0">
      <w:pPr>
        <w:pStyle w:val="PeerJCode"/>
        <w:ind w:left="720"/>
        <w:rPr>
          <w:ins w:id="798" w:author="Russell, Seth" w:date="2018-12-17T07:31:00Z"/>
        </w:rPr>
      </w:pPr>
    </w:p>
    <w:p w14:paraId="467803BA" w14:textId="77777777" w:rsidR="00E206C0" w:rsidRPr="004915E9" w:rsidRDefault="00E206C0" w:rsidP="00E206C0">
      <w:pPr>
        <w:pStyle w:val="PeerJCode"/>
        <w:ind w:left="720"/>
        <w:rPr>
          <w:ins w:id="799" w:author="Russell, Seth" w:date="2018-12-17T07:31:00Z"/>
        </w:rPr>
      </w:pPr>
      <w:ins w:id="800" w:author="Russell, Seth" w:date="2018-12-17T07:31:00Z">
        <w:r w:rsidRPr="004915E9">
          <w:t xml:space="preserve">    dxmat &lt;- matrix("", nrow = nrow(data))</w:t>
        </w:r>
      </w:ins>
    </w:p>
    <w:p w14:paraId="0533E132" w14:textId="77777777" w:rsidR="00E206C0" w:rsidRPr="004915E9" w:rsidRDefault="00E206C0" w:rsidP="00E206C0">
      <w:pPr>
        <w:pStyle w:val="PeerJCode"/>
        <w:ind w:left="720"/>
        <w:rPr>
          <w:ins w:id="801" w:author="Russell, Seth" w:date="2018-12-17T07:31:00Z"/>
        </w:rPr>
      </w:pPr>
      <w:ins w:id="802" w:author="Russell, Seth" w:date="2018-12-17T07:31:00Z">
        <w:r w:rsidRPr="004915E9">
          <w:t>}</w:t>
        </w:r>
      </w:ins>
    </w:p>
    <w:p w14:paraId="325300D9" w14:textId="77777777" w:rsidR="00E206C0" w:rsidRDefault="00E206C0" w:rsidP="00E206C0">
      <w:pPr>
        <w:rPr>
          <w:ins w:id="803" w:author="Russell, Seth" w:date="2018-12-17T07:31:00Z"/>
          <w:rFonts w:ascii="Times" w:eastAsia="Cambria" w:hAnsi="Times" w:cs="Times New Roman"/>
        </w:rPr>
      </w:pPr>
    </w:p>
    <w:p w14:paraId="35545BD3" w14:textId="77777777" w:rsidR="00E206C0" w:rsidRDefault="00E206C0" w:rsidP="00E206C0">
      <w:pPr>
        <w:pStyle w:val="PeerJBodyText"/>
        <w:rPr>
          <w:ins w:id="804" w:author="Russell, Seth" w:date="2018-12-17T07:31:00Z"/>
        </w:rPr>
      </w:pPr>
      <w:ins w:id="805" w:author="Russell, Seth" w:date="2018-12-17T07:31:00Z">
        <w:r>
          <w:t>The new code:</w:t>
        </w:r>
      </w:ins>
    </w:p>
    <w:p w14:paraId="00538313" w14:textId="77777777" w:rsidR="00E206C0" w:rsidRDefault="00E206C0" w:rsidP="00E206C0">
      <w:pPr>
        <w:ind w:left="720"/>
        <w:rPr>
          <w:ins w:id="806" w:author="Russell, Seth" w:date="2018-12-17T07:31:00Z"/>
          <w:rFonts w:ascii="Consolas" w:eastAsia="Cambria" w:hAnsi="Consolas" w:cs="Consolas"/>
        </w:rPr>
      </w:pPr>
    </w:p>
    <w:p w14:paraId="1ED82614" w14:textId="77777777" w:rsidR="00E206C0" w:rsidRPr="004915E9" w:rsidRDefault="00E206C0" w:rsidP="00E206C0">
      <w:pPr>
        <w:pStyle w:val="PeerJCode"/>
        <w:ind w:left="720"/>
        <w:rPr>
          <w:ins w:id="807" w:author="Russell, Seth" w:date="2018-12-17T07:31:00Z"/>
        </w:rPr>
      </w:pPr>
      <w:ins w:id="808" w:author="Russell, Seth" w:date="2018-12-17T07:31:00Z">
        <w:r w:rsidRPr="004915E9">
          <w:t>if (!missing(dx_cols)) {</w:t>
        </w:r>
      </w:ins>
    </w:p>
    <w:p w14:paraId="65398D41" w14:textId="77777777" w:rsidR="00E206C0" w:rsidRPr="004915E9" w:rsidRDefault="00E206C0" w:rsidP="00E206C0">
      <w:pPr>
        <w:pStyle w:val="PeerJCode"/>
        <w:ind w:left="720"/>
        <w:rPr>
          <w:ins w:id="809" w:author="Russell, Seth" w:date="2018-12-17T07:31:00Z"/>
          <w:rFonts w:eastAsia="Cambria" w:cs="Consolas"/>
        </w:rPr>
      </w:pPr>
      <w:ins w:id="810" w:author="Russell, Seth" w:date="2018-12-17T07:31:00Z">
        <w:r w:rsidRPr="004915E9">
          <w:rPr>
            <w:rFonts w:eastAsia="Cambria" w:cs="Consolas"/>
          </w:rPr>
          <w:t xml:space="preserve">    dxmat &lt;- as.matrix(dplyr::mutate_all(</w:t>
        </w:r>
      </w:ins>
    </w:p>
    <w:p w14:paraId="6BECE37B" w14:textId="77777777" w:rsidR="00E206C0" w:rsidRPr="004915E9" w:rsidRDefault="00E206C0" w:rsidP="00E206C0">
      <w:pPr>
        <w:pStyle w:val="PeerJCode"/>
        <w:ind w:left="720"/>
        <w:rPr>
          <w:ins w:id="811" w:author="Russell, Seth" w:date="2018-12-17T07:31:00Z"/>
          <w:rFonts w:eastAsia="Cambria" w:cs="Consolas"/>
        </w:rPr>
      </w:pPr>
      <w:ins w:id="812" w:author="Russell, Seth" w:date="2018-12-17T07:31:00Z">
        <w:r w:rsidRPr="004915E9">
          <w:rPr>
            <w:rFonts w:eastAsia="Cambria" w:cs="Consolas"/>
          </w:rPr>
          <w:t xml:space="preserve">        dplyr::select(</w:t>
        </w:r>
      </w:ins>
    </w:p>
    <w:p w14:paraId="79DFE2F6" w14:textId="77777777" w:rsidR="00E206C0" w:rsidRPr="004915E9" w:rsidRDefault="00E206C0" w:rsidP="00E206C0">
      <w:pPr>
        <w:pStyle w:val="PeerJCode"/>
        <w:ind w:left="720"/>
        <w:rPr>
          <w:ins w:id="813" w:author="Russell, Seth" w:date="2018-12-17T07:31:00Z"/>
          <w:rFonts w:eastAsia="Cambria" w:cs="Consolas"/>
        </w:rPr>
      </w:pPr>
      <w:ins w:id="814" w:author="Russell, Seth" w:date="2018-12-17T07:31:00Z">
        <w:r w:rsidRPr="004915E9">
          <w:rPr>
            <w:rFonts w:eastAsia="Cambria" w:cs="Consolas"/>
          </w:rPr>
          <w:t xml:space="preserve">            data, !!dplyr::enquo(dx_cols)),</w:t>
        </w:r>
      </w:ins>
    </w:p>
    <w:p w14:paraId="1D12EC2F" w14:textId="77777777" w:rsidR="00E206C0" w:rsidRPr="004915E9" w:rsidRDefault="00E206C0" w:rsidP="00E206C0">
      <w:pPr>
        <w:pStyle w:val="PeerJCode"/>
        <w:ind w:left="720"/>
        <w:rPr>
          <w:ins w:id="815" w:author="Russell, Seth" w:date="2018-12-17T07:31:00Z"/>
          <w:rFonts w:eastAsia="Cambria" w:cs="Consolas"/>
        </w:rPr>
      </w:pPr>
      <w:ins w:id="816" w:author="Russell, Seth" w:date="2018-12-17T07:31:00Z">
        <w:r w:rsidRPr="004915E9">
          <w:rPr>
            <w:rFonts w:eastAsia="Cambria" w:cs="Consolas"/>
          </w:rPr>
          <w:t xml:space="preserve">        as.character))</w:t>
        </w:r>
      </w:ins>
    </w:p>
    <w:p w14:paraId="79FB8171" w14:textId="77777777" w:rsidR="00E206C0" w:rsidRPr="004915E9" w:rsidRDefault="00E206C0" w:rsidP="00E206C0">
      <w:pPr>
        <w:pStyle w:val="PeerJCode"/>
        <w:ind w:left="720"/>
        <w:rPr>
          <w:ins w:id="817" w:author="Russell, Seth" w:date="2018-12-17T07:31:00Z"/>
          <w:rFonts w:eastAsia="Cambria" w:cs="Consolas"/>
        </w:rPr>
      </w:pPr>
      <w:ins w:id="818" w:author="Russell, Seth" w:date="2018-12-17T07:31:00Z">
        <w:r w:rsidRPr="004915E9">
          <w:rPr>
            <w:rFonts w:eastAsia="Cambria" w:cs="Consolas"/>
          </w:rPr>
          <w:t>} else {</w:t>
        </w:r>
      </w:ins>
    </w:p>
    <w:p w14:paraId="40A1B8FF" w14:textId="77777777" w:rsidR="00E206C0" w:rsidRPr="004915E9" w:rsidRDefault="00E206C0" w:rsidP="00E206C0">
      <w:pPr>
        <w:pStyle w:val="PeerJCode"/>
        <w:ind w:left="720"/>
        <w:rPr>
          <w:ins w:id="819" w:author="Russell, Seth" w:date="2018-12-17T07:31:00Z"/>
          <w:rFonts w:eastAsia="Cambria" w:cs="Consolas"/>
        </w:rPr>
      </w:pPr>
      <w:ins w:id="820" w:author="Russell, Seth" w:date="2018-12-17T07:31:00Z">
        <w:r w:rsidRPr="004915E9">
          <w:rPr>
            <w:rFonts w:eastAsia="Cambria" w:cs="Consolas"/>
          </w:rPr>
          <w:t xml:space="preserve">    dxmat &lt;- matrix("", nrow = nrow(data))</w:t>
        </w:r>
      </w:ins>
    </w:p>
    <w:p w14:paraId="1742ECAD" w14:textId="77777777" w:rsidR="00E206C0" w:rsidRDefault="00E206C0" w:rsidP="00E206C0">
      <w:pPr>
        <w:pStyle w:val="PeerJCode"/>
        <w:ind w:left="720"/>
        <w:rPr>
          <w:ins w:id="821" w:author="Russell, Seth" w:date="2018-12-17T07:31:00Z"/>
          <w:rFonts w:eastAsia="Cambria" w:cs="Consolas"/>
        </w:rPr>
      </w:pPr>
      <w:ins w:id="822" w:author="Russell, Seth" w:date="2018-12-17T07:31:00Z">
        <w:r w:rsidRPr="004915E9">
          <w:rPr>
            <w:rFonts w:eastAsia="Cambria" w:cs="Consolas"/>
          </w:rPr>
          <w:t>}</w:t>
        </w:r>
      </w:ins>
    </w:p>
    <w:p w14:paraId="7D7E5ABF" w14:textId="77777777" w:rsidR="00E206C0" w:rsidRDefault="00E206C0" w:rsidP="00E206C0">
      <w:pPr>
        <w:rPr>
          <w:ins w:id="823" w:author="Russell, Seth" w:date="2018-12-17T07:31:00Z"/>
          <w:rFonts w:ascii="Consolas" w:eastAsia="Cambria" w:hAnsi="Consolas" w:cs="Consolas"/>
        </w:rPr>
      </w:pPr>
    </w:p>
    <w:p w14:paraId="736C508A" w14:textId="77777777" w:rsidR="00E206C0" w:rsidRPr="004915E9" w:rsidRDefault="00E206C0" w:rsidP="00E206C0">
      <w:pPr>
        <w:pStyle w:val="PeerJBodyText"/>
        <w:rPr>
          <w:ins w:id="824" w:author="Russell, Seth" w:date="2018-12-17T07:31:00Z"/>
        </w:rPr>
      </w:pPr>
      <w:ins w:id="825" w:author="Russell, Seth" w:date="2018-12-17T07:31:00Z">
        <w:r w:rsidRPr="004915E9">
          <w:t>One of the tests written to verify the problem didn’t reoccur:</w:t>
        </w:r>
      </w:ins>
    </w:p>
    <w:p w14:paraId="1D5AA16A" w14:textId="77777777" w:rsidR="00E206C0" w:rsidRDefault="00E206C0" w:rsidP="00E206C0">
      <w:pPr>
        <w:rPr>
          <w:ins w:id="826" w:author="Russell, Seth" w:date="2018-12-17T07:31:00Z"/>
          <w:rFonts w:ascii="Consolas" w:eastAsia="Cambria" w:hAnsi="Consolas" w:cs="Consolas"/>
        </w:rPr>
      </w:pPr>
    </w:p>
    <w:p w14:paraId="38EF2CE9" w14:textId="77777777" w:rsidR="00E206C0" w:rsidRPr="00284902" w:rsidRDefault="00E206C0">
      <w:pPr>
        <w:pStyle w:val="PeerJCode"/>
        <w:ind w:left="720"/>
        <w:rPr>
          <w:ins w:id="827" w:author="Russell, Seth" w:date="2018-12-17T07:31:00Z"/>
        </w:rPr>
        <w:pPrChange w:id="828" w:author="Russell, Seth" w:date="2018-12-17T08:23:00Z">
          <w:pPr>
            <w:ind w:left="720"/>
          </w:pPr>
        </w:pPrChange>
      </w:pPr>
      <w:ins w:id="829" w:author="Russell, Seth" w:date="2018-12-17T07:31:00Z">
        <w:r w:rsidRPr="00284902">
          <w:t># Due to previous use of sapply in ccc.R, this would fail</w:t>
        </w:r>
      </w:ins>
    </w:p>
    <w:p w14:paraId="4A9AB279" w14:textId="77777777" w:rsidR="00E206C0" w:rsidRPr="00284902" w:rsidRDefault="00E206C0">
      <w:pPr>
        <w:pStyle w:val="PeerJCode"/>
        <w:ind w:left="720"/>
        <w:rPr>
          <w:ins w:id="830" w:author="Russell, Seth" w:date="2018-12-17T07:31:00Z"/>
        </w:rPr>
        <w:pPrChange w:id="831" w:author="Russell, Seth" w:date="2018-12-17T08:23:00Z">
          <w:pPr>
            <w:ind w:left="720"/>
          </w:pPr>
        </w:pPrChange>
      </w:pPr>
      <w:ins w:id="832" w:author="Russell, Seth" w:date="2018-12-17T07:31:00Z">
        <w:r w:rsidRPr="00284902">
          <w:t>test_that(paste("1 patient with multiple rows of no diagnosis",</w:t>
        </w:r>
      </w:ins>
    </w:p>
    <w:p w14:paraId="2BBD9EE7" w14:textId="77777777" w:rsidR="00E206C0" w:rsidRPr="00284902" w:rsidRDefault="00E206C0">
      <w:pPr>
        <w:pStyle w:val="PeerJCode"/>
        <w:ind w:left="720"/>
        <w:rPr>
          <w:ins w:id="833" w:author="Russell, Seth" w:date="2018-12-17T07:31:00Z"/>
        </w:rPr>
        <w:pPrChange w:id="834" w:author="Russell, Seth" w:date="2018-12-17T08:23:00Z">
          <w:pPr>
            <w:ind w:left="720"/>
          </w:pPr>
        </w:pPrChange>
      </w:pPr>
      <w:ins w:id="835" w:author="Russell, Seth" w:date="2018-12-17T07:31:00Z">
        <w:r w:rsidRPr="00284902">
          <w:t xml:space="preserve">                "data - should have all CCCs as FALSE"), {</w:t>
        </w:r>
      </w:ins>
    </w:p>
    <w:p w14:paraId="2485E0AE" w14:textId="77777777" w:rsidR="00E206C0" w:rsidRPr="00284902" w:rsidRDefault="00E206C0">
      <w:pPr>
        <w:pStyle w:val="PeerJCode"/>
        <w:ind w:left="720"/>
        <w:rPr>
          <w:ins w:id="836" w:author="Russell, Seth" w:date="2018-12-17T07:31:00Z"/>
        </w:rPr>
        <w:pPrChange w:id="837" w:author="Russell, Seth" w:date="2018-12-17T08:23:00Z">
          <w:pPr>
            <w:ind w:left="720"/>
          </w:pPr>
        </w:pPrChange>
      </w:pPr>
      <w:ins w:id="838" w:author="Russell, Seth" w:date="2018-12-17T07:31:00Z">
        <w:r w:rsidRPr="00284902">
          <w:t xml:space="preserve">  expect_true(all(ccc(dplyr::data_frame(</w:t>
        </w:r>
      </w:ins>
    </w:p>
    <w:p w14:paraId="3F09481B" w14:textId="77777777" w:rsidR="00E206C0" w:rsidRPr="00284902" w:rsidRDefault="00E206C0">
      <w:pPr>
        <w:pStyle w:val="PeerJCode"/>
        <w:ind w:left="720"/>
        <w:rPr>
          <w:ins w:id="839" w:author="Russell, Seth" w:date="2018-12-17T07:31:00Z"/>
        </w:rPr>
        <w:pPrChange w:id="840" w:author="Russell, Seth" w:date="2018-12-17T08:23:00Z">
          <w:pPr>
            <w:ind w:left="720"/>
          </w:pPr>
        </w:pPrChange>
      </w:pPr>
      <w:ins w:id="841" w:author="Russell, Seth" w:date="2018-12-17T07:31:00Z">
        <w:r w:rsidRPr="00284902">
          <w:t xml:space="preserve">      id = 'a',</w:t>
        </w:r>
      </w:ins>
    </w:p>
    <w:p w14:paraId="622005EE" w14:textId="77777777" w:rsidR="00E206C0" w:rsidRPr="00284902" w:rsidRDefault="00E206C0">
      <w:pPr>
        <w:pStyle w:val="PeerJCode"/>
        <w:ind w:left="720"/>
        <w:rPr>
          <w:ins w:id="842" w:author="Russell, Seth" w:date="2018-12-17T07:31:00Z"/>
        </w:rPr>
        <w:pPrChange w:id="843" w:author="Russell, Seth" w:date="2018-12-17T08:23:00Z">
          <w:pPr>
            <w:ind w:left="720"/>
          </w:pPr>
        </w:pPrChange>
      </w:pPr>
      <w:ins w:id="844" w:author="Russell, Seth" w:date="2018-12-17T07:31:00Z">
        <w:r w:rsidRPr="00284902">
          <w:t xml:space="preserve">      dx1 = NA,</w:t>
        </w:r>
      </w:ins>
    </w:p>
    <w:p w14:paraId="0190584D" w14:textId="77777777" w:rsidR="00E206C0" w:rsidRPr="00284902" w:rsidRDefault="00E206C0">
      <w:pPr>
        <w:pStyle w:val="PeerJCode"/>
        <w:ind w:left="720"/>
        <w:rPr>
          <w:ins w:id="845" w:author="Russell, Seth" w:date="2018-12-17T07:31:00Z"/>
        </w:rPr>
        <w:pPrChange w:id="846" w:author="Russell, Seth" w:date="2018-12-17T08:23:00Z">
          <w:pPr>
            <w:ind w:left="720"/>
          </w:pPr>
        </w:pPrChange>
      </w:pPr>
      <w:ins w:id="847" w:author="Russell, Seth" w:date="2018-12-17T07:31:00Z">
        <w:r w:rsidRPr="00284902">
          <w:t xml:space="preserve">      dx2 = NA),</w:t>
        </w:r>
      </w:ins>
    </w:p>
    <w:p w14:paraId="19983779" w14:textId="77777777" w:rsidR="00E206C0" w:rsidRPr="00284902" w:rsidRDefault="00E206C0">
      <w:pPr>
        <w:pStyle w:val="PeerJCode"/>
        <w:ind w:left="720"/>
        <w:rPr>
          <w:ins w:id="848" w:author="Russell, Seth" w:date="2018-12-17T07:31:00Z"/>
        </w:rPr>
        <w:pPrChange w:id="849" w:author="Russell, Seth" w:date="2018-12-17T08:23:00Z">
          <w:pPr>
            <w:ind w:left="720"/>
          </w:pPr>
        </w:pPrChange>
      </w:pPr>
      <w:ins w:id="850" w:author="Russell, Seth" w:date="2018-12-17T07:31:00Z">
        <w:r w:rsidRPr="00284902">
          <w:t xml:space="preserve">    dx_cols = dplyr::starts_with("dx"),</w:t>
        </w:r>
      </w:ins>
    </w:p>
    <w:p w14:paraId="7F94EAF4" w14:textId="77777777" w:rsidR="00E206C0" w:rsidRPr="00284902" w:rsidRDefault="00E206C0">
      <w:pPr>
        <w:pStyle w:val="PeerJCode"/>
        <w:ind w:left="720"/>
        <w:rPr>
          <w:ins w:id="851" w:author="Russell, Seth" w:date="2018-12-17T07:31:00Z"/>
        </w:rPr>
        <w:pPrChange w:id="852" w:author="Russell, Seth" w:date="2018-12-17T08:23:00Z">
          <w:pPr>
            <w:ind w:left="720"/>
          </w:pPr>
        </w:pPrChange>
      </w:pPr>
      <w:ins w:id="853" w:author="Russell, Seth" w:date="2018-12-17T07:31:00Z">
        <w:r w:rsidRPr="00284902">
          <w:t xml:space="preserve">    icdv    = code) == 0))</w:t>
        </w:r>
      </w:ins>
    </w:p>
    <w:p w14:paraId="0F06A1B8" w14:textId="77777777" w:rsidR="00E206C0" w:rsidRPr="00284902" w:rsidRDefault="00E206C0">
      <w:pPr>
        <w:pStyle w:val="PeerJCode"/>
        <w:ind w:left="720"/>
        <w:rPr>
          <w:ins w:id="854" w:author="Russell, Seth" w:date="2018-12-17T07:31:00Z"/>
        </w:rPr>
        <w:pPrChange w:id="855" w:author="Russell, Seth" w:date="2018-12-17T08:23:00Z">
          <w:pPr>
            <w:ind w:left="720"/>
          </w:pPr>
        </w:pPrChange>
      </w:pPr>
      <w:ins w:id="856" w:author="Russell, Seth" w:date="2018-12-17T07:31:00Z">
        <w:r w:rsidRPr="00284902">
          <w:t xml:space="preserve">  }</w:t>
        </w:r>
      </w:ins>
    </w:p>
    <w:p w14:paraId="21E98126" w14:textId="13D0C5FC" w:rsidR="00E206C0" w:rsidRPr="00D6059D" w:rsidRDefault="00E206C0">
      <w:pPr>
        <w:pStyle w:val="PeerJCode"/>
        <w:ind w:left="720"/>
        <w:rPr>
          <w:ins w:id="857" w:author="Russell, Seth" w:date="2018-12-15T17:54:00Z"/>
          <w:rFonts w:ascii="Arial" w:hAnsi="Arial"/>
          <w:rPrChange w:id="858" w:author="Russell, Seth" w:date="2018-12-17T07:34:00Z">
            <w:rPr>
              <w:ins w:id="859" w:author="Russell, Seth" w:date="2018-12-15T17:54:00Z"/>
              <w:rFonts w:ascii="Times" w:eastAsia="Cambria" w:hAnsi="Times" w:cs="Times New Roman"/>
              <w:szCs w:val="24"/>
            </w:rPr>
          </w:rPrChange>
        </w:rPr>
        <w:pPrChange w:id="860" w:author="Russell, Seth" w:date="2018-12-17T08:23:00Z">
          <w:pPr>
            <w:contextualSpacing w:val="0"/>
          </w:pPr>
        </w:pPrChange>
      </w:pPr>
      <w:ins w:id="861" w:author="Russell, Seth" w:date="2018-12-17T07:31:00Z">
        <w:r w:rsidRPr="00284902">
          <w:t>)</w:t>
        </w:r>
      </w:ins>
    </w:p>
    <w:p w14:paraId="0E95B209" w14:textId="55A474A4" w:rsidR="009918CC" w:rsidRDefault="009918CC" w:rsidP="00880E84">
      <w:pPr>
        <w:contextualSpacing w:val="0"/>
        <w:rPr>
          <w:ins w:id="862" w:author="Russell, Seth" w:date="2018-12-15T17:54:00Z"/>
          <w:rFonts w:ascii="Times" w:eastAsia="Cambria" w:hAnsi="Times" w:cs="Times New Roman"/>
          <w:szCs w:val="24"/>
        </w:rPr>
      </w:pPr>
    </w:p>
    <w:p w14:paraId="2E001391" w14:textId="72F8C5F9" w:rsidR="009918CC" w:rsidRPr="009918CC" w:rsidRDefault="009918CC" w:rsidP="009918CC">
      <w:pPr>
        <w:contextualSpacing w:val="0"/>
        <w:rPr>
          <w:ins w:id="863" w:author="Russell, Seth" w:date="2018-12-15T17:54:00Z"/>
          <w:rFonts w:ascii="Times" w:eastAsia="Cambria" w:hAnsi="Times" w:cs="Times New Roman"/>
          <w:szCs w:val="24"/>
        </w:rPr>
      </w:pPr>
      <w:ins w:id="864" w:author="Russell, Seth" w:date="2018-12-15T17:54:00Z">
        <w:r w:rsidRPr="009918CC">
          <w:rPr>
            <w:rFonts w:ascii="Times" w:eastAsia="Cambria" w:hAnsi="Times" w:cs="Times New Roman"/>
            <w:b/>
            <w:szCs w:val="24"/>
            <w:rPrChange w:id="865" w:author="Russell, Seth" w:date="2018-12-15T17:54:00Z">
              <w:rPr>
                <w:rFonts w:ascii="Times" w:eastAsia="Cambria" w:hAnsi="Times" w:cs="Times New Roman"/>
                <w:szCs w:val="24"/>
              </w:rPr>
            </w:rPrChange>
          </w:rPr>
          <w:t>Testing Anti-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w:t>
        </w:r>
      </w:ins>
      <w:ins w:id="866" w:author="Russell, Seth" w:date="2018-12-20T17:05:00Z">
        <w:r w:rsidR="00D15F92">
          <w:rPr>
            <w:rFonts w:ascii="Times" w:eastAsia="Cambria" w:hAnsi="Times" w:cs="Times New Roman"/>
            <w:szCs w:val="24"/>
          </w:rPr>
          <w:t xml:space="preserve"> </w:t>
        </w:r>
        <w:r w:rsidR="00D15F92">
          <w:rPr>
            <w:rFonts w:ascii="Times" w:eastAsia="Cambria" w:hAnsi="Times" w:cs="Times New Roman"/>
            <w:szCs w:val="24"/>
          </w:rPr>
          <w:fldChar w:fldCharType="begin"/>
        </w:r>
      </w:ins>
      <w:ins w:id="867" w:author="Russell, Seth" w:date="2018-12-20T17:06:00Z">
        <w:r w:rsidR="00D15F92">
          <w:rPr>
            <w:rFonts w:ascii="Times" w:eastAsia="Cambria" w:hAnsi="Times" w:cs="Times New Roman"/>
            <w:szCs w:val="24"/>
          </w:rPr>
          <w:instrText xml:space="preserve"> ADDIN ZOTERO_ITEM CSL_CITATION {"citationID":"1ormKrFB","properties":{"formattedCitation":"(Moilanen, 2014; Carr, 2015; Stack Overflow Contributors, 2017)","plainCitation":"(Moilanen, 2014; Carr, 2015; Stack Overflow Contributors, 2017)","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schema":"https://github.com/citation-style-language/schema/raw/master/csl-citation.json"} </w:instrText>
        </w:r>
      </w:ins>
      <w:r w:rsidR="00D15F92">
        <w:rPr>
          <w:rFonts w:ascii="Times" w:eastAsia="Cambria" w:hAnsi="Times" w:cs="Times New Roman"/>
          <w:szCs w:val="24"/>
        </w:rPr>
        <w:fldChar w:fldCharType="separate"/>
      </w:r>
      <w:ins w:id="868" w:author="Russell, Seth" w:date="2018-12-20T17:06:00Z">
        <w:r w:rsidR="00D15F92">
          <w:rPr>
            <w:rFonts w:ascii="Times" w:eastAsia="Cambria" w:hAnsi="Times" w:cs="Times New Roman"/>
            <w:noProof/>
            <w:szCs w:val="24"/>
          </w:rPr>
          <w:t>(Moilanen, 2014; Carr, 2015; Stack Overflow Contributors, 2017)</w:t>
        </w:r>
      </w:ins>
      <w:ins w:id="869" w:author="Russell, Seth" w:date="2018-12-20T17:05:00Z">
        <w:r w:rsidR="00D15F92">
          <w:rPr>
            <w:rFonts w:ascii="Times" w:eastAsia="Cambria" w:hAnsi="Times" w:cs="Times New Roman"/>
            <w:szCs w:val="24"/>
          </w:rPr>
          <w:fldChar w:fldCharType="end"/>
        </w:r>
      </w:ins>
      <w:ins w:id="870" w:author="Russell, Seth" w:date="2018-12-15T17:54:00Z">
        <w:r w:rsidRPr="009918CC">
          <w:rPr>
            <w:rFonts w:ascii="Times" w:eastAsia="Cambria" w:hAnsi="Times" w:cs="Times New Roman"/>
            <w:szCs w:val="24"/>
          </w:rPr>
          <w:t>. Some key problems that novices experience when learning how to test software are:</w:t>
        </w:r>
      </w:ins>
    </w:p>
    <w:p w14:paraId="53FB66D5" w14:textId="77777777" w:rsidR="009918CC" w:rsidRPr="009918CC" w:rsidRDefault="009918CC" w:rsidP="009918CC">
      <w:pPr>
        <w:contextualSpacing w:val="0"/>
        <w:rPr>
          <w:ins w:id="871" w:author="Russell, Seth" w:date="2018-12-15T17:54:00Z"/>
          <w:rFonts w:ascii="Times" w:eastAsia="Cambria" w:hAnsi="Times" w:cs="Times New Roman"/>
          <w:szCs w:val="24"/>
        </w:rPr>
      </w:pPr>
    </w:p>
    <w:p w14:paraId="5C2BAB98" w14:textId="77777777" w:rsidR="009918CC" w:rsidRDefault="009918CC" w:rsidP="00FE7216">
      <w:pPr>
        <w:pStyle w:val="ListParagraph"/>
        <w:numPr>
          <w:ilvl w:val="0"/>
          <w:numId w:val="10"/>
        </w:numPr>
        <w:contextualSpacing w:val="0"/>
        <w:rPr>
          <w:ins w:id="872" w:author="Russell, Seth" w:date="2018-12-15T17:55:00Z"/>
          <w:rFonts w:ascii="Times" w:eastAsia="Cambria" w:hAnsi="Times" w:cs="Times New Roman"/>
          <w:szCs w:val="24"/>
        </w:rPr>
      </w:pPr>
      <w:ins w:id="873" w:author="Russell, Seth" w:date="2018-12-15T17:54:00Z">
        <w:r w:rsidRPr="009918CC">
          <w:rPr>
            <w:rFonts w:ascii="Times" w:eastAsia="Cambria" w:hAnsi="Times" w:cs="Times New Roman"/>
            <w:szCs w:val="24"/>
            <w:rPrChange w:id="874" w:author="Russell, Seth" w:date="2018-12-15T17:55:00Z">
              <w:rPr/>
            </w:rPrChange>
          </w:rPr>
          <w:t>Interdependent tests - Interdependent tests can cause multiple test failures. When a failure in an early test case breaks a later test, it can cause difficulty in resolution and remediation.</w:t>
        </w:r>
      </w:ins>
    </w:p>
    <w:p w14:paraId="5F4B6E95" w14:textId="77777777" w:rsidR="009918CC" w:rsidRDefault="009918CC" w:rsidP="00FE7216">
      <w:pPr>
        <w:pStyle w:val="ListParagraph"/>
        <w:numPr>
          <w:ilvl w:val="0"/>
          <w:numId w:val="10"/>
        </w:numPr>
        <w:contextualSpacing w:val="0"/>
        <w:rPr>
          <w:ins w:id="875" w:author="Russell, Seth" w:date="2018-12-15T17:55:00Z"/>
          <w:rFonts w:ascii="Times" w:eastAsia="Cambria" w:hAnsi="Times" w:cs="Times New Roman"/>
          <w:szCs w:val="24"/>
        </w:rPr>
      </w:pPr>
      <w:ins w:id="876" w:author="Russell, Seth" w:date="2018-12-15T17:54:00Z">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ins>
    </w:p>
    <w:p w14:paraId="25C57546" w14:textId="77777777" w:rsidR="009918CC" w:rsidRDefault="009918CC" w:rsidP="00FE7216">
      <w:pPr>
        <w:pStyle w:val="ListParagraph"/>
        <w:numPr>
          <w:ilvl w:val="0"/>
          <w:numId w:val="10"/>
        </w:numPr>
        <w:contextualSpacing w:val="0"/>
        <w:rPr>
          <w:ins w:id="877" w:author="Russell, Seth" w:date="2018-12-15T17:55:00Z"/>
          <w:rFonts w:ascii="Times" w:eastAsia="Cambria" w:hAnsi="Times" w:cs="Times New Roman"/>
          <w:szCs w:val="24"/>
        </w:rPr>
      </w:pPr>
      <w:ins w:id="878" w:author="Russell, Seth" w:date="2018-12-15T17:55:00Z">
        <w:r w:rsidRPr="009918CC">
          <w:rPr>
            <w:rFonts w:ascii="Times" w:eastAsia="Cambria" w:hAnsi="Times" w:cs="Times New Roman"/>
            <w:szCs w:val="24"/>
          </w:rPr>
          <w:t>S</w:t>
        </w:r>
      </w:ins>
      <w:ins w:id="879" w:author="Russell, Seth" w:date="2018-12-15T17:54:00Z">
        <w:r w:rsidRPr="009918CC">
          <w:rPr>
            <w:rFonts w:ascii="Times" w:eastAsia="Cambria" w:hAnsi="Times" w:cs="Times New Roman"/>
            <w:szCs w:val="24"/>
          </w:rPr>
          <w:t>low running tests – As much as possible, tests should be automated but still run quickly. If the testing process takes too long consider refactoring tests or evaluating the performance of the software being tested.</w:t>
        </w:r>
      </w:ins>
    </w:p>
    <w:p w14:paraId="5AD41FA7" w14:textId="4EBE4970" w:rsidR="009918CC" w:rsidRPr="00D6059D" w:rsidRDefault="009918CC">
      <w:pPr>
        <w:pStyle w:val="ListParagraph"/>
        <w:numPr>
          <w:ilvl w:val="0"/>
          <w:numId w:val="10"/>
        </w:numPr>
        <w:contextualSpacing w:val="0"/>
        <w:rPr>
          <w:ins w:id="880" w:author="Russell, Seth" w:date="2018-12-15T17:56:00Z"/>
          <w:rFonts w:ascii="Times" w:eastAsia="Cambria" w:hAnsi="Times" w:cs="Times New Roman"/>
          <w:szCs w:val="24"/>
        </w:rPr>
        <w:pPrChange w:id="881" w:author="Russell, Seth" w:date="2018-12-17T07:34:00Z">
          <w:pPr>
            <w:contextualSpacing w:val="0"/>
          </w:pPr>
        </w:pPrChange>
      </w:pPr>
      <w:ins w:id="882" w:author="Russell, Seth" w:date="2018-12-15T17:54:00Z">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ins>
    </w:p>
    <w:p w14:paraId="46443A93" w14:textId="77777777" w:rsidR="009918CC" w:rsidRPr="002D08F9" w:rsidRDefault="009918CC" w:rsidP="009918CC">
      <w:pPr>
        <w:ind w:left="720"/>
        <w:rPr>
          <w:ins w:id="883" w:author="Russell, Seth" w:date="2018-12-15T17:56:00Z"/>
          <w:rFonts w:ascii="Consolas" w:eastAsia="Cambria" w:hAnsi="Consolas" w:cs="Consolas"/>
        </w:rPr>
      </w:pPr>
    </w:p>
    <w:p w14:paraId="77ADDC67" w14:textId="08DF5DA8" w:rsidR="009918CC" w:rsidRPr="00E02B87" w:rsidRDefault="009918CC">
      <w:pPr>
        <w:pStyle w:val="Heading3"/>
        <w:rPr>
          <w:ins w:id="884" w:author="Russell, Seth" w:date="2018-12-15T18:02:00Z"/>
        </w:rPr>
        <w:pPrChange w:id="885" w:author="Russell, Seth" w:date="2018-12-17T08:23:00Z">
          <w:pPr/>
        </w:pPrChange>
      </w:pPr>
      <w:ins w:id="886" w:author="Russell, Seth" w:date="2018-12-15T18:02:00Z">
        <w:r w:rsidRPr="00E02B87">
          <w:t xml:space="preserve">SOFTWARE </w:t>
        </w:r>
        <w:r w:rsidR="005427CB">
          <w:t>OPTIMIZATION</w:t>
        </w:r>
      </w:ins>
    </w:p>
    <w:p w14:paraId="6070597B" w14:textId="4F045C6D" w:rsidR="00880E84" w:rsidRDefault="00880E84" w:rsidP="005C6BD8">
      <w:pPr>
        <w:contextualSpacing w:val="0"/>
        <w:rPr>
          <w:ins w:id="887" w:author="Russell, Seth" w:date="2018-12-15T18:50:00Z"/>
          <w:rFonts w:ascii="Times" w:eastAsia="Cambria" w:hAnsi="Times" w:cs="Times New Roman"/>
          <w:szCs w:val="24"/>
        </w:rPr>
      </w:pPr>
    </w:p>
    <w:p w14:paraId="5DA5A2F8" w14:textId="17D5C6E2" w:rsidR="00A80936" w:rsidRPr="00A80936" w:rsidRDefault="00A80936" w:rsidP="00A80936">
      <w:pPr>
        <w:contextualSpacing w:val="0"/>
        <w:rPr>
          <w:ins w:id="888" w:author="Russell, Seth" w:date="2018-12-15T18:50:00Z"/>
          <w:rFonts w:ascii="Times" w:eastAsia="Cambria" w:hAnsi="Times" w:cs="Times New Roman"/>
          <w:szCs w:val="24"/>
        </w:rPr>
      </w:pPr>
      <w:ins w:id="889" w:author="Russell, Seth" w:date="2018-12-15T18:50:00Z">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w:t>
        </w:r>
      </w:ins>
      <w:ins w:id="890" w:author="Russell, Seth" w:date="2018-12-20T17:07:00Z">
        <w:r w:rsidR="00354725">
          <w:rPr>
            <w:rFonts w:ascii="Times" w:eastAsia="Cambria" w:hAnsi="Times" w:cs="Times New Roman"/>
            <w:szCs w:val="24"/>
          </w:rPr>
          <w:t xml:space="preserve"> </w:t>
        </w:r>
        <w:r w:rsidR="00354725">
          <w:rPr>
            <w:rFonts w:ascii="Times" w:eastAsia="Cambria" w:hAnsi="Times" w:cs="Times New Roman"/>
            <w:szCs w:val="24"/>
          </w:rPr>
          <w:fldChar w:fldCharType="begin"/>
        </w:r>
        <w:r w:rsidR="00354725">
          <w:rPr>
            <w:rFonts w:ascii="Times" w:eastAsia="Cambria" w:hAnsi="Times" w:cs="Times New Roman"/>
            <w:szCs w:val="24"/>
          </w:rPr>
          <w:instrText xml:space="preserve"> ADDIN ZOTERO_ITEM CSL_CITATION {"citationID":"Sn0ttuiR","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ins>
      <w:r w:rsidR="00354725">
        <w:rPr>
          <w:rFonts w:ascii="Times" w:eastAsia="Cambria" w:hAnsi="Times" w:cs="Times New Roman"/>
          <w:szCs w:val="24"/>
        </w:rPr>
        <w:fldChar w:fldCharType="separate"/>
      </w:r>
      <w:ins w:id="891" w:author="Russell, Seth" w:date="2018-12-20T17:07:00Z">
        <w:r w:rsidR="00354725">
          <w:rPr>
            <w:rFonts w:ascii="Times" w:eastAsia="Cambria" w:hAnsi="Times" w:cs="Times New Roman"/>
            <w:noProof/>
            <w:szCs w:val="24"/>
          </w:rPr>
          <w:t>(Sommerville, 2015)</w:t>
        </w:r>
        <w:r w:rsidR="00354725">
          <w:rPr>
            <w:rFonts w:ascii="Times" w:eastAsia="Cambria" w:hAnsi="Times" w:cs="Times New Roman"/>
            <w:szCs w:val="24"/>
          </w:rPr>
          <w:fldChar w:fldCharType="end"/>
        </w:r>
      </w:ins>
      <w:ins w:id="892" w:author="Russell, Seth" w:date="2018-12-15T18:50:00Z">
        <w:r w:rsidRPr="00A80936">
          <w:rPr>
            <w:rFonts w:ascii="Times" w:eastAsia="Cambria" w:hAnsi="Times" w:cs="Times New Roman"/>
            <w:szCs w:val="24"/>
          </w:rPr>
          <w:t>, they often fail to provide details on how best to evaluate software performance or how to plan for performance during the various phases of software lifecycle.</w:t>
        </w:r>
      </w:ins>
    </w:p>
    <w:p w14:paraId="3669F3AA" w14:textId="77777777" w:rsidR="00A80936" w:rsidRPr="00A80936" w:rsidRDefault="00A80936" w:rsidP="00A80936">
      <w:pPr>
        <w:contextualSpacing w:val="0"/>
        <w:rPr>
          <w:ins w:id="893" w:author="Russell, Seth" w:date="2018-12-15T18:50:00Z"/>
          <w:rFonts w:ascii="Times" w:eastAsia="Cambria" w:hAnsi="Times" w:cs="Times New Roman"/>
          <w:szCs w:val="24"/>
        </w:rPr>
      </w:pPr>
    </w:p>
    <w:p w14:paraId="755A9EE1" w14:textId="0B283FEF" w:rsidR="00A80936" w:rsidRDefault="00A80936" w:rsidP="00A80936">
      <w:pPr>
        <w:rPr>
          <w:ins w:id="894" w:author="Russell, Seth" w:date="2018-12-15T18:50:00Z"/>
          <w:rFonts w:ascii="Times" w:eastAsia="Cambria" w:hAnsi="Times" w:cs="Times New Roman"/>
          <w:szCs w:val="24"/>
        </w:rPr>
      </w:pPr>
      <w:ins w:id="895" w:author="Russell, Seth" w:date="2018-12-15T18:50:00Z">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ins>
      <w:ins w:id="896" w:author="Russell, Seth" w:date="2018-12-15T18:56:00Z">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ins>
      <w:ins w:id="897" w:author="Russell, Seth" w:date="2018-12-15T18:50:00Z">
        <w:r w:rsidRPr="00A80936">
          <w:rPr>
            <w:rFonts w:ascii="Times" w:eastAsia="Cambria" w:hAnsi="Times" w:cs="Times New Roman"/>
            <w:szCs w:val="24"/>
          </w:rPr>
          <w:t xml:space="preserve">The key aspects </w:t>
        </w:r>
        <w:r w:rsidRPr="00A80936">
          <w:rPr>
            <w:rFonts w:ascii="Times" w:eastAsia="Cambria" w:hAnsi="Times" w:cs="Times New Roman"/>
            <w:szCs w:val="24"/>
          </w:rPr>
          <w:lastRenderedPageBreak/>
          <w:t>of software optimization discussed in this are: identify a performance target, understanding and applying Big O notation, and the use code profiling and benchmarking tools.</w:t>
        </w:r>
      </w:ins>
    </w:p>
    <w:p w14:paraId="377A8019" w14:textId="4F88B756" w:rsidR="00A80936" w:rsidRDefault="00A80936" w:rsidP="00A80936">
      <w:pPr>
        <w:contextualSpacing w:val="0"/>
        <w:rPr>
          <w:ins w:id="898" w:author="Russell, Seth" w:date="2018-12-15T18:55:00Z"/>
          <w:rFonts w:ascii="Times" w:eastAsia="Cambria" w:hAnsi="Times" w:cs="Times New Roman"/>
          <w:szCs w:val="24"/>
        </w:rPr>
      </w:pPr>
    </w:p>
    <w:p w14:paraId="31C6E3C6" w14:textId="247FE057" w:rsidR="00634D29" w:rsidRPr="00490AF5" w:rsidRDefault="00634D29" w:rsidP="00A80936">
      <w:pPr>
        <w:contextualSpacing w:val="0"/>
        <w:rPr>
          <w:ins w:id="899" w:author="Russell, Seth" w:date="2018-12-15T18:51:00Z"/>
          <w:rFonts w:ascii="Times" w:eastAsia="Cambria" w:hAnsi="Times" w:cs="Times New Roman"/>
          <w:b/>
          <w:szCs w:val="24"/>
          <w:rPrChange w:id="900" w:author="Russell, Seth" w:date="2018-12-15T19:00:00Z">
            <w:rPr>
              <w:ins w:id="901" w:author="Russell, Seth" w:date="2018-12-15T18:51:00Z"/>
              <w:rFonts w:ascii="Times" w:eastAsia="Cambria" w:hAnsi="Times" w:cs="Times New Roman"/>
              <w:szCs w:val="24"/>
            </w:rPr>
          </w:rPrChange>
        </w:rPr>
      </w:pPr>
      <w:ins w:id="902" w:author="Russell, Seth" w:date="2018-12-15T18:5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ins>
    </w:p>
    <w:p w14:paraId="5F099FFB" w14:textId="77777777" w:rsidR="00490AF5" w:rsidRDefault="00490AF5" w:rsidP="00490AF5">
      <w:pPr>
        <w:pStyle w:val="ListParagraph"/>
        <w:numPr>
          <w:ilvl w:val="0"/>
          <w:numId w:val="11"/>
        </w:numPr>
        <w:spacing w:line="240" w:lineRule="auto"/>
        <w:rPr>
          <w:ins w:id="903" w:author="Russell, Seth" w:date="2018-12-15T18:59:00Z"/>
          <w:rFonts w:ascii="Times" w:eastAsia="Cambria" w:hAnsi="Times" w:cs="Times New Roman"/>
        </w:rPr>
      </w:pPr>
      <w:ins w:id="904" w:author="Russell, Seth" w:date="2018-12-15T18:59:00Z">
        <w:r>
          <w:rPr>
            <w:rFonts w:ascii="Times" w:eastAsia="Cambria" w:hAnsi="Times" w:cs="Times New Roman"/>
          </w:rPr>
          <w:t>Identify functional and non-functional requirements of the software being developed.</w:t>
        </w:r>
      </w:ins>
    </w:p>
    <w:p w14:paraId="0F4B38C1" w14:textId="77777777" w:rsidR="00490AF5" w:rsidRDefault="00490AF5" w:rsidP="00490AF5">
      <w:pPr>
        <w:pStyle w:val="ListParagraph"/>
        <w:numPr>
          <w:ilvl w:val="0"/>
          <w:numId w:val="11"/>
        </w:numPr>
        <w:spacing w:line="240" w:lineRule="auto"/>
        <w:rPr>
          <w:ins w:id="905" w:author="Russell, Seth" w:date="2018-12-15T18:59:00Z"/>
          <w:rFonts w:ascii="Times" w:eastAsia="Cambria" w:hAnsi="Times" w:cs="Times New Roman"/>
        </w:rPr>
      </w:pPr>
      <w:ins w:id="906" w:author="Russell, Seth" w:date="2018-12-15T18:59:00Z">
        <w:r>
          <w:rPr>
            <w:rFonts w:ascii="Times" w:eastAsia="Cambria" w:hAnsi="Times" w:cs="Times New Roman"/>
          </w:rPr>
          <w:t>If software performance is key to the software requirements, develop repeatable tests to evaluate performance</w:t>
        </w:r>
      </w:ins>
    </w:p>
    <w:p w14:paraId="77888171" w14:textId="77777777" w:rsidR="00490AF5" w:rsidRPr="00E262CF" w:rsidRDefault="00490AF5" w:rsidP="00490AF5">
      <w:pPr>
        <w:rPr>
          <w:ins w:id="907" w:author="Russell, Seth" w:date="2018-12-15T18:59:00Z"/>
          <w:rFonts w:ascii="Times" w:eastAsia="Cambria" w:hAnsi="Times" w:cs="Times New Roman"/>
        </w:rPr>
      </w:pPr>
    </w:p>
    <w:p w14:paraId="6BE98305" w14:textId="09D7EAC8" w:rsidR="00490AF5" w:rsidRDefault="00490AF5" w:rsidP="00490AF5">
      <w:pPr>
        <w:rPr>
          <w:ins w:id="908" w:author="Russell, Seth" w:date="2018-12-15T18:59:00Z"/>
          <w:rFonts w:ascii="Times" w:eastAsia="Cambria" w:hAnsi="Times" w:cs="Times New Roman"/>
        </w:rPr>
      </w:pPr>
      <w:ins w:id="909" w:author="Russell, Seth" w:date="2018-12-15T18:59:00Z">
        <w:r w:rsidRPr="00490AF5">
          <w:rPr>
            <w:rFonts w:ascii="Times" w:eastAsia="Cambria" w:hAnsi="Times" w:cs="Times New Roman"/>
            <w:b/>
            <w:rPrChange w:id="910" w:author="Russell, Seth" w:date="2018-12-15T19:00:00Z">
              <w:rPr>
                <w:rFonts w:ascii="Times" w:eastAsia="Cambria" w:hAnsi="Times" w:cs="Times New Roman"/>
              </w:rPr>
            </w:rPrChange>
          </w:rPr>
          <w:t>Discussion:</w:t>
        </w:r>
        <w:r>
          <w:rPr>
            <w:rFonts w:ascii="Times" w:eastAsia="Cambria" w:hAnsi="Times" w:cs="Times New Roman"/>
          </w:rPr>
          <w:t xml:space="preserve"> </w:t>
        </w:r>
        <w:r w:rsidRPr="005C6BD8">
          <w:rPr>
            <w:rFonts w:ascii="Times" w:eastAsia="Cambria" w:hAnsi="Times" w:cs="Times New Roman"/>
          </w:rPr>
          <w: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t>
        </w:r>
        <w:r>
          <w:rPr>
            <w:rFonts w:ascii="Times" w:eastAsia="Cambria" w:hAnsi="Times" w:cs="Times New Roman"/>
          </w:rPr>
          <w:t>izing if it does not add value.</w:t>
        </w:r>
      </w:ins>
      <w:ins w:id="911" w:author="Russell, Seth" w:date="2018-12-15T19:00:00Z">
        <w:r>
          <w:rPr>
            <w:rFonts w:ascii="Times" w:eastAsia="Cambria" w:hAnsi="Times" w:cs="Times New Roman"/>
          </w:rPr>
          <w:t xml:space="preserve"> </w:t>
        </w:r>
      </w:ins>
      <w:ins w:id="912" w:author="Russell, Seth" w:date="2018-12-15T18:59:00Z">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w:t>
        </w:r>
        <w:del w:id="913" w:author="Tell Bennett" w:date="2018-12-20T11:13:00Z">
          <w:r w:rsidRPr="005C6BD8" w:rsidDel="00347B9F">
            <w:rPr>
              <w:rFonts w:ascii="Times" w:eastAsia="Cambria" w:hAnsi="Times" w:cs="Times New Roman"/>
            </w:rPr>
            <w:delText>of</w:delText>
          </w:r>
        </w:del>
      </w:ins>
      <w:ins w:id="914" w:author="Tell Bennett" w:date="2018-12-20T11:13:00Z">
        <w:r w:rsidR="00347B9F">
          <w:rPr>
            <w:rFonts w:ascii="Times" w:eastAsia="Cambria" w:hAnsi="Times" w:cs="Times New Roman"/>
          </w:rPr>
          <w:t>versus</w:t>
        </w:r>
      </w:ins>
      <w:ins w:id="915" w:author="Russell, Seth" w:date="2018-12-15T18:59:00Z">
        <w:del w:id="916" w:author="Tell Bennett" w:date="2018-12-20T11:13:00Z">
          <w:r w:rsidRPr="005C6BD8" w:rsidDel="00347B9F">
            <w:rPr>
              <w:rFonts w:ascii="Times" w:eastAsia="Cambria" w:hAnsi="Times" w:cs="Times New Roman"/>
            </w:rPr>
            <w:delText xml:space="preserve"> vs</w:delText>
          </w:r>
        </w:del>
        <w:r w:rsidRPr="005C6BD8">
          <w:rPr>
            <w:rFonts w:ascii="Times" w:eastAsia="Cambria" w:hAnsi="Times" w:cs="Times New Roman"/>
          </w:rPr>
          <w:t xml:space="preserve">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ins>
    </w:p>
    <w:p w14:paraId="78543A18" w14:textId="77777777" w:rsidR="00490AF5" w:rsidRPr="005C6BD8" w:rsidRDefault="00490AF5" w:rsidP="00490AF5">
      <w:pPr>
        <w:rPr>
          <w:ins w:id="917" w:author="Russell, Seth" w:date="2018-12-15T18:59:00Z"/>
          <w:rFonts w:ascii="Times" w:eastAsia="Cambria" w:hAnsi="Times" w:cs="Times New Roman"/>
        </w:rPr>
      </w:pPr>
    </w:p>
    <w:p w14:paraId="52459E7B" w14:textId="77777777" w:rsidR="00490AF5" w:rsidRDefault="00490AF5" w:rsidP="00490AF5">
      <w:pPr>
        <w:rPr>
          <w:ins w:id="918" w:author="Russell, Seth" w:date="2018-12-15T18:59:00Z"/>
          <w:rFonts w:ascii="Times" w:eastAsia="Cambria" w:hAnsi="Times" w:cs="Times New Roman"/>
        </w:rPr>
      </w:pPr>
      <w:ins w:id="919" w:author="Russell, Seth" w:date="2018-12-15T18:59:00Z">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ins>
    </w:p>
    <w:p w14:paraId="53DDC6F3" w14:textId="77777777" w:rsidR="00490AF5" w:rsidRPr="005C6BD8" w:rsidRDefault="00490AF5" w:rsidP="00490AF5">
      <w:pPr>
        <w:rPr>
          <w:ins w:id="920" w:author="Russell, Seth" w:date="2018-12-15T18:59:00Z"/>
          <w:rFonts w:ascii="Times" w:eastAsia="Cambria" w:hAnsi="Times" w:cs="Times New Roman"/>
        </w:rPr>
      </w:pPr>
    </w:p>
    <w:p w14:paraId="7E263230" w14:textId="63FDDD33" w:rsidR="00490AF5" w:rsidRPr="005C6BD8" w:rsidRDefault="00490AF5" w:rsidP="00490AF5">
      <w:pPr>
        <w:rPr>
          <w:ins w:id="921" w:author="Russell, Seth" w:date="2018-12-15T18:59:00Z"/>
          <w:rFonts w:ascii="Times" w:eastAsia="Cambria" w:hAnsi="Times" w:cs="Times New Roman"/>
        </w:rPr>
      </w:pPr>
      <w:ins w:id="922" w:author="Russell, Seth" w:date="2018-12-15T18:59:00Z">
        <w:r w:rsidRPr="005C6BD8">
          <w:rPr>
            <w:rFonts w:ascii="Times" w:eastAsia="Cambria" w:hAnsi="Times" w:cs="Times New Roman"/>
          </w:rPr>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w:t>
        </w:r>
      </w:ins>
      <w:ins w:id="923" w:author="Russell, Seth" w:date="2018-12-20T17:08:00Z">
        <w:r w:rsidR="00354725" w:rsidRPr="00354725">
          <w:rPr>
            <w:rFonts w:ascii="Consolas" w:eastAsia="Cambria" w:hAnsi="Consolas" w:cs="Consolas"/>
            <w:rPrChange w:id="924" w:author="Russell, Seth" w:date="2018-12-20T17:08:00Z">
              <w:rPr>
                <w:rFonts w:ascii="Times" w:eastAsia="Cambria" w:hAnsi="Times" w:cs="Times New Roman"/>
              </w:rPr>
            </w:rPrChange>
          </w:rPr>
          <w:t>pccc</w:t>
        </w:r>
      </w:ins>
      <w:ins w:id="925" w:author="Russell, Seth" w:date="2018-12-15T18:59:00Z">
        <w:r>
          <w:rPr>
            <w:rFonts w:ascii="Times" w:eastAsia="Cambria" w:hAnsi="Times" w:cs="Times New Roman"/>
          </w:rPr>
          <w:t xml:space="preserve"> using the </w:t>
        </w:r>
        <w:r w:rsidRPr="00B95CA8">
          <w:rPr>
            <w:rFonts w:ascii="Consolas" w:eastAsia="Cambria" w:hAnsi="Consolas" w:cs="Consolas"/>
            <w:rPrChange w:id="926" w:author="Russell, Seth" w:date="2018-12-20T17:28:00Z">
              <w:rPr>
                <w:rFonts w:ascii="Times" w:eastAsia="Cambria" w:hAnsi="Times" w:cs="Times New Roman"/>
              </w:rPr>
            </w:rPrChange>
          </w:rPr>
          <w:t>microbenchmark</w:t>
        </w:r>
        <w:r>
          <w:rPr>
            <w:rFonts w:ascii="Times" w:eastAsia="Cambria" w:hAnsi="Times" w:cs="Times New Roman"/>
          </w:rPr>
          <w:t xml:space="preserve"> package (one could also use </w:t>
        </w:r>
        <w:r w:rsidRPr="00B95CA8">
          <w:rPr>
            <w:rFonts w:ascii="Consolas" w:eastAsia="Cambria" w:hAnsi="Consolas" w:cs="Consolas"/>
            <w:rPrChange w:id="927" w:author="Russell, Seth" w:date="2018-12-20T17:28:00Z">
              <w:rPr>
                <w:rFonts w:ascii="Times" w:eastAsia="Cambria" w:hAnsi="Times" w:cs="Times New Roman"/>
              </w:rPr>
            </w:rPrChange>
          </w:rPr>
          <w:t>bench</w:t>
        </w:r>
        <w:r>
          <w:rPr>
            <w:rFonts w:ascii="Times" w:eastAsia="Cambria" w:hAnsi="Times" w:cs="Times New Roman"/>
          </w:rPr>
          <w:t xml:space="preserve">, </w:t>
        </w:r>
        <w:r w:rsidRPr="00B95CA8">
          <w:rPr>
            <w:rFonts w:ascii="Consolas" w:eastAsia="Cambria" w:hAnsi="Consolas" w:cs="Consolas"/>
            <w:rPrChange w:id="928" w:author="Russell, Seth" w:date="2018-12-20T17:28:00Z">
              <w:rPr>
                <w:rFonts w:ascii="Times" w:eastAsia="Cambria" w:hAnsi="Times" w:cs="Times New Roman"/>
              </w:rPr>
            </w:rPrChange>
          </w:rPr>
          <w:t>benchr</w:t>
        </w:r>
        <w:r>
          <w:rPr>
            <w:rFonts w:ascii="Times" w:eastAsia="Cambria" w:hAnsi="Times" w:cs="Times New Roman"/>
          </w:rPr>
          <w:t xml:space="preserve">, or other </w:t>
        </w:r>
      </w:ins>
      <w:ins w:id="929" w:author="Russell, Seth" w:date="2018-12-20T17:45:00Z">
        <w:r w:rsidR="00CB23B8">
          <w:rPr>
            <w:rFonts w:ascii="Times" w:eastAsia="Cambria" w:hAnsi="Times" w:cs="Times New Roman"/>
          </w:rPr>
          <w:t>similar</w:t>
        </w:r>
      </w:ins>
      <w:ins w:id="930" w:author="Russell, Seth" w:date="2018-12-15T18:59:00Z">
        <w:r>
          <w:rPr>
            <w:rFonts w:ascii="Times" w:eastAsia="Cambria" w:hAnsi="Times" w:cs="Times New Roman"/>
          </w:rPr>
          <w:t xml:space="preserve"> R packages).</w:t>
        </w:r>
      </w:ins>
    </w:p>
    <w:p w14:paraId="1A605A72" w14:textId="77777777" w:rsidR="00490AF5" w:rsidRDefault="00490AF5" w:rsidP="00490AF5">
      <w:pPr>
        <w:rPr>
          <w:ins w:id="931" w:author="Russell, Seth" w:date="2018-12-15T18:59:00Z"/>
          <w:rFonts w:ascii="Times" w:eastAsia="Cambria" w:hAnsi="Times" w:cs="Consolas"/>
        </w:rPr>
      </w:pPr>
    </w:p>
    <w:p w14:paraId="7D7A7664" w14:textId="77777777" w:rsidR="00490AF5" w:rsidRPr="005C6BD8" w:rsidRDefault="00490AF5">
      <w:pPr>
        <w:pStyle w:val="PeerJCode"/>
        <w:ind w:left="720"/>
        <w:rPr>
          <w:ins w:id="932" w:author="Russell, Seth" w:date="2018-12-15T18:59:00Z"/>
        </w:rPr>
        <w:pPrChange w:id="933" w:author="Russell, Seth" w:date="2018-12-17T08:23:00Z">
          <w:pPr>
            <w:ind w:left="720"/>
          </w:pPr>
        </w:pPrChange>
      </w:pPr>
      <w:ins w:id="934" w:author="Russell, Seth" w:date="2018-12-15T18:59:00Z">
        <w:r w:rsidRPr="005C6BD8">
          <w:t>library(pccc)</w:t>
        </w:r>
      </w:ins>
    </w:p>
    <w:p w14:paraId="5E1CD642" w14:textId="77777777" w:rsidR="00490AF5" w:rsidRPr="005C6BD8" w:rsidRDefault="00490AF5">
      <w:pPr>
        <w:pStyle w:val="PeerJCode"/>
        <w:ind w:left="720"/>
        <w:rPr>
          <w:ins w:id="935" w:author="Russell, Seth" w:date="2018-12-15T18:59:00Z"/>
        </w:rPr>
        <w:pPrChange w:id="936" w:author="Russell, Seth" w:date="2018-12-17T08:23:00Z">
          <w:pPr>
            <w:ind w:left="720"/>
          </w:pPr>
        </w:pPrChange>
      </w:pPr>
      <w:ins w:id="937" w:author="Russell, Seth" w:date="2018-12-15T18:59:00Z">
        <w:r w:rsidRPr="005C6BD8">
          <w:t>rm(list=ls())</w:t>
        </w:r>
      </w:ins>
    </w:p>
    <w:p w14:paraId="13548C9A" w14:textId="77777777" w:rsidR="00490AF5" w:rsidRPr="005C6BD8" w:rsidRDefault="00490AF5">
      <w:pPr>
        <w:pStyle w:val="PeerJCode"/>
        <w:ind w:left="720"/>
        <w:rPr>
          <w:ins w:id="938" w:author="Russell, Seth" w:date="2018-12-15T18:59:00Z"/>
        </w:rPr>
        <w:pPrChange w:id="939" w:author="Russell, Seth" w:date="2018-12-17T08:23:00Z">
          <w:pPr>
            <w:ind w:left="720"/>
          </w:pPr>
        </w:pPrChange>
      </w:pPr>
      <w:ins w:id="940" w:author="Russell, Seth" w:date="2018-12-15T18:59:00Z">
        <w:r w:rsidRPr="005C6BD8">
          <w:t>gc()</w:t>
        </w:r>
      </w:ins>
    </w:p>
    <w:p w14:paraId="2DA2B5A1" w14:textId="77777777" w:rsidR="00490AF5" w:rsidRPr="005C6BD8" w:rsidRDefault="00490AF5">
      <w:pPr>
        <w:pStyle w:val="PeerJCode"/>
        <w:ind w:left="720"/>
        <w:rPr>
          <w:ins w:id="941" w:author="Russell, Seth" w:date="2018-12-15T18:59:00Z"/>
        </w:rPr>
        <w:pPrChange w:id="942" w:author="Russell, Seth" w:date="2018-12-17T08:23:00Z">
          <w:pPr>
            <w:ind w:left="720"/>
          </w:pPr>
        </w:pPrChange>
      </w:pPr>
      <w:ins w:id="943" w:author="Russell, Seth" w:date="2018-12-15T18:59:00Z">
        <w:r w:rsidRPr="005C6BD8">
          <w:t>icd10_large &lt;- feather::read_feather("../icd_file_generator/icd10_sample_large.feather")</w:t>
        </w:r>
      </w:ins>
    </w:p>
    <w:p w14:paraId="561EB87B" w14:textId="77777777" w:rsidR="00490AF5" w:rsidRPr="005C6BD8" w:rsidRDefault="00490AF5">
      <w:pPr>
        <w:pStyle w:val="PeerJCode"/>
        <w:ind w:left="720"/>
        <w:rPr>
          <w:ins w:id="944" w:author="Russell, Seth" w:date="2018-12-15T18:59:00Z"/>
        </w:rPr>
        <w:pPrChange w:id="945" w:author="Russell, Seth" w:date="2018-12-17T08:23:00Z">
          <w:pPr>
            <w:ind w:left="720"/>
          </w:pPr>
        </w:pPrChange>
      </w:pPr>
    </w:p>
    <w:p w14:paraId="73981C19" w14:textId="77777777" w:rsidR="00490AF5" w:rsidRPr="005C6BD8" w:rsidRDefault="00490AF5">
      <w:pPr>
        <w:pStyle w:val="PeerJCode"/>
        <w:ind w:left="720"/>
        <w:rPr>
          <w:ins w:id="946" w:author="Russell, Seth" w:date="2018-12-15T18:59:00Z"/>
        </w:rPr>
        <w:pPrChange w:id="947" w:author="Russell, Seth" w:date="2018-12-17T08:23:00Z">
          <w:pPr>
            <w:ind w:left="720"/>
          </w:pPr>
        </w:pPrChange>
      </w:pPr>
      <w:ins w:id="948" w:author="Russell, Seth" w:date="2018-12-15T18:59:00Z">
        <w:r w:rsidRPr="005C6BD8">
          <w:t>library(microbenchmark)</w:t>
        </w:r>
      </w:ins>
    </w:p>
    <w:p w14:paraId="2D7AEDFC" w14:textId="77777777" w:rsidR="00490AF5" w:rsidRPr="005C6BD8" w:rsidRDefault="00490AF5">
      <w:pPr>
        <w:pStyle w:val="PeerJCode"/>
        <w:ind w:left="720"/>
        <w:rPr>
          <w:ins w:id="949" w:author="Russell, Seth" w:date="2018-12-15T18:59:00Z"/>
        </w:rPr>
        <w:pPrChange w:id="950" w:author="Russell, Seth" w:date="2018-12-17T08:23:00Z">
          <w:pPr>
            <w:ind w:left="720"/>
          </w:pPr>
        </w:pPrChange>
      </w:pPr>
      <w:ins w:id="951" w:author="Russell, Seth" w:date="2018-12-15T18:59:00Z">
        <w:r w:rsidRPr="005C6BD8">
          <w:lastRenderedPageBreak/>
          <w:t>microbenchmark(</w:t>
        </w:r>
      </w:ins>
    </w:p>
    <w:p w14:paraId="60089C9C" w14:textId="77777777" w:rsidR="00490AF5" w:rsidRPr="005C6BD8" w:rsidRDefault="00490AF5">
      <w:pPr>
        <w:pStyle w:val="PeerJCode"/>
        <w:ind w:left="720"/>
        <w:rPr>
          <w:ins w:id="952" w:author="Russell, Seth" w:date="2018-12-15T18:59:00Z"/>
        </w:rPr>
        <w:pPrChange w:id="953" w:author="Russell, Seth" w:date="2018-12-17T08:23:00Z">
          <w:pPr>
            <w:ind w:left="720"/>
          </w:pPr>
        </w:pPrChange>
      </w:pPr>
      <w:ins w:id="954" w:author="Russell, Seth" w:date="2018-12-15T18:59:00Z">
        <w:r w:rsidRPr="005C6BD8">
          <w:t>ccc(icd10_large[1:10000, c(1:45)], # get id, dx, and pc columns</w:t>
        </w:r>
      </w:ins>
    </w:p>
    <w:p w14:paraId="456CF220" w14:textId="77777777" w:rsidR="00490AF5" w:rsidRPr="005C6BD8" w:rsidRDefault="00490AF5">
      <w:pPr>
        <w:pStyle w:val="PeerJCode"/>
        <w:ind w:left="720"/>
        <w:rPr>
          <w:ins w:id="955" w:author="Russell, Seth" w:date="2018-12-15T18:59:00Z"/>
        </w:rPr>
        <w:pPrChange w:id="956" w:author="Russell, Seth" w:date="2018-12-17T08:23:00Z">
          <w:pPr>
            <w:ind w:left="720"/>
          </w:pPr>
        </w:pPrChange>
      </w:pPr>
      <w:ins w:id="957" w:author="Russell, Seth" w:date="2018-12-15T18:59:00Z">
        <w:r w:rsidRPr="005C6BD8">
          <w:t xml:space="preserve">               id      = id,</w:t>
        </w:r>
      </w:ins>
    </w:p>
    <w:p w14:paraId="7F918D36" w14:textId="77777777" w:rsidR="00490AF5" w:rsidRPr="005C6BD8" w:rsidRDefault="00490AF5">
      <w:pPr>
        <w:pStyle w:val="PeerJCode"/>
        <w:ind w:left="720"/>
        <w:rPr>
          <w:ins w:id="958" w:author="Russell, Seth" w:date="2018-12-15T18:59:00Z"/>
        </w:rPr>
        <w:pPrChange w:id="959" w:author="Russell, Seth" w:date="2018-12-17T08:23:00Z">
          <w:pPr>
            <w:ind w:left="720"/>
          </w:pPr>
        </w:pPrChange>
      </w:pPr>
      <w:ins w:id="960" w:author="Russell, Seth" w:date="2018-12-15T18:59:00Z">
        <w:r w:rsidRPr="005C6BD8">
          <w:t xml:space="preserve">               dx_cols = dplyr::starts_with("dx"),</w:t>
        </w:r>
      </w:ins>
    </w:p>
    <w:p w14:paraId="0DE35DC9" w14:textId="77777777" w:rsidR="00490AF5" w:rsidRPr="005C6BD8" w:rsidRDefault="00490AF5">
      <w:pPr>
        <w:pStyle w:val="PeerJCode"/>
        <w:ind w:left="720"/>
        <w:rPr>
          <w:ins w:id="961" w:author="Russell, Seth" w:date="2018-12-15T18:59:00Z"/>
        </w:rPr>
        <w:pPrChange w:id="962" w:author="Russell, Seth" w:date="2018-12-17T08:23:00Z">
          <w:pPr>
            <w:ind w:left="720"/>
          </w:pPr>
        </w:pPrChange>
      </w:pPr>
      <w:ins w:id="963" w:author="Russell, Seth" w:date="2018-12-15T18:59:00Z">
        <w:r w:rsidRPr="005C6BD8">
          <w:t xml:space="preserve">               pc_cols = dplyr::starts_with("pc"),</w:t>
        </w:r>
      </w:ins>
    </w:p>
    <w:p w14:paraId="6691A396" w14:textId="77777777" w:rsidR="00490AF5" w:rsidRPr="005C6BD8" w:rsidRDefault="00490AF5">
      <w:pPr>
        <w:pStyle w:val="PeerJCode"/>
        <w:ind w:left="720"/>
        <w:rPr>
          <w:ins w:id="964" w:author="Russell, Seth" w:date="2018-12-15T18:59:00Z"/>
        </w:rPr>
        <w:pPrChange w:id="965" w:author="Russell, Seth" w:date="2018-12-17T08:23:00Z">
          <w:pPr>
            <w:ind w:left="720"/>
          </w:pPr>
        </w:pPrChange>
      </w:pPr>
      <w:ins w:id="966" w:author="Russell, Seth" w:date="2018-12-15T18:59:00Z">
        <w:r w:rsidRPr="005C6BD8">
          <w:t xml:space="preserve">               icdv    = 10),</w:t>
        </w:r>
      </w:ins>
    </w:p>
    <w:p w14:paraId="7C3D9AD7" w14:textId="77777777" w:rsidR="00490AF5" w:rsidRDefault="00490AF5">
      <w:pPr>
        <w:pStyle w:val="PeerJCode"/>
        <w:ind w:left="720"/>
        <w:rPr>
          <w:ins w:id="967" w:author="Russell, Seth" w:date="2018-12-15T18:59:00Z"/>
        </w:rPr>
        <w:pPrChange w:id="968" w:author="Russell, Seth" w:date="2018-12-17T08:23:00Z">
          <w:pPr>
            <w:ind w:left="720"/>
          </w:pPr>
        </w:pPrChange>
      </w:pPr>
      <w:ins w:id="969" w:author="Russell, Seth" w:date="2018-12-15T18:59:00Z">
        <w:r w:rsidRPr="005C6BD8">
          <w:t>times = 10)</w:t>
        </w:r>
      </w:ins>
    </w:p>
    <w:p w14:paraId="626A12C7" w14:textId="77777777" w:rsidR="00490AF5" w:rsidRDefault="00490AF5">
      <w:pPr>
        <w:pStyle w:val="PeerJCode"/>
        <w:ind w:left="720"/>
        <w:rPr>
          <w:ins w:id="970" w:author="Russell, Seth" w:date="2018-12-15T18:59:00Z"/>
        </w:rPr>
        <w:pPrChange w:id="971" w:author="Russell, Seth" w:date="2018-12-17T08:23:00Z">
          <w:pPr>
            <w:ind w:left="720"/>
          </w:pPr>
        </w:pPrChange>
      </w:pPr>
    </w:p>
    <w:p w14:paraId="1A5F530F" w14:textId="77777777" w:rsidR="00490AF5" w:rsidRPr="007F4844" w:rsidRDefault="00490AF5">
      <w:pPr>
        <w:pStyle w:val="PeerJCode"/>
        <w:ind w:left="720"/>
        <w:rPr>
          <w:ins w:id="972" w:author="Russell, Seth" w:date="2018-12-15T18:59:00Z"/>
        </w:rPr>
        <w:pPrChange w:id="973" w:author="Russell, Seth" w:date="2018-12-17T08:23:00Z">
          <w:pPr>
            <w:ind w:left="720"/>
          </w:pPr>
        </w:pPrChange>
      </w:pPr>
      <w:ins w:id="974" w:author="Russell, Seth" w:date="2018-12-15T18:59:00Z">
        <w:r w:rsidRPr="007F4844">
          <w:t>Unit: seconds</w:t>
        </w:r>
      </w:ins>
    </w:p>
    <w:p w14:paraId="5602161A" w14:textId="77777777" w:rsidR="00490AF5" w:rsidRPr="007F4844" w:rsidRDefault="00490AF5">
      <w:pPr>
        <w:pStyle w:val="PeerJCode"/>
        <w:ind w:left="720"/>
        <w:rPr>
          <w:ins w:id="975" w:author="Russell, Seth" w:date="2018-12-15T18:59:00Z"/>
        </w:rPr>
        <w:pPrChange w:id="976" w:author="Russell, Seth" w:date="2018-12-17T08:23:00Z">
          <w:pPr>
            <w:ind w:left="720"/>
          </w:pPr>
        </w:pPrChange>
      </w:pPr>
      <w:ins w:id="977" w:author="Russell, Seth" w:date="2018-12-15T18:59:00Z">
        <w:r w:rsidRPr="007F4844">
          <w:t xml:space="preserve"> expr      min       lq     mean   median       uq      max neval</w:t>
        </w:r>
      </w:ins>
    </w:p>
    <w:p w14:paraId="2916D15E" w14:textId="77777777" w:rsidR="00490AF5" w:rsidRPr="005C6BD8" w:rsidRDefault="00490AF5">
      <w:pPr>
        <w:pStyle w:val="PeerJCode"/>
        <w:ind w:left="720"/>
        <w:rPr>
          <w:ins w:id="978" w:author="Russell, Seth" w:date="2018-12-15T18:59:00Z"/>
        </w:rPr>
        <w:pPrChange w:id="979" w:author="Russell, Seth" w:date="2018-12-17T08:23:00Z">
          <w:pPr>
            <w:ind w:left="720"/>
          </w:pPr>
        </w:pPrChange>
      </w:pPr>
      <w:ins w:id="980" w:author="Russell, Seth" w:date="2018-12-15T18:59:00Z">
        <w:r w:rsidRPr="007F4844">
          <w:t xml:space="preserve"> ccc  2.857625 2.908964 2.959805 2.920408 3.023602 3.119937    10</w:t>
        </w:r>
      </w:ins>
    </w:p>
    <w:p w14:paraId="6B6AC888" w14:textId="77777777" w:rsidR="00490AF5" w:rsidRPr="005C6BD8" w:rsidRDefault="00490AF5" w:rsidP="00490AF5">
      <w:pPr>
        <w:rPr>
          <w:ins w:id="981" w:author="Russell, Seth" w:date="2018-12-15T18:59:00Z"/>
          <w:rFonts w:ascii="Times" w:eastAsia="Cambria" w:hAnsi="Times" w:cs="Consolas"/>
        </w:rPr>
      </w:pPr>
    </w:p>
    <w:p w14:paraId="7A9BEAE2" w14:textId="77777777" w:rsidR="00490AF5" w:rsidRDefault="00490AF5" w:rsidP="00490AF5">
      <w:pPr>
        <w:rPr>
          <w:ins w:id="982" w:author="Russell, Seth" w:date="2018-12-15T18:59:00Z"/>
          <w:rFonts w:ascii="Times" w:eastAsia="Cambria" w:hAnsi="Times" w:cs="Times New Roman"/>
        </w:rPr>
      </w:pPr>
      <w:ins w:id="983" w:author="Russell, Seth" w:date="2018-12-15T18:59:00Z">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ins>
    </w:p>
    <w:p w14:paraId="4A8EEC71" w14:textId="77777777" w:rsidR="00490AF5" w:rsidRDefault="00490AF5" w:rsidP="00490AF5">
      <w:pPr>
        <w:rPr>
          <w:ins w:id="984" w:author="Russell, Seth" w:date="2018-12-15T18:59:00Z"/>
          <w:rFonts w:ascii="Times" w:eastAsia="Cambria" w:hAnsi="Times" w:cs="Times New Roman"/>
        </w:rPr>
      </w:pPr>
    </w:p>
    <w:p w14:paraId="68118D21" w14:textId="3AEE6CBE" w:rsidR="00490AF5" w:rsidRDefault="00490AF5" w:rsidP="00490AF5">
      <w:pPr>
        <w:rPr>
          <w:ins w:id="985" w:author="Russell, Seth" w:date="2018-12-15T18:59:00Z"/>
          <w:rFonts w:ascii="Times" w:eastAsia="Cambria" w:hAnsi="Times" w:cs="Times New Roman"/>
        </w:rPr>
      </w:pPr>
      <w:ins w:id="986" w:author="Russell, Seth" w:date="2018-12-15T18:59:00Z">
        <w:r w:rsidRPr="005C6BD8">
          <w:rPr>
            <w:rFonts w:ascii="Times" w:eastAsia="Cambria" w:hAnsi="Times" w:cs="Times New Roman"/>
          </w:rPr>
          <w:t xml:space="preserve">As </w:t>
        </w:r>
      </w:ins>
      <w:ins w:id="987" w:author="Tell Bennett" w:date="2018-12-20T11:14:00Z">
        <w:r w:rsidR="00347B9F">
          <w:rPr>
            <w:rFonts w:ascii="Times" w:eastAsia="Cambria" w:hAnsi="Times" w:cs="Times New Roman"/>
          </w:rPr>
          <w:t xml:space="preserve">software </w:t>
        </w:r>
      </w:ins>
      <w:ins w:id="988" w:author="Russell, Seth" w:date="2018-12-15T18:59:00Z">
        <w:r w:rsidRPr="005C6BD8">
          <w:rPr>
            <w:rFonts w:ascii="Times" w:eastAsia="Cambria" w:hAnsi="Times" w:cs="Times New Roman"/>
          </w:rPr>
          <w:t xml:space="preserve">runs </w:t>
        </w:r>
        <w:del w:id="989" w:author="Tell Bennett" w:date="2018-12-20T11:14:00Z">
          <w:r w:rsidRPr="005C6BD8" w:rsidDel="00347B9F">
            <w:rPr>
              <w:rFonts w:ascii="Times" w:eastAsia="Cambria" w:hAnsi="Times" w:cs="Times New Roman"/>
            </w:rPr>
            <w:delText xml:space="preserve">of a software </w:delText>
          </w:r>
        </w:del>
        <w:r w:rsidRPr="005C6BD8">
          <w:rPr>
            <w:rFonts w:ascii="Times" w:eastAsia="Cambria" w:hAnsi="Times" w:cs="Times New Roman"/>
          </w:rPr>
          <w:t xml:space="preserve">can differ significantly from one </w:t>
        </w:r>
        <w:del w:id="990" w:author="Tell Bennett" w:date="2018-12-20T11:14:00Z">
          <w:r w:rsidRPr="005C6BD8" w:rsidDel="00347B9F">
            <w:rPr>
              <w:rFonts w:ascii="Times" w:eastAsia="Cambria" w:hAnsi="Times" w:cs="Times New Roman"/>
            </w:rPr>
            <w:delText xml:space="preserve">run </w:delText>
          </w:r>
        </w:del>
        <w:r w:rsidRPr="005C6BD8">
          <w:rPr>
            <w:rFonts w:ascii="Times" w:eastAsia="Cambria" w:hAnsi="Times" w:cs="Times New Roman"/>
          </w:rPr>
          <w:t xml:space="preserve">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due to this being a longer running process)</w:t>
        </w:r>
        <w:r w:rsidRPr="005C6BD8">
          <w:rPr>
            <w:rFonts w:ascii="Times" w:eastAsia="Cambria" w:hAnsi="Times" w:cs="Times New Roman"/>
          </w:rPr>
          <w:t xml:space="preserve"> and </w:t>
        </w:r>
        <w:r>
          <w:rPr>
            <w:rFonts w:ascii="Times" w:eastAsia="Cambria" w:hAnsi="Times" w:cs="Times New Roman"/>
          </w:rPr>
          <w:t xml:space="preserve">record the </w:t>
        </w:r>
        <w:del w:id="991" w:author="Tell Bennett" w:date="2018-12-20T11:14:00Z">
          <w:r w:rsidDel="00347B9F">
            <w:rPr>
              <w:rFonts w:ascii="Times" w:eastAsia="Cambria" w:hAnsi="Times" w:cs="Times New Roman"/>
            </w:rPr>
            <w:delText>reported</w:delText>
          </w:r>
          <w:r w:rsidRPr="005C6BD8" w:rsidDel="00347B9F">
            <w:rPr>
              <w:rFonts w:ascii="Times" w:eastAsia="Cambria" w:hAnsi="Times" w:cs="Times New Roman"/>
            </w:rPr>
            <w:delText xml:space="preserve"> </w:delText>
          </w:r>
        </w:del>
        <w:r w:rsidRPr="005C6BD8">
          <w:rPr>
            <w:rFonts w:ascii="Times" w:eastAsia="Cambria" w:hAnsi="Times" w:cs="Times New Roman"/>
          </w:rPr>
          <w:t xml:space="preserve">mean </w:t>
        </w:r>
        <w:r>
          <w:rPr>
            <w:rFonts w:ascii="Times" w:eastAsia="Cambria" w:hAnsi="Times" w:cs="Times New Roman"/>
          </w:rPr>
          <w:t>run time</w:t>
        </w:r>
        <w:del w:id="992" w:author="Tell Bennett" w:date="2018-12-20T11:14:00Z">
          <w:r w:rsidDel="00347B9F">
            <w:rPr>
              <w:rFonts w:ascii="Times" w:eastAsia="Cambria" w:hAnsi="Times" w:cs="Times New Roman"/>
            </w:rPr>
            <w:delText xml:space="preserve"> </w:delText>
          </w:r>
          <w:r w:rsidRPr="005C6BD8" w:rsidDel="00347B9F">
            <w:rPr>
              <w:rFonts w:ascii="Times" w:eastAsia="Cambria" w:hAnsi="Times" w:cs="Times New Roman"/>
            </w:rPr>
            <w:delText>value</w:delText>
          </w:r>
        </w:del>
        <w:r w:rsidRPr="005C6BD8">
          <w:rPr>
            <w:rFonts w:ascii="Times" w:eastAsia="Cambria" w:hAnsi="Times" w:cs="Times New Roman"/>
          </w:rPr>
          <w:t>.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w:t>
        </w:r>
        <w:r w:rsidRPr="00354725">
          <w:rPr>
            <w:rFonts w:ascii="Consolas" w:eastAsia="Cambria" w:hAnsi="Consolas" w:cs="Consolas"/>
            <w:rPrChange w:id="993" w:author="Russell, Seth" w:date="2018-12-20T17:08:00Z">
              <w:rPr>
                <w:rFonts w:ascii="Times" w:eastAsia="Cambria" w:hAnsi="Times" w:cs="Times New Roman"/>
              </w:rPr>
            </w:rPrChange>
          </w:rPr>
          <w:t>ccc()</w:t>
        </w:r>
        <w:r>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t>
        </w:r>
        <w:del w:id="994" w:author="Tell Bennett" w:date="2018-12-20T11:15:00Z">
          <w:r w:rsidDel="00347B9F">
            <w:rPr>
              <w:rFonts w:ascii="Times" w:eastAsia="Cambria" w:hAnsi="Times" w:cs="Times New Roman"/>
            </w:rPr>
            <w:delText>will</w:delText>
          </w:r>
        </w:del>
      </w:ins>
      <w:ins w:id="995" w:author="Tell Bennett" w:date="2018-12-20T11:15:00Z">
        <w:r w:rsidR="00347B9F">
          <w:rPr>
            <w:rFonts w:ascii="Times" w:eastAsia="Cambria" w:hAnsi="Times" w:cs="Times New Roman"/>
          </w:rPr>
          <w:t>may</w:t>
        </w:r>
      </w:ins>
      <w:ins w:id="996" w:author="Russell, Seth" w:date="2018-12-15T18:59:00Z">
        <w:r>
          <w:rPr>
            <w:rFonts w:ascii="Times" w:eastAsia="Cambria" w:hAnsi="Times" w:cs="Times New Roman"/>
          </w:rPr>
          <w:t xml:space="preserve"> change the results. As long as all tests are run the same on the same system with the same software, one can compare timings as development progresses.</w:t>
        </w:r>
      </w:ins>
    </w:p>
    <w:p w14:paraId="04602247" w14:textId="77777777" w:rsidR="00490AF5" w:rsidRPr="005C6BD8" w:rsidRDefault="00490AF5" w:rsidP="00490AF5">
      <w:pPr>
        <w:rPr>
          <w:ins w:id="997" w:author="Russell, Seth" w:date="2018-12-15T18:59:00Z"/>
          <w:rFonts w:ascii="Times" w:eastAsia="Cambria" w:hAnsi="Times" w:cs="Times New Roman"/>
        </w:rPr>
      </w:pPr>
    </w:p>
    <w:p w14:paraId="551ABF99" w14:textId="77777777" w:rsidR="00660D05" w:rsidRDefault="00490AF5">
      <w:pPr>
        <w:widowControl w:val="0"/>
        <w:autoSpaceDE w:val="0"/>
        <w:autoSpaceDN w:val="0"/>
        <w:adjustRightInd w:val="0"/>
        <w:rPr>
          <w:ins w:id="998" w:author="Russell, Seth" w:date="2018-12-22T22:15:00Z"/>
          <w:rFonts w:ascii="Times New Roman" w:hAnsi="Times New Roman" w:cs="Times New Roman"/>
        </w:rPr>
      </w:pPr>
      <w:ins w:id="999" w:author="Russell, Seth" w:date="2018-12-15T18:59:00Z">
        <w:r w:rsidRPr="005C6BD8">
          <w:rPr>
            <w:rFonts w:ascii="Times" w:eastAsia="Cambria" w:hAnsi="Times" w:cs="Times New Roman"/>
          </w:rPr>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 xml:space="preserve">As an example, tools such as </w:t>
        </w:r>
        <w:r w:rsidRPr="00567A0C">
          <w:rPr>
            <w:rFonts w:ascii="Consolas" w:eastAsia="Cambria" w:hAnsi="Consolas" w:cs="Consolas"/>
            <w:rPrChange w:id="1000" w:author="Russell, Seth" w:date="2018-12-20T17:09:00Z">
              <w:rPr>
                <w:rFonts w:ascii="Times" w:eastAsia="Cambria" w:hAnsi="Times" w:cs="Times New Roman"/>
              </w:rPr>
            </w:rPrChange>
          </w:rPr>
          <w:t>bench</w:t>
        </w:r>
        <w:r>
          <w:rPr>
            <w:rFonts w:ascii="Times" w:eastAsia="Cambria" w:hAnsi="Times" w:cs="Times New Roman"/>
          </w:rPr>
          <w:t xml:space="preserve"> and </w:t>
        </w:r>
        <w:r w:rsidRPr="00567A0C">
          <w:rPr>
            <w:rFonts w:ascii="Consolas" w:eastAsia="Cambria" w:hAnsi="Consolas" w:cs="Consolas"/>
            <w:rPrChange w:id="1001" w:author="Russell, Seth" w:date="2018-12-20T17:09:00Z">
              <w:rPr>
                <w:rFonts w:ascii="Times" w:eastAsia="Cambria" w:hAnsi="Times" w:cs="Times New Roman"/>
              </w:rPr>
            </w:rPrChange>
          </w:rPr>
          <w:t>profvis</w:t>
        </w:r>
        <w:r>
          <w:rPr>
            <w:rFonts w:ascii="Times" w:eastAsia="Cambria" w:hAnsi="Times" w:cs="Times New Roman"/>
          </w:rPr>
          <w:t xml:space="preserve">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w:t>
        </w:r>
        <w:r w:rsidRPr="00567A0C">
          <w:rPr>
            <w:rFonts w:ascii="Consolas" w:eastAsia="Cambria" w:hAnsi="Consolas" w:cs="Consolas"/>
            <w:rPrChange w:id="1002" w:author="Russell, Seth" w:date="2018-12-20T17:09:00Z">
              <w:rPr>
                <w:rFonts w:ascii="Times" w:eastAsia="Cambria" w:hAnsi="Times" w:cs="Times New Roman"/>
              </w:rPr>
            </w:rPrChange>
          </w:rPr>
          <w:t>object.size()</w:t>
        </w:r>
        <w:r>
          <w:rPr>
            <w:rFonts w:ascii="Times" w:eastAsia="Cambria" w:hAnsi="Times" w:cs="Times New Roman"/>
          </w:rPr>
          <w:t xml:space="preserv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ins>
      <w:bookmarkStart w:id="1003" w:name="ZOTERO_TEMP_BOOKMARK"/>
      <w:ins w:id="1004" w:author="Russell, Seth" w:date="2018-12-22T22:15:00Z">
        <w:r w:rsidR="00660D05">
          <w:rPr>
            <w:rFonts w:ascii="Times New Roman" w:hAnsi="Times New Roman" w:cs="Times New Roman"/>
          </w:rPr>
          <w:t xml:space="preserve">Abrahms J. 2016.Big-O notation explained by a self-taught programmer. </w:t>
        </w:r>
        <w:r w:rsidR="00660D05">
          <w:rPr>
            <w:rFonts w:ascii="Times New Roman" w:hAnsi="Times New Roman" w:cs="Times New Roman"/>
            <w:i/>
            <w:iCs/>
          </w:rPr>
          <w:t>Available at</w:t>
        </w:r>
        <w:r w:rsidR="00660D05">
          <w:rPr>
            <w:rFonts w:ascii="Times New Roman" w:hAnsi="Times New Roman" w:cs="Times New Roman"/>
          </w:rPr>
          <w:t xml:space="preserve"> </w:t>
        </w:r>
        <w:r w:rsidR="00660D05">
          <w:rPr>
            <w:rFonts w:ascii="Times New Roman" w:hAnsi="Times New Roman" w:cs="Times New Roman"/>
            <w:i/>
            <w:iCs/>
          </w:rPr>
          <w:t>https://justin.abrah.ms/computer-science/big-o-notation-explained.html</w:t>
        </w:r>
      </w:ins>
    </w:p>
    <w:p w14:paraId="7E353D86" w14:textId="77777777" w:rsidR="00660D05" w:rsidRDefault="00660D05">
      <w:pPr>
        <w:widowControl w:val="0"/>
        <w:autoSpaceDE w:val="0"/>
        <w:autoSpaceDN w:val="0"/>
        <w:adjustRightInd w:val="0"/>
        <w:rPr>
          <w:ins w:id="1005" w:author="Russell, Seth" w:date="2018-12-22T22:15:00Z"/>
          <w:rFonts w:ascii="Times New Roman" w:hAnsi="Times New Roman" w:cs="Times New Roman"/>
        </w:rPr>
      </w:pPr>
      <w:ins w:id="1006" w:author="Russell, Seth" w:date="2018-12-22T22:15:00Z">
        <w:r>
          <w:rPr>
            <w:rFonts w:ascii="Times New Roman" w:hAnsi="Times New Roman" w:cs="Times New Roman"/>
          </w:rPr>
          <w:t xml:space="preserve">Agruss C, Johnson B. 2000. Ad Hoc Software Testing. </w:t>
        </w:r>
        <w:r>
          <w:rPr>
            <w:rFonts w:ascii="Times New Roman" w:hAnsi="Times New Roman" w:cs="Times New Roman"/>
            <w:i/>
            <w:iCs/>
          </w:rPr>
          <w:t>Viitattu</w:t>
        </w:r>
        <w:r>
          <w:rPr>
            <w:rFonts w:ascii="Times New Roman" w:hAnsi="Times New Roman" w:cs="Times New Roman"/>
          </w:rPr>
          <w:t xml:space="preserve"> 4:2009.</w:t>
        </w:r>
      </w:ins>
    </w:p>
    <w:p w14:paraId="5B8641ED" w14:textId="77777777" w:rsidR="00660D05" w:rsidRDefault="00660D05">
      <w:pPr>
        <w:widowControl w:val="0"/>
        <w:autoSpaceDE w:val="0"/>
        <w:autoSpaceDN w:val="0"/>
        <w:adjustRightInd w:val="0"/>
        <w:rPr>
          <w:ins w:id="1007" w:author="Russell, Seth" w:date="2018-12-22T22:15:00Z"/>
          <w:rFonts w:ascii="Times New Roman" w:hAnsi="Times New Roman" w:cs="Times New Roman"/>
        </w:rPr>
      </w:pPr>
      <w:ins w:id="1008" w:author="Russell, Seth" w:date="2018-12-22T22:15:00Z">
        <w:r>
          <w:rPr>
            <w:rFonts w:ascii="Times New Roman" w:hAnsi="Times New Roman" w:cs="Times New Roman"/>
          </w:rPr>
          <w:t xml:space="preserve">Allaire JJ, Francois R, Ushey K, Vandenbrouck G, library MG (TinyThread, http://tinythreadpp.bitsnbites.eu/), RStudio, library I (Intel T, https://www.threadingbuildingblocks.org/), Microsoft. 2018a. </w:t>
        </w:r>
        <w:r>
          <w:rPr>
            <w:rFonts w:ascii="Times New Roman" w:hAnsi="Times New Roman" w:cs="Times New Roman"/>
            <w:i/>
            <w:iCs/>
          </w:rPr>
          <w:t>RcppParallel: Parallel Programming Tools for “Rcpp.”</w:t>
        </w:r>
      </w:ins>
    </w:p>
    <w:p w14:paraId="489C11DD" w14:textId="77777777" w:rsidR="00660D05" w:rsidRDefault="00660D05">
      <w:pPr>
        <w:widowControl w:val="0"/>
        <w:autoSpaceDE w:val="0"/>
        <w:autoSpaceDN w:val="0"/>
        <w:adjustRightInd w:val="0"/>
        <w:rPr>
          <w:ins w:id="1009" w:author="Russell, Seth" w:date="2018-12-22T22:15:00Z"/>
          <w:rFonts w:ascii="Times New Roman" w:hAnsi="Times New Roman" w:cs="Times New Roman"/>
        </w:rPr>
      </w:pPr>
      <w:ins w:id="1010" w:author="Russell, Seth" w:date="2018-12-22T22:15:00Z">
        <w:r>
          <w:rPr>
            <w:rFonts w:ascii="Times New Roman" w:hAnsi="Times New Roman" w:cs="Times New Roman"/>
          </w:rPr>
          <w:t xml:space="preserve">Allaire JJ, Xie Y, McPherson J, Luraschi J, Ushey K, Atkins A, Wickham H, Cheng J, Chang W, Iannone R. 2018b. </w:t>
        </w:r>
        <w:r>
          <w:rPr>
            <w:rFonts w:ascii="Times New Roman" w:hAnsi="Times New Roman" w:cs="Times New Roman"/>
            <w:i/>
            <w:iCs/>
          </w:rPr>
          <w:t>rmarkdown: Dynamic Documents for R</w:t>
        </w:r>
        <w:r>
          <w:rPr>
            <w:rFonts w:ascii="Times New Roman" w:hAnsi="Times New Roman" w:cs="Times New Roman"/>
          </w:rPr>
          <w:t>.</w:t>
        </w:r>
      </w:ins>
    </w:p>
    <w:p w14:paraId="2666334A" w14:textId="77777777" w:rsidR="00660D05" w:rsidRDefault="00660D05">
      <w:pPr>
        <w:widowControl w:val="0"/>
        <w:autoSpaceDE w:val="0"/>
        <w:autoSpaceDN w:val="0"/>
        <w:adjustRightInd w:val="0"/>
        <w:rPr>
          <w:ins w:id="1011" w:author="Russell, Seth" w:date="2018-12-22T22:15:00Z"/>
          <w:rFonts w:ascii="Times New Roman" w:hAnsi="Times New Roman" w:cs="Times New Roman"/>
        </w:rPr>
      </w:pPr>
      <w:ins w:id="1012" w:author="Russell, Seth" w:date="2018-12-22T22:15:00Z">
        <w:r>
          <w:rPr>
            <w:rFonts w:ascii="Times New Roman" w:hAnsi="Times New Roman" w:cs="Times New Roman"/>
          </w:rPr>
          <w:t xml:space="preserve">Apache Software Foundation. 2018.SparkR (R on Spark) - Spark 2.3.2 Documentation.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spark.apache.org/docs/latest/sparkr.html</w:t>
        </w:r>
      </w:ins>
    </w:p>
    <w:p w14:paraId="39CA55DB" w14:textId="77777777" w:rsidR="00660D05" w:rsidRDefault="00660D05">
      <w:pPr>
        <w:widowControl w:val="0"/>
        <w:autoSpaceDE w:val="0"/>
        <w:autoSpaceDN w:val="0"/>
        <w:adjustRightInd w:val="0"/>
        <w:rPr>
          <w:ins w:id="1013" w:author="Russell, Seth" w:date="2018-12-22T22:15:00Z"/>
          <w:rFonts w:ascii="Times New Roman" w:hAnsi="Times New Roman" w:cs="Times New Roman"/>
        </w:rPr>
      </w:pPr>
      <w:ins w:id="1014" w:author="Russell, Seth" w:date="2018-12-22T22:15:00Z">
        <w:r>
          <w:rPr>
            <w:rFonts w:ascii="Times New Roman" w:hAnsi="Times New Roman" w:cs="Times New Roman"/>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Pr>
            <w:rFonts w:ascii="Times New Roman" w:hAnsi="Times New Roman" w:cs="Times New Roman"/>
            <w:i/>
            <w:iCs/>
          </w:rPr>
          <w:t>Commun. ACM</w:t>
        </w:r>
        <w:r>
          <w:rPr>
            <w:rFonts w:ascii="Times New Roman" w:hAnsi="Times New Roman" w:cs="Times New Roman"/>
          </w:rPr>
          <w:t xml:space="preserve"> 11:151–197. DOI: 10.1145/362929.362976.</w:t>
        </w:r>
      </w:ins>
    </w:p>
    <w:p w14:paraId="224C8056" w14:textId="77777777" w:rsidR="00660D05" w:rsidRDefault="00660D05">
      <w:pPr>
        <w:widowControl w:val="0"/>
        <w:autoSpaceDE w:val="0"/>
        <w:autoSpaceDN w:val="0"/>
        <w:adjustRightInd w:val="0"/>
        <w:rPr>
          <w:ins w:id="1015" w:author="Russell, Seth" w:date="2018-12-22T22:15:00Z"/>
          <w:rFonts w:ascii="Times New Roman" w:hAnsi="Times New Roman" w:cs="Times New Roman"/>
        </w:rPr>
      </w:pPr>
      <w:ins w:id="1016" w:author="Russell, Seth" w:date="2018-12-22T22:15:00Z">
        <w:r>
          <w:rPr>
            <w:rFonts w:ascii="Times New Roman" w:hAnsi="Times New Roman" w:cs="Times New Roman"/>
          </w:rPr>
          <w:t xml:space="preserve">Beck K, Beedle M, Bennekum A van, Cockburn A, Cunningham W, Fowler M, Grenning J, Highsmith J, Hunt A, Jeffries R, Kern J, Marick B, Martin RC, Mellor S, Schwaber K, Sutherland J, Thomas D. 2001.Manifesto for Agile Software Development.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agilemanifesto.org/</w:t>
        </w:r>
      </w:ins>
    </w:p>
    <w:p w14:paraId="6BE42B8C" w14:textId="77777777" w:rsidR="00660D05" w:rsidRDefault="00660D05">
      <w:pPr>
        <w:widowControl w:val="0"/>
        <w:autoSpaceDE w:val="0"/>
        <w:autoSpaceDN w:val="0"/>
        <w:adjustRightInd w:val="0"/>
        <w:rPr>
          <w:ins w:id="1017" w:author="Russell, Seth" w:date="2018-12-22T22:15:00Z"/>
          <w:rFonts w:ascii="Times New Roman" w:hAnsi="Times New Roman" w:cs="Times New Roman"/>
        </w:rPr>
      </w:pPr>
      <w:ins w:id="1018" w:author="Russell, Seth" w:date="2018-12-22T22:15:00Z">
        <w:r>
          <w:rPr>
            <w:rFonts w:ascii="Times New Roman" w:hAnsi="Times New Roman" w:cs="Times New Roman"/>
          </w:rPr>
          <w:t xml:space="preserve">Beck K, Gamma E. 1998. Test Infected: Programmers Love Writing Tests. </w:t>
        </w:r>
        <w:r>
          <w:rPr>
            <w:rFonts w:ascii="Times New Roman" w:hAnsi="Times New Roman" w:cs="Times New Roman"/>
            <w:i/>
            <w:iCs/>
          </w:rPr>
          <w:t>Java Report</w:t>
        </w:r>
        <w:r>
          <w:rPr>
            <w:rFonts w:ascii="Times New Roman" w:hAnsi="Times New Roman" w:cs="Times New Roman"/>
          </w:rPr>
          <w:t xml:space="preserve"> 3.</w:t>
        </w:r>
      </w:ins>
    </w:p>
    <w:p w14:paraId="2B677E91" w14:textId="77777777" w:rsidR="00660D05" w:rsidRDefault="00660D05">
      <w:pPr>
        <w:widowControl w:val="0"/>
        <w:autoSpaceDE w:val="0"/>
        <w:autoSpaceDN w:val="0"/>
        <w:adjustRightInd w:val="0"/>
        <w:rPr>
          <w:ins w:id="1019" w:author="Russell, Seth" w:date="2018-12-22T22:15:00Z"/>
          <w:rFonts w:ascii="Times New Roman" w:hAnsi="Times New Roman" w:cs="Times New Roman"/>
        </w:rPr>
      </w:pPr>
      <w:ins w:id="1020" w:author="Russell, Seth" w:date="2018-12-22T22:15:00Z">
        <w:r>
          <w:rPr>
            <w:rFonts w:ascii="Times New Roman" w:hAnsi="Times New Roman" w:cs="Times New Roman"/>
          </w:rPr>
          <w:t xml:space="preserve">Bengtsson H. 2018. </w:t>
        </w:r>
        <w:r>
          <w:rPr>
            <w:rFonts w:ascii="Times New Roman" w:hAnsi="Times New Roman" w:cs="Times New Roman"/>
            <w:i/>
            <w:iCs/>
          </w:rPr>
          <w:t>future: Unified Parallel and Distributed Processing in R for Everyone</w:t>
        </w:r>
        <w:r>
          <w:rPr>
            <w:rFonts w:ascii="Times New Roman" w:hAnsi="Times New Roman" w:cs="Times New Roman"/>
          </w:rPr>
          <w:t>.</w:t>
        </w:r>
      </w:ins>
    </w:p>
    <w:p w14:paraId="3C6F38F3" w14:textId="77777777" w:rsidR="00660D05" w:rsidRDefault="00660D05">
      <w:pPr>
        <w:widowControl w:val="0"/>
        <w:autoSpaceDE w:val="0"/>
        <w:autoSpaceDN w:val="0"/>
        <w:adjustRightInd w:val="0"/>
        <w:rPr>
          <w:ins w:id="1021" w:author="Russell, Seth" w:date="2018-12-22T22:15:00Z"/>
          <w:rFonts w:ascii="Times New Roman" w:hAnsi="Times New Roman" w:cs="Times New Roman"/>
        </w:rPr>
      </w:pPr>
      <w:ins w:id="1022" w:author="Russell, Seth" w:date="2018-12-22T22:15:00Z">
        <w:r>
          <w:rPr>
            <w:rFonts w:ascii="Times New Roman" w:hAnsi="Times New Roman" w:cs="Times New Roman"/>
          </w:rPr>
          <w:t xml:space="preserve">Bengtsson H, R Core Team. 2018. </w:t>
        </w:r>
        <w:r>
          <w:rPr>
            <w:rFonts w:ascii="Times New Roman" w:hAnsi="Times New Roman" w:cs="Times New Roman"/>
            <w:i/>
            <w:iCs/>
          </w:rPr>
          <w:t>future.apply: Apply Function to Elements in Parallel using Futures</w:t>
        </w:r>
        <w:r>
          <w:rPr>
            <w:rFonts w:ascii="Times New Roman" w:hAnsi="Times New Roman" w:cs="Times New Roman"/>
          </w:rPr>
          <w:t>.</w:t>
        </w:r>
      </w:ins>
    </w:p>
    <w:p w14:paraId="11E88591" w14:textId="77777777" w:rsidR="00660D05" w:rsidRDefault="00660D05">
      <w:pPr>
        <w:widowControl w:val="0"/>
        <w:autoSpaceDE w:val="0"/>
        <w:autoSpaceDN w:val="0"/>
        <w:adjustRightInd w:val="0"/>
        <w:rPr>
          <w:ins w:id="1023" w:author="Russell, Seth" w:date="2018-12-22T22:15:00Z"/>
          <w:rFonts w:ascii="Times New Roman" w:hAnsi="Times New Roman" w:cs="Times New Roman"/>
        </w:rPr>
      </w:pPr>
      <w:ins w:id="1024" w:author="Russell, Seth" w:date="2018-12-22T22:15:00Z">
        <w:r>
          <w:rPr>
            <w:rFonts w:ascii="Times New Roman" w:hAnsi="Times New Roman" w:cs="Times New Roman"/>
          </w:rPr>
          <w:t xml:space="preserve">Bird J. 2013.Applying the 80:20 Rule in Software Development - DZone Agile.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dzone.com/articles/applying-8020-rule-software</w:t>
        </w:r>
      </w:ins>
    </w:p>
    <w:p w14:paraId="2058C380" w14:textId="77777777" w:rsidR="00660D05" w:rsidRDefault="00660D05">
      <w:pPr>
        <w:widowControl w:val="0"/>
        <w:autoSpaceDE w:val="0"/>
        <w:autoSpaceDN w:val="0"/>
        <w:adjustRightInd w:val="0"/>
        <w:rPr>
          <w:ins w:id="1025" w:author="Russell, Seth" w:date="2018-12-22T22:15:00Z"/>
          <w:rFonts w:ascii="Times New Roman" w:hAnsi="Times New Roman" w:cs="Times New Roman"/>
        </w:rPr>
      </w:pPr>
      <w:ins w:id="1026" w:author="Russell, Seth" w:date="2018-12-22T22:15:00Z">
        <w:r>
          <w:rPr>
            <w:rFonts w:ascii="Times New Roman" w:hAnsi="Times New Roman" w:cs="Times New Roman"/>
          </w:rPr>
          <w:t xml:space="preserve">Bischl B, Lang M. 2015. </w:t>
        </w:r>
        <w:r>
          <w:rPr>
            <w:rFonts w:ascii="Times New Roman" w:hAnsi="Times New Roman" w:cs="Times New Roman"/>
            <w:i/>
            <w:iCs/>
          </w:rPr>
          <w:t>parallelMap: Unified Interface to Parallelization Back-Ends</w:t>
        </w:r>
        <w:r>
          <w:rPr>
            <w:rFonts w:ascii="Times New Roman" w:hAnsi="Times New Roman" w:cs="Times New Roman"/>
          </w:rPr>
          <w:t>.</w:t>
        </w:r>
      </w:ins>
    </w:p>
    <w:p w14:paraId="0850C558" w14:textId="77777777" w:rsidR="00660D05" w:rsidRDefault="00660D05">
      <w:pPr>
        <w:widowControl w:val="0"/>
        <w:autoSpaceDE w:val="0"/>
        <w:autoSpaceDN w:val="0"/>
        <w:adjustRightInd w:val="0"/>
        <w:rPr>
          <w:ins w:id="1027" w:author="Russell, Seth" w:date="2018-12-22T22:15:00Z"/>
          <w:rFonts w:ascii="Times New Roman" w:hAnsi="Times New Roman" w:cs="Times New Roman"/>
        </w:rPr>
      </w:pPr>
      <w:ins w:id="1028" w:author="Russell, Seth" w:date="2018-12-22T22:15:00Z">
        <w:r>
          <w:rPr>
            <w:rFonts w:ascii="Times New Roman" w:hAnsi="Times New Roman" w:cs="Times New Roman"/>
          </w:rPr>
          <w:t xml:space="preserve">Bischl B, Lang M, Mersmann O, Rahnenführer J, Weihs C. 2015. BatchJobs and BatchExperiments: Abstraction Mechanisms for Using R in Batch Environments. </w:t>
        </w:r>
        <w:r>
          <w:rPr>
            <w:rFonts w:ascii="Times New Roman" w:hAnsi="Times New Roman" w:cs="Times New Roman"/>
            <w:i/>
            <w:iCs/>
          </w:rPr>
          <w:t>Journal of Statistical Software</w:t>
        </w:r>
        <w:r>
          <w:rPr>
            <w:rFonts w:ascii="Times New Roman" w:hAnsi="Times New Roman" w:cs="Times New Roman"/>
          </w:rPr>
          <w:t xml:space="preserve"> 64:1–25.</w:t>
        </w:r>
      </w:ins>
    </w:p>
    <w:p w14:paraId="1DAF6B28" w14:textId="77777777" w:rsidR="00660D05" w:rsidRDefault="00660D05">
      <w:pPr>
        <w:widowControl w:val="0"/>
        <w:autoSpaceDE w:val="0"/>
        <w:autoSpaceDN w:val="0"/>
        <w:adjustRightInd w:val="0"/>
        <w:rPr>
          <w:ins w:id="1029" w:author="Russell, Seth" w:date="2018-12-22T22:15:00Z"/>
          <w:rFonts w:ascii="Times New Roman" w:hAnsi="Times New Roman" w:cs="Times New Roman"/>
        </w:rPr>
      </w:pPr>
      <w:ins w:id="1030" w:author="Russell, Seth" w:date="2018-12-22T22:15:00Z">
        <w:r>
          <w:rPr>
            <w:rFonts w:ascii="Times New Roman" w:hAnsi="Times New Roman" w:cs="Times New Roman"/>
          </w:rPr>
          <w:t xml:space="preserve">Burger M, Juenemann K, Koenig T. 2015. </w:t>
        </w:r>
        <w:r>
          <w:rPr>
            <w:rFonts w:ascii="Times New Roman" w:hAnsi="Times New Roman" w:cs="Times New Roman"/>
            <w:i/>
            <w:iCs/>
          </w:rPr>
          <w:t>RUnit: R Unit Test Framework</w:t>
        </w:r>
        <w:r>
          <w:rPr>
            <w:rFonts w:ascii="Times New Roman" w:hAnsi="Times New Roman" w:cs="Times New Roman"/>
          </w:rPr>
          <w:t>.</w:t>
        </w:r>
      </w:ins>
    </w:p>
    <w:p w14:paraId="6DAE9B1F" w14:textId="77777777" w:rsidR="00660D05" w:rsidRDefault="00660D05">
      <w:pPr>
        <w:widowControl w:val="0"/>
        <w:autoSpaceDE w:val="0"/>
        <w:autoSpaceDN w:val="0"/>
        <w:adjustRightInd w:val="0"/>
        <w:rPr>
          <w:ins w:id="1031" w:author="Russell, Seth" w:date="2018-12-22T22:15:00Z"/>
          <w:rFonts w:ascii="Times New Roman" w:hAnsi="Times New Roman" w:cs="Times New Roman"/>
        </w:rPr>
      </w:pPr>
      <w:ins w:id="1032" w:author="Russell, Seth" w:date="2018-12-22T22:15:00Z">
        <w:r>
          <w:rPr>
            <w:rFonts w:ascii="Times New Roman" w:hAnsi="Times New Roman" w:cs="Times New Roman"/>
          </w:rPr>
          <w:t xml:space="preserve">Burns P. 2012. </w:t>
        </w:r>
        <w:r>
          <w:rPr>
            <w:rFonts w:ascii="Times New Roman" w:hAnsi="Times New Roman" w:cs="Times New Roman"/>
            <w:i/>
            <w:iCs/>
          </w:rPr>
          <w:t>The R Inferno</w:t>
        </w:r>
        <w:r>
          <w:rPr>
            <w:rFonts w:ascii="Times New Roman" w:hAnsi="Times New Roman" w:cs="Times New Roman"/>
          </w:rPr>
          <w:t>. lulu.com.</w:t>
        </w:r>
      </w:ins>
    </w:p>
    <w:p w14:paraId="5E81D9F0" w14:textId="77777777" w:rsidR="00660D05" w:rsidRDefault="00660D05">
      <w:pPr>
        <w:widowControl w:val="0"/>
        <w:autoSpaceDE w:val="0"/>
        <w:autoSpaceDN w:val="0"/>
        <w:adjustRightInd w:val="0"/>
        <w:rPr>
          <w:ins w:id="1033" w:author="Russell, Seth" w:date="2018-12-22T22:15:00Z"/>
          <w:rFonts w:ascii="Times New Roman" w:hAnsi="Times New Roman" w:cs="Times New Roman"/>
        </w:rPr>
      </w:pPr>
      <w:ins w:id="1034" w:author="Russell, Seth" w:date="2018-12-22T22:15:00Z">
        <w:r>
          <w:rPr>
            <w:rFonts w:ascii="Times New Roman" w:hAnsi="Times New Roman" w:cs="Times New Roman"/>
          </w:rPr>
          <w:t xml:space="preserve">Calaway R, Analytics R, Weston S. 2017. </w:t>
        </w:r>
        <w:r>
          <w:rPr>
            <w:rFonts w:ascii="Times New Roman" w:hAnsi="Times New Roman" w:cs="Times New Roman"/>
            <w:i/>
            <w:iCs/>
          </w:rPr>
          <w:t>doMC: Foreach Parallel Adaptor for “parallel.”</w:t>
        </w:r>
      </w:ins>
    </w:p>
    <w:p w14:paraId="3692B8C2" w14:textId="77777777" w:rsidR="00660D05" w:rsidRDefault="00660D05">
      <w:pPr>
        <w:widowControl w:val="0"/>
        <w:autoSpaceDE w:val="0"/>
        <w:autoSpaceDN w:val="0"/>
        <w:adjustRightInd w:val="0"/>
        <w:rPr>
          <w:ins w:id="1035" w:author="Russell, Seth" w:date="2018-12-22T22:15:00Z"/>
          <w:rFonts w:ascii="Times New Roman" w:hAnsi="Times New Roman" w:cs="Times New Roman"/>
        </w:rPr>
      </w:pPr>
      <w:ins w:id="1036" w:author="Russell, Seth" w:date="2018-12-22T22:15:00Z">
        <w:r>
          <w:rPr>
            <w:rFonts w:ascii="Times New Roman" w:hAnsi="Times New Roman" w:cs="Times New Roman"/>
          </w:rPr>
          <w:t xml:space="preserve">Calaway R, Corporation M, Weston S. 2017. </w:t>
        </w:r>
        <w:r>
          <w:rPr>
            <w:rFonts w:ascii="Times New Roman" w:hAnsi="Times New Roman" w:cs="Times New Roman"/>
            <w:i/>
            <w:iCs/>
          </w:rPr>
          <w:t>doSNOW: Foreach Parallel Adaptor for the “snow” Package</w:t>
        </w:r>
        <w:r>
          <w:rPr>
            <w:rFonts w:ascii="Times New Roman" w:hAnsi="Times New Roman" w:cs="Times New Roman"/>
          </w:rPr>
          <w:t>.</w:t>
        </w:r>
      </w:ins>
    </w:p>
    <w:p w14:paraId="35C6CBE2" w14:textId="77777777" w:rsidR="00660D05" w:rsidRDefault="00660D05">
      <w:pPr>
        <w:widowControl w:val="0"/>
        <w:autoSpaceDE w:val="0"/>
        <w:autoSpaceDN w:val="0"/>
        <w:adjustRightInd w:val="0"/>
        <w:rPr>
          <w:ins w:id="1037" w:author="Russell, Seth" w:date="2018-12-22T22:15:00Z"/>
          <w:rFonts w:ascii="Times New Roman" w:hAnsi="Times New Roman" w:cs="Times New Roman"/>
        </w:rPr>
      </w:pPr>
      <w:ins w:id="1038" w:author="Russell, Seth" w:date="2018-12-22T22:15:00Z">
        <w:r>
          <w:rPr>
            <w:rFonts w:ascii="Times New Roman" w:hAnsi="Times New Roman" w:cs="Times New Roman"/>
          </w:rPr>
          <w:t xml:space="preserve">Calaway R, Corporation M, Weston S, Tenenbaum D. 2018. </w:t>
        </w:r>
        <w:r>
          <w:rPr>
            <w:rFonts w:ascii="Times New Roman" w:hAnsi="Times New Roman" w:cs="Times New Roman"/>
            <w:i/>
            <w:iCs/>
          </w:rPr>
          <w:t>doParallel: Foreach Parallel Adaptor for the “parallel” Package</w:t>
        </w:r>
        <w:r>
          <w:rPr>
            <w:rFonts w:ascii="Times New Roman" w:hAnsi="Times New Roman" w:cs="Times New Roman"/>
          </w:rPr>
          <w:t>.</w:t>
        </w:r>
      </w:ins>
    </w:p>
    <w:p w14:paraId="26887C0A" w14:textId="77777777" w:rsidR="00660D05" w:rsidRDefault="00660D05">
      <w:pPr>
        <w:widowControl w:val="0"/>
        <w:autoSpaceDE w:val="0"/>
        <w:autoSpaceDN w:val="0"/>
        <w:adjustRightInd w:val="0"/>
        <w:rPr>
          <w:ins w:id="1039" w:author="Russell, Seth" w:date="2018-12-22T22:15:00Z"/>
          <w:rFonts w:ascii="Times New Roman" w:hAnsi="Times New Roman" w:cs="Times New Roman"/>
        </w:rPr>
      </w:pPr>
      <w:ins w:id="1040" w:author="Russell, Seth" w:date="2018-12-22T22:15:00Z">
        <w:r>
          <w:rPr>
            <w:rFonts w:ascii="Times New Roman" w:hAnsi="Times New Roman" w:cs="Times New Roman"/>
          </w:rPr>
          <w:t xml:space="preserve">Calaway R, Microsoft, Weston S. 2017. </w:t>
        </w:r>
        <w:r>
          <w:rPr>
            <w:rFonts w:ascii="Times New Roman" w:hAnsi="Times New Roman" w:cs="Times New Roman"/>
            <w:i/>
            <w:iCs/>
          </w:rPr>
          <w:t>foreach: Provides Foreach Looping Construct for R</w:t>
        </w:r>
        <w:r>
          <w:rPr>
            <w:rFonts w:ascii="Times New Roman" w:hAnsi="Times New Roman" w:cs="Times New Roman"/>
          </w:rPr>
          <w:t>.</w:t>
        </w:r>
      </w:ins>
    </w:p>
    <w:p w14:paraId="5D0B446D" w14:textId="77777777" w:rsidR="00660D05" w:rsidRDefault="00660D05">
      <w:pPr>
        <w:widowControl w:val="0"/>
        <w:autoSpaceDE w:val="0"/>
        <w:autoSpaceDN w:val="0"/>
        <w:adjustRightInd w:val="0"/>
        <w:rPr>
          <w:ins w:id="1041" w:author="Russell, Seth" w:date="2018-12-22T22:15:00Z"/>
          <w:rFonts w:ascii="Times New Roman" w:hAnsi="Times New Roman" w:cs="Times New Roman"/>
        </w:rPr>
      </w:pPr>
      <w:ins w:id="1042" w:author="Russell, Seth" w:date="2018-12-22T22:15:00Z">
        <w:r>
          <w:rPr>
            <w:rFonts w:ascii="Times New Roman" w:hAnsi="Times New Roman" w:cs="Times New Roman"/>
          </w:rPr>
          <w:t xml:space="preserve">Carr J. 2015.TDD Anti-Pattern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eb.archive.org/web/20150726134212/http://blog.james-carr.org:80/2006/11/03/tdd-anti-patterns/</w:t>
        </w:r>
      </w:ins>
    </w:p>
    <w:p w14:paraId="144CFDAA" w14:textId="77777777" w:rsidR="00660D05" w:rsidRDefault="00660D05">
      <w:pPr>
        <w:widowControl w:val="0"/>
        <w:autoSpaceDE w:val="0"/>
        <w:autoSpaceDN w:val="0"/>
        <w:adjustRightInd w:val="0"/>
        <w:rPr>
          <w:ins w:id="1043" w:author="Russell, Seth" w:date="2018-12-22T22:15:00Z"/>
          <w:rFonts w:ascii="Times New Roman" w:hAnsi="Times New Roman" w:cs="Times New Roman"/>
        </w:rPr>
      </w:pPr>
      <w:ins w:id="1044" w:author="Russell, Seth" w:date="2018-12-22T22:15:00Z">
        <w:r>
          <w:rPr>
            <w:rFonts w:ascii="Times New Roman" w:hAnsi="Times New Roman" w:cs="Times New Roman"/>
          </w:rPr>
          <w:t xml:space="preserve">Chang W, Luraschi J. 2018. </w:t>
        </w:r>
        <w:r>
          <w:rPr>
            <w:rFonts w:ascii="Times New Roman" w:hAnsi="Times New Roman" w:cs="Times New Roman"/>
            <w:i/>
            <w:iCs/>
          </w:rPr>
          <w:t>profvis: Interactive Visualizations for Profiling R Code</w:t>
        </w:r>
        <w:r>
          <w:rPr>
            <w:rFonts w:ascii="Times New Roman" w:hAnsi="Times New Roman" w:cs="Times New Roman"/>
          </w:rPr>
          <w:t>.</w:t>
        </w:r>
      </w:ins>
    </w:p>
    <w:p w14:paraId="68AC2418" w14:textId="77777777" w:rsidR="00660D05" w:rsidRDefault="00660D05">
      <w:pPr>
        <w:widowControl w:val="0"/>
        <w:autoSpaceDE w:val="0"/>
        <w:autoSpaceDN w:val="0"/>
        <w:adjustRightInd w:val="0"/>
        <w:rPr>
          <w:ins w:id="1045" w:author="Russell, Seth" w:date="2018-12-22T22:15:00Z"/>
          <w:rFonts w:ascii="Times New Roman" w:hAnsi="Times New Roman" w:cs="Times New Roman"/>
        </w:rPr>
      </w:pPr>
      <w:ins w:id="1046" w:author="Russell, Seth" w:date="2018-12-22T22:15:00Z">
        <w:r>
          <w:rPr>
            <w:rFonts w:ascii="Times New Roman" w:hAnsi="Times New Roman" w:cs="Times New Roman"/>
          </w:rPr>
          <w:t xml:space="preserve">Dehaghani SMH, Hajrahimi N. 2013. Which Factors Affect Software Projects Maintenance Cost More? </w:t>
        </w:r>
        <w:r>
          <w:rPr>
            <w:rFonts w:ascii="Times New Roman" w:hAnsi="Times New Roman" w:cs="Times New Roman"/>
            <w:i/>
            <w:iCs/>
          </w:rPr>
          <w:t>Acta Informatica Medica</w:t>
        </w:r>
        <w:r>
          <w:rPr>
            <w:rFonts w:ascii="Times New Roman" w:hAnsi="Times New Roman" w:cs="Times New Roman"/>
          </w:rPr>
          <w:t xml:space="preserve"> 21:63–66. DOI: 10.5455/AIM.2012.21.63-66.</w:t>
        </w:r>
      </w:ins>
    </w:p>
    <w:p w14:paraId="2EF1958B" w14:textId="77777777" w:rsidR="00660D05" w:rsidRDefault="00660D05">
      <w:pPr>
        <w:widowControl w:val="0"/>
        <w:autoSpaceDE w:val="0"/>
        <w:autoSpaceDN w:val="0"/>
        <w:adjustRightInd w:val="0"/>
        <w:rPr>
          <w:ins w:id="1047" w:author="Russell, Seth" w:date="2018-12-22T22:15:00Z"/>
          <w:rFonts w:ascii="Times New Roman" w:hAnsi="Times New Roman" w:cs="Times New Roman"/>
        </w:rPr>
      </w:pPr>
      <w:ins w:id="1048" w:author="Russell, Seth" w:date="2018-12-22T22:15:00Z">
        <w:r>
          <w:rPr>
            <w:rFonts w:ascii="Times New Roman" w:hAnsi="Times New Roman" w:cs="Times New Roman"/>
          </w:rPr>
          <w:t xml:space="preserve">DeWitt P, Bennett T, Feinstein J, Russell S. 2017. </w:t>
        </w:r>
        <w:r>
          <w:rPr>
            <w:rFonts w:ascii="Times New Roman" w:hAnsi="Times New Roman" w:cs="Times New Roman"/>
            <w:i/>
            <w:iCs/>
          </w:rPr>
          <w:t>pccc: Pediatric Complex Chronic Conditions</w:t>
        </w:r>
        <w:r>
          <w:rPr>
            <w:rFonts w:ascii="Times New Roman" w:hAnsi="Times New Roman" w:cs="Times New Roman"/>
          </w:rPr>
          <w:t>.</w:t>
        </w:r>
      </w:ins>
    </w:p>
    <w:p w14:paraId="0502D3C3" w14:textId="77777777" w:rsidR="00660D05" w:rsidRDefault="00660D05">
      <w:pPr>
        <w:widowControl w:val="0"/>
        <w:autoSpaceDE w:val="0"/>
        <w:autoSpaceDN w:val="0"/>
        <w:adjustRightInd w:val="0"/>
        <w:rPr>
          <w:ins w:id="1049" w:author="Russell, Seth" w:date="2018-12-22T22:15:00Z"/>
          <w:rFonts w:ascii="Times New Roman" w:hAnsi="Times New Roman" w:cs="Times New Roman"/>
        </w:rPr>
      </w:pPr>
      <w:ins w:id="1050" w:author="Russell, Seth" w:date="2018-12-22T22:15:00Z">
        <w:r>
          <w:rPr>
            <w:rFonts w:ascii="Times New Roman" w:hAnsi="Times New Roman" w:cs="Times New Roman"/>
          </w:rPr>
          <w:t xml:space="preserve">Dragulescu AA, Arendt C. 2018. </w:t>
        </w:r>
        <w:r>
          <w:rPr>
            <w:rFonts w:ascii="Times New Roman" w:hAnsi="Times New Roman" w:cs="Times New Roman"/>
            <w:i/>
            <w:iCs/>
          </w:rPr>
          <w:t>xlsx: Read, Write, Format Excel 2007 and Excel 97/2000/XP/2003 Files</w:t>
        </w:r>
        <w:r>
          <w:rPr>
            <w:rFonts w:ascii="Times New Roman" w:hAnsi="Times New Roman" w:cs="Times New Roman"/>
          </w:rPr>
          <w:t>.</w:t>
        </w:r>
      </w:ins>
    </w:p>
    <w:p w14:paraId="58828048" w14:textId="77777777" w:rsidR="00660D05" w:rsidRDefault="00660D05">
      <w:pPr>
        <w:widowControl w:val="0"/>
        <w:autoSpaceDE w:val="0"/>
        <w:autoSpaceDN w:val="0"/>
        <w:adjustRightInd w:val="0"/>
        <w:rPr>
          <w:ins w:id="1051" w:author="Russell, Seth" w:date="2018-12-22T22:15:00Z"/>
          <w:rFonts w:ascii="Times New Roman" w:hAnsi="Times New Roman" w:cs="Times New Roman"/>
        </w:rPr>
      </w:pPr>
      <w:ins w:id="1052" w:author="Russell, Seth" w:date="2018-12-22T22:15:00Z">
        <w:r>
          <w:rPr>
            <w:rFonts w:ascii="Times New Roman" w:hAnsi="Times New Roman" w:cs="Times New Roman"/>
          </w:rPr>
          <w:t xml:space="preserve">Eckert A. 2018. </w:t>
        </w:r>
        <w:r>
          <w:rPr>
            <w:rFonts w:ascii="Times New Roman" w:hAnsi="Times New Roman" w:cs="Times New Roman"/>
            <w:i/>
            <w:iCs/>
          </w:rPr>
          <w:t>parallelDist: Parallel Distance Matrix Computation using Multiple Threads</w:t>
        </w:r>
        <w:r>
          <w:rPr>
            <w:rFonts w:ascii="Times New Roman" w:hAnsi="Times New Roman" w:cs="Times New Roman"/>
          </w:rPr>
          <w:t>.</w:t>
        </w:r>
      </w:ins>
    </w:p>
    <w:p w14:paraId="21803CF3" w14:textId="77777777" w:rsidR="00660D05" w:rsidRDefault="00660D05">
      <w:pPr>
        <w:widowControl w:val="0"/>
        <w:autoSpaceDE w:val="0"/>
        <w:autoSpaceDN w:val="0"/>
        <w:adjustRightInd w:val="0"/>
        <w:rPr>
          <w:ins w:id="1053" w:author="Russell, Seth" w:date="2018-12-22T22:15:00Z"/>
          <w:rFonts w:ascii="Times New Roman" w:hAnsi="Times New Roman" w:cs="Times New Roman"/>
        </w:rPr>
      </w:pPr>
      <w:ins w:id="1054" w:author="Russell, Seth" w:date="2018-12-22T22:15:00Z">
        <w:r>
          <w:rPr>
            <w:rFonts w:ascii="Times New Roman" w:hAnsi="Times New Roman" w:cs="Times New Roman"/>
          </w:rPr>
          <w:t xml:space="preserve">Eddelbuettel D, Balamuta JJ. 2017. </w:t>
        </w:r>
        <w:r>
          <w:rPr>
            <w:rFonts w:ascii="Times New Roman" w:hAnsi="Times New Roman" w:cs="Times New Roman"/>
            <w:i/>
            <w:iCs/>
          </w:rPr>
          <w:t>Extending R with C++: A Brief Introduction to Rcpp</w:t>
        </w:r>
        <w:r>
          <w:rPr>
            <w:rFonts w:ascii="Times New Roman" w:hAnsi="Times New Roman" w:cs="Times New Roman"/>
          </w:rPr>
          <w:t>. PeerJ Inc. DOI: 10.7287/peerj.preprints.3188v1.</w:t>
        </w:r>
      </w:ins>
    </w:p>
    <w:p w14:paraId="4FAEF43E" w14:textId="77777777" w:rsidR="00660D05" w:rsidRDefault="00660D05">
      <w:pPr>
        <w:widowControl w:val="0"/>
        <w:autoSpaceDE w:val="0"/>
        <w:autoSpaceDN w:val="0"/>
        <w:adjustRightInd w:val="0"/>
        <w:rPr>
          <w:ins w:id="1055" w:author="Russell, Seth" w:date="2018-12-22T22:15:00Z"/>
          <w:rFonts w:ascii="Times New Roman" w:hAnsi="Times New Roman" w:cs="Times New Roman"/>
        </w:rPr>
      </w:pPr>
      <w:ins w:id="1056" w:author="Russell, Seth" w:date="2018-12-22T22:15:00Z">
        <w:r>
          <w:rPr>
            <w:rFonts w:ascii="Times New Roman" w:hAnsi="Times New Roman" w:cs="Times New Roman"/>
          </w:rPr>
          <w:t xml:space="preserve">Feinerer I, Theussl S, Buchta C. 2015. </w:t>
        </w:r>
        <w:r>
          <w:rPr>
            <w:rFonts w:ascii="Times New Roman" w:hAnsi="Times New Roman" w:cs="Times New Roman"/>
            <w:i/>
            <w:iCs/>
          </w:rPr>
          <w:t>DSL: Distributed Storage and List</w:t>
        </w:r>
        <w:r>
          <w:rPr>
            <w:rFonts w:ascii="Times New Roman" w:hAnsi="Times New Roman" w:cs="Times New Roman"/>
          </w:rPr>
          <w:t>.</w:t>
        </w:r>
      </w:ins>
    </w:p>
    <w:p w14:paraId="05DCD0AF" w14:textId="77777777" w:rsidR="00660D05" w:rsidRDefault="00660D05">
      <w:pPr>
        <w:widowControl w:val="0"/>
        <w:autoSpaceDE w:val="0"/>
        <w:autoSpaceDN w:val="0"/>
        <w:adjustRightInd w:val="0"/>
        <w:rPr>
          <w:ins w:id="1057" w:author="Russell, Seth" w:date="2018-12-22T22:15:00Z"/>
          <w:rFonts w:ascii="Times New Roman" w:hAnsi="Times New Roman" w:cs="Times New Roman"/>
        </w:rPr>
      </w:pPr>
      <w:ins w:id="1058" w:author="Russell, Seth" w:date="2018-12-22T22:15:00Z">
        <w:r>
          <w:rPr>
            <w:rFonts w:ascii="Times New Roman" w:hAnsi="Times New Roman" w:cs="Times New Roman"/>
          </w:rPr>
          <w:t xml:space="preserve">Feinstein JA, Russell S, DeWitt PE, Feudtner C, Dai D, Bennett TD. 2018. R Package for Pediatric Complex Chronic Condition Classification. </w:t>
        </w:r>
        <w:r>
          <w:rPr>
            <w:rFonts w:ascii="Times New Roman" w:hAnsi="Times New Roman" w:cs="Times New Roman"/>
            <w:i/>
            <w:iCs/>
          </w:rPr>
          <w:t>JAMA Pediatrics</w:t>
        </w:r>
        <w:r>
          <w:rPr>
            <w:rFonts w:ascii="Times New Roman" w:hAnsi="Times New Roman" w:cs="Times New Roman"/>
          </w:rPr>
          <w:t>. DOI: 10.1001/jamapediatrics.2018.0256.</w:t>
        </w:r>
      </w:ins>
    </w:p>
    <w:p w14:paraId="033E7B1B" w14:textId="77777777" w:rsidR="00660D05" w:rsidRDefault="00660D05">
      <w:pPr>
        <w:widowControl w:val="0"/>
        <w:autoSpaceDE w:val="0"/>
        <w:autoSpaceDN w:val="0"/>
        <w:adjustRightInd w:val="0"/>
        <w:rPr>
          <w:ins w:id="1059" w:author="Russell, Seth" w:date="2018-12-22T22:15:00Z"/>
          <w:rFonts w:ascii="Times New Roman" w:hAnsi="Times New Roman" w:cs="Times New Roman"/>
        </w:rPr>
      </w:pPr>
      <w:ins w:id="1060" w:author="Russell, Seth" w:date="2018-12-22T22:15:00Z">
        <w:r>
          <w:rPr>
            <w:rFonts w:ascii="Times New Roman" w:hAnsi="Times New Roman" w:cs="Times New Roman"/>
          </w:rPr>
          <w:t xml:space="preserve">Feudtner C, Christakis DA, Connell FA. 2000. Pediatric Deaths Attributable to Complex Chronic Conditions: A Population-Based Study of Washington State, 1980–1997. </w:t>
        </w:r>
        <w:r>
          <w:rPr>
            <w:rFonts w:ascii="Times New Roman" w:hAnsi="Times New Roman" w:cs="Times New Roman"/>
            <w:i/>
            <w:iCs/>
          </w:rPr>
          <w:t>Pediatrics</w:t>
        </w:r>
        <w:r>
          <w:rPr>
            <w:rFonts w:ascii="Times New Roman" w:hAnsi="Times New Roman" w:cs="Times New Roman"/>
          </w:rPr>
          <w:t xml:space="preserve"> 106:205–209.</w:t>
        </w:r>
      </w:ins>
    </w:p>
    <w:p w14:paraId="0F0570C3" w14:textId="77777777" w:rsidR="00660D05" w:rsidRDefault="00660D05">
      <w:pPr>
        <w:widowControl w:val="0"/>
        <w:autoSpaceDE w:val="0"/>
        <w:autoSpaceDN w:val="0"/>
        <w:adjustRightInd w:val="0"/>
        <w:rPr>
          <w:ins w:id="1061" w:author="Russell, Seth" w:date="2018-12-22T22:15:00Z"/>
          <w:rFonts w:ascii="Times New Roman" w:hAnsi="Times New Roman" w:cs="Times New Roman"/>
        </w:rPr>
      </w:pPr>
      <w:ins w:id="1062" w:author="Russell, Seth" w:date="2018-12-22T22:15:00Z">
        <w:r>
          <w:rPr>
            <w:rFonts w:ascii="Times New Roman" w:hAnsi="Times New Roman" w:cs="Times New Roman"/>
          </w:rPr>
          <w:t xml:space="preserve">Feudtner C, Feinstein JA, Zhong W, Hall M, Dai D. 2014. Pediatric complex chronic conditions classification system version 2: updated for ICD-10 and complex medical technology dependence and transplantation. </w:t>
        </w:r>
        <w:r>
          <w:rPr>
            <w:rFonts w:ascii="Times New Roman" w:hAnsi="Times New Roman" w:cs="Times New Roman"/>
            <w:i/>
            <w:iCs/>
          </w:rPr>
          <w:t>BMC Pediatrics</w:t>
        </w:r>
        <w:r>
          <w:rPr>
            <w:rFonts w:ascii="Times New Roman" w:hAnsi="Times New Roman" w:cs="Times New Roman"/>
          </w:rPr>
          <w:t xml:space="preserve"> 14:199. DOI: 10.1186/1471-2431-14-199.</w:t>
        </w:r>
      </w:ins>
    </w:p>
    <w:p w14:paraId="5EC393ED" w14:textId="77777777" w:rsidR="00660D05" w:rsidRDefault="00660D05">
      <w:pPr>
        <w:widowControl w:val="0"/>
        <w:autoSpaceDE w:val="0"/>
        <w:autoSpaceDN w:val="0"/>
        <w:adjustRightInd w:val="0"/>
        <w:rPr>
          <w:ins w:id="1063" w:author="Russell, Seth" w:date="2018-12-22T22:15:00Z"/>
          <w:rFonts w:ascii="Times New Roman" w:hAnsi="Times New Roman" w:cs="Times New Roman"/>
        </w:rPr>
      </w:pPr>
      <w:ins w:id="1064" w:author="Russell, Seth" w:date="2018-12-22T22:15:00Z">
        <w:r>
          <w:rPr>
            <w:rFonts w:ascii="Times New Roman" w:hAnsi="Times New Roman" w:cs="Times New Roman"/>
          </w:rPr>
          <w:t xml:space="preserve">Fucci D, Scanniello G, Romano S, Shepperd M, Sigweni B, Uyaguari F, Turhan B, Juristo N, Oivo M. 2016. An External Replication on the Effects of Test-driven Development Using a Multi-site Blind Analysis Approach. In: </w:t>
        </w:r>
        <w:r>
          <w:rPr>
            <w:rFonts w:ascii="Times New Roman" w:hAnsi="Times New Roman" w:cs="Times New Roman"/>
            <w:i/>
            <w:iCs/>
          </w:rPr>
          <w:t>Proceedings of the 10th ACM/IEEE International Symposium on Empirical Software Engineering and Measurement</w:t>
        </w:r>
        <w:r>
          <w:rPr>
            <w:rFonts w:ascii="Times New Roman" w:hAnsi="Times New Roman" w:cs="Times New Roman"/>
          </w:rPr>
          <w:t>. ESEM ’16. New York, NY, USA: ACM, 3:1–3:10. DOI: 10.1145/2961111.2962592.</w:t>
        </w:r>
      </w:ins>
    </w:p>
    <w:p w14:paraId="100EC697" w14:textId="77777777" w:rsidR="00660D05" w:rsidRDefault="00660D05">
      <w:pPr>
        <w:widowControl w:val="0"/>
        <w:autoSpaceDE w:val="0"/>
        <w:autoSpaceDN w:val="0"/>
        <w:adjustRightInd w:val="0"/>
        <w:rPr>
          <w:ins w:id="1065" w:author="Russell, Seth" w:date="2018-12-22T22:15:00Z"/>
          <w:rFonts w:ascii="Times New Roman" w:hAnsi="Times New Roman" w:cs="Times New Roman"/>
        </w:rPr>
      </w:pPr>
      <w:ins w:id="1066" w:author="Russell, Seth" w:date="2018-12-22T22:15:00Z">
        <w:r>
          <w:rPr>
            <w:rFonts w:ascii="Times New Roman" w:hAnsi="Times New Roman" w:cs="Times New Roman"/>
          </w:rPr>
          <w:t xml:space="preserve">Gaslam B. 2017. </w:t>
        </w:r>
        <w:r>
          <w:rPr>
            <w:rFonts w:ascii="Times New Roman" w:hAnsi="Times New Roman" w:cs="Times New Roman"/>
            <w:i/>
            <w:iCs/>
          </w:rPr>
          <w:t>unitizer: Interactive R Unit Tests</w:t>
        </w:r>
        <w:r>
          <w:rPr>
            <w:rFonts w:ascii="Times New Roman" w:hAnsi="Times New Roman" w:cs="Times New Roman"/>
          </w:rPr>
          <w:t>.</w:t>
        </w:r>
      </w:ins>
    </w:p>
    <w:p w14:paraId="21E53A04" w14:textId="77777777" w:rsidR="00660D05" w:rsidRDefault="00660D05">
      <w:pPr>
        <w:widowControl w:val="0"/>
        <w:autoSpaceDE w:val="0"/>
        <w:autoSpaceDN w:val="0"/>
        <w:adjustRightInd w:val="0"/>
        <w:rPr>
          <w:ins w:id="1067" w:author="Russell, Seth" w:date="2018-12-22T22:15:00Z"/>
          <w:rFonts w:ascii="Times New Roman" w:hAnsi="Times New Roman" w:cs="Times New Roman"/>
        </w:rPr>
      </w:pPr>
      <w:ins w:id="1068" w:author="Russell, Seth" w:date="2018-12-22T22:15:00Z">
        <w:r>
          <w:rPr>
            <w:rFonts w:ascii="Times New Roman" w:hAnsi="Times New Roman" w:cs="Times New Roman"/>
          </w:rPr>
          <w:t xml:space="preserve">Gillespie C, Lovelace R. 2017. </w:t>
        </w:r>
        <w:r>
          <w:rPr>
            <w:rFonts w:ascii="Times New Roman" w:hAnsi="Times New Roman" w:cs="Times New Roman"/>
            <w:i/>
            <w:iCs/>
          </w:rPr>
          <w:t>Efficient R Programming: A Practical Guide to Smarter Programming</w:t>
        </w:r>
        <w:r>
          <w:rPr>
            <w:rFonts w:ascii="Times New Roman" w:hAnsi="Times New Roman" w:cs="Times New Roman"/>
          </w:rPr>
          <w:t>. Sebastopol, CA: O’Reilly Media.</w:t>
        </w:r>
      </w:ins>
    </w:p>
    <w:p w14:paraId="71EF76E7" w14:textId="77777777" w:rsidR="00660D05" w:rsidRDefault="00660D05">
      <w:pPr>
        <w:widowControl w:val="0"/>
        <w:autoSpaceDE w:val="0"/>
        <w:autoSpaceDN w:val="0"/>
        <w:adjustRightInd w:val="0"/>
        <w:rPr>
          <w:ins w:id="1069" w:author="Russell, Seth" w:date="2018-12-22T22:15:00Z"/>
          <w:rFonts w:ascii="Times New Roman" w:hAnsi="Times New Roman" w:cs="Times New Roman"/>
        </w:rPr>
      </w:pPr>
      <w:ins w:id="1070" w:author="Russell, Seth" w:date="2018-12-22T22:15:00Z">
        <w:r>
          <w:rPr>
            <w:rFonts w:ascii="Times New Roman" w:hAnsi="Times New Roman" w:cs="Times New Roman"/>
          </w:rPr>
          <w:t xml:space="preserve">Glass RL. 2001. Frequently Forgotten Fundamental Facts About Software Engineering. </w:t>
        </w:r>
        <w:r>
          <w:rPr>
            <w:rFonts w:ascii="Times New Roman" w:hAnsi="Times New Roman" w:cs="Times New Roman"/>
            <w:i/>
            <w:iCs/>
          </w:rPr>
          <w:t>IEEE Softw.</w:t>
        </w:r>
        <w:r>
          <w:rPr>
            <w:rFonts w:ascii="Times New Roman" w:hAnsi="Times New Roman" w:cs="Times New Roman"/>
          </w:rPr>
          <w:t xml:space="preserve"> 18:112–111. DOI: 10.1109/MS.2001.922739.</w:t>
        </w:r>
      </w:ins>
    </w:p>
    <w:p w14:paraId="0AB178C1" w14:textId="77777777" w:rsidR="00660D05" w:rsidRDefault="00660D05">
      <w:pPr>
        <w:widowControl w:val="0"/>
        <w:autoSpaceDE w:val="0"/>
        <w:autoSpaceDN w:val="0"/>
        <w:adjustRightInd w:val="0"/>
        <w:rPr>
          <w:ins w:id="1071" w:author="Russell, Seth" w:date="2018-12-22T22:15:00Z"/>
          <w:rFonts w:ascii="Times New Roman" w:hAnsi="Times New Roman" w:cs="Times New Roman"/>
        </w:rPr>
      </w:pPr>
      <w:ins w:id="1072" w:author="Russell, Seth" w:date="2018-12-22T22:15:00Z">
        <w:r>
          <w:rPr>
            <w:rFonts w:ascii="Times New Roman" w:hAnsi="Times New Roman" w:cs="Times New Roman"/>
          </w:rPr>
          <w:t xml:space="preserve">Grosjean P. 2014. </w:t>
        </w:r>
        <w:r>
          <w:rPr>
            <w:rFonts w:ascii="Times New Roman" w:hAnsi="Times New Roman" w:cs="Times New Roman"/>
            <w:i/>
            <w:iCs/>
          </w:rPr>
          <w:t>SciViews-R: A GUI API for R</w:t>
        </w:r>
        <w:r>
          <w:rPr>
            <w:rFonts w:ascii="Times New Roman" w:hAnsi="Times New Roman" w:cs="Times New Roman"/>
          </w:rPr>
          <w:t>. MONS, Belgium: UMONS.</w:t>
        </w:r>
      </w:ins>
    </w:p>
    <w:p w14:paraId="557228E7" w14:textId="77777777" w:rsidR="00660D05" w:rsidRDefault="00660D05">
      <w:pPr>
        <w:widowControl w:val="0"/>
        <w:autoSpaceDE w:val="0"/>
        <w:autoSpaceDN w:val="0"/>
        <w:adjustRightInd w:val="0"/>
        <w:rPr>
          <w:ins w:id="1073" w:author="Russell, Seth" w:date="2018-12-22T22:15:00Z"/>
          <w:rFonts w:ascii="Times New Roman" w:hAnsi="Times New Roman" w:cs="Times New Roman"/>
        </w:rPr>
      </w:pPr>
      <w:ins w:id="1074" w:author="Russell, Seth" w:date="2018-12-22T22:15:00Z">
        <w:r>
          <w:rPr>
            <w:rFonts w:ascii="Times New Roman" w:hAnsi="Times New Roman" w:cs="Times New Roman"/>
          </w:rPr>
          <w:t xml:space="preserve">Hansson DH. 2014.TDD is dead. Long live testing. (DHH).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david.heinemeierhansson.com/2014/tdd-is-dead-long-live-testing.html</w:t>
        </w:r>
      </w:ins>
    </w:p>
    <w:p w14:paraId="179806E1" w14:textId="77777777" w:rsidR="00660D05" w:rsidRDefault="00660D05">
      <w:pPr>
        <w:widowControl w:val="0"/>
        <w:autoSpaceDE w:val="0"/>
        <w:autoSpaceDN w:val="0"/>
        <w:adjustRightInd w:val="0"/>
        <w:rPr>
          <w:ins w:id="1075" w:author="Russell, Seth" w:date="2018-12-22T22:15:00Z"/>
          <w:rFonts w:ascii="Times New Roman" w:hAnsi="Times New Roman" w:cs="Times New Roman"/>
        </w:rPr>
      </w:pPr>
      <w:ins w:id="1076" w:author="Russell, Seth" w:date="2018-12-22T22:15:00Z">
        <w:r>
          <w:rPr>
            <w:rFonts w:ascii="Times New Roman" w:hAnsi="Times New Roman" w:cs="Times New Roman"/>
          </w:rPr>
          <w:t xml:space="preserve">Hester J. 2018. </w:t>
        </w:r>
        <w:r>
          <w:rPr>
            <w:rFonts w:ascii="Times New Roman" w:hAnsi="Times New Roman" w:cs="Times New Roman"/>
            <w:i/>
            <w:iCs/>
          </w:rPr>
          <w:t>bench: High Precision Timing of R Expressions</w:t>
        </w:r>
        <w:r>
          <w:rPr>
            <w:rFonts w:ascii="Times New Roman" w:hAnsi="Times New Roman" w:cs="Times New Roman"/>
          </w:rPr>
          <w:t>.</w:t>
        </w:r>
      </w:ins>
    </w:p>
    <w:p w14:paraId="3E4C9ADD" w14:textId="77777777" w:rsidR="00660D05" w:rsidRDefault="00660D05">
      <w:pPr>
        <w:widowControl w:val="0"/>
        <w:autoSpaceDE w:val="0"/>
        <w:autoSpaceDN w:val="0"/>
        <w:adjustRightInd w:val="0"/>
        <w:rPr>
          <w:ins w:id="1077" w:author="Russell, Seth" w:date="2018-12-22T22:15:00Z"/>
          <w:rFonts w:ascii="Times New Roman" w:hAnsi="Times New Roman" w:cs="Times New Roman"/>
        </w:rPr>
      </w:pPr>
      <w:ins w:id="1078" w:author="Russell, Seth" w:date="2018-12-22T22:15:00Z">
        <w:r>
          <w:rPr>
            <w:rFonts w:ascii="Times New Roman" w:hAnsi="Times New Roman" w:cs="Times New Roman"/>
          </w:rPr>
          <w:t xml:space="preserve">Hyde R. 2009. The Fallacy of Premature Optimization. </w:t>
        </w:r>
        <w:r>
          <w:rPr>
            <w:rFonts w:ascii="Times New Roman" w:hAnsi="Times New Roman" w:cs="Times New Roman"/>
            <w:i/>
            <w:iCs/>
          </w:rPr>
          <w:t>Ubiquity</w:t>
        </w:r>
        <w:r>
          <w:rPr>
            <w:rFonts w:ascii="Times New Roman" w:hAnsi="Times New Roman" w:cs="Times New Roman"/>
          </w:rPr>
          <w:t xml:space="preserve"> 2009:1. DOI: 10.1145/1569886.1513451.</w:t>
        </w:r>
      </w:ins>
    </w:p>
    <w:p w14:paraId="1BDDE1CF" w14:textId="77777777" w:rsidR="00660D05" w:rsidRDefault="00660D05">
      <w:pPr>
        <w:widowControl w:val="0"/>
        <w:autoSpaceDE w:val="0"/>
        <w:autoSpaceDN w:val="0"/>
        <w:adjustRightInd w:val="0"/>
        <w:rPr>
          <w:ins w:id="1079" w:author="Russell, Seth" w:date="2018-12-22T22:15:00Z"/>
          <w:rFonts w:ascii="Times New Roman" w:hAnsi="Times New Roman" w:cs="Times New Roman"/>
        </w:rPr>
      </w:pPr>
      <w:ins w:id="1080" w:author="Russell, Seth" w:date="2018-12-22T22:15:00Z">
        <w:r>
          <w:rPr>
            <w:rFonts w:ascii="Times New Roman" w:hAnsi="Times New Roman" w:cs="Times New Roman"/>
          </w:rPr>
          <w:t xml:space="preserve">Izrailev S. 2014. </w:t>
        </w:r>
        <w:r>
          <w:rPr>
            <w:rFonts w:ascii="Times New Roman" w:hAnsi="Times New Roman" w:cs="Times New Roman"/>
            <w:i/>
            <w:iCs/>
          </w:rPr>
          <w:t>tictoc: Functions for timing R scripts, as well as implementations of Stack and List structures.</w:t>
        </w:r>
      </w:ins>
    </w:p>
    <w:p w14:paraId="2A2C8DA7" w14:textId="77777777" w:rsidR="00660D05" w:rsidRDefault="00660D05">
      <w:pPr>
        <w:widowControl w:val="0"/>
        <w:autoSpaceDE w:val="0"/>
        <w:autoSpaceDN w:val="0"/>
        <w:adjustRightInd w:val="0"/>
        <w:rPr>
          <w:ins w:id="1081" w:author="Russell, Seth" w:date="2018-12-22T22:15:00Z"/>
          <w:rFonts w:ascii="Times New Roman" w:hAnsi="Times New Roman" w:cs="Times New Roman"/>
        </w:rPr>
      </w:pPr>
      <w:ins w:id="1082" w:author="Russell, Seth" w:date="2018-12-22T22:15:00Z">
        <w:r>
          <w:rPr>
            <w:rFonts w:ascii="Times New Roman" w:hAnsi="Times New Roman" w:cs="Times New Roman"/>
          </w:rPr>
          <w:t xml:space="preserve">Jones C, Bonsignour O. 2011. </w:t>
        </w:r>
        <w:r>
          <w:rPr>
            <w:rFonts w:ascii="Times New Roman" w:hAnsi="Times New Roman" w:cs="Times New Roman"/>
            <w:i/>
            <w:iCs/>
          </w:rPr>
          <w:t>The Economics of Software Quality</w:t>
        </w:r>
        <w:r>
          <w:rPr>
            <w:rFonts w:ascii="Times New Roman" w:hAnsi="Times New Roman" w:cs="Times New Roman"/>
          </w:rPr>
          <w:t>. Addison-Wesley Professional.</w:t>
        </w:r>
      </w:ins>
    </w:p>
    <w:p w14:paraId="0A431624" w14:textId="77777777" w:rsidR="00660D05" w:rsidRDefault="00660D05">
      <w:pPr>
        <w:widowControl w:val="0"/>
        <w:autoSpaceDE w:val="0"/>
        <w:autoSpaceDN w:val="0"/>
        <w:adjustRightInd w:val="0"/>
        <w:rPr>
          <w:ins w:id="1083" w:author="Russell, Seth" w:date="2018-12-22T22:15:00Z"/>
          <w:rFonts w:ascii="Times New Roman" w:hAnsi="Times New Roman" w:cs="Times New Roman"/>
        </w:rPr>
      </w:pPr>
      <w:ins w:id="1084" w:author="Russell, Seth" w:date="2018-12-22T22:15:00Z">
        <w:r>
          <w:rPr>
            <w:rFonts w:ascii="Times New Roman" w:hAnsi="Times New Roman" w:cs="Times New Roman"/>
          </w:rPr>
          <w:t xml:space="preserve">Kane M, Emerson J, Weston S. 2013. Scalable Strategies for Computing with Massive Data. </w:t>
        </w:r>
        <w:r>
          <w:rPr>
            <w:rFonts w:ascii="Times New Roman" w:hAnsi="Times New Roman" w:cs="Times New Roman"/>
            <w:i/>
            <w:iCs/>
          </w:rPr>
          <w:t>Journal of Statistical Software, Articles</w:t>
        </w:r>
        <w:r>
          <w:rPr>
            <w:rFonts w:ascii="Times New Roman" w:hAnsi="Times New Roman" w:cs="Times New Roman"/>
          </w:rPr>
          <w:t xml:space="preserve"> 55:1–19. DOI: 10.18637/jss.v055.i14.</w:t>
        </w:r>
      </w:ins>
    </w:p>
    <w:p w14:paraId="4AB507B8" w14:textId="77777777" w:rsidR="00660D05" w:rsidRDefault="00660D05">
      <w:pPr>
        <w:widowControl w:val="0"/>
        <w:autoSpaceDE w:val="0"/>
        <w:autoSpaceDN w:val="0"/>
        <w:adjustRightInd w:val="0"/>
        <w:rPr>
          <w:ins w:id="1085" w:author="Russell, Seth" w:date="2018-12-22T22:15:00Z"/>
          <w:rFonts w:ascii="Times New Roman" w:hAnsi="Times New Roman" w:cs="Times New Roman"/>
        </w:rPr>
      </w:pPr>
      <w:ins w:id="1086" w:author="Russell, Seth" w:date="2018-12-22T22:15:00Z">
        <w:r>
          <w:rPr>
            <w:rFonts w:ascii="Times New Roman" w:hAnsi="Times New Roman" w:cs="Times New Roman"/>
          </w:rPr>
          <w:t xml:space="preserve">Kanewala U, Bieman JM. 2014. Testing Scientific Software: A Systematic Literature Review. </w:t>
        </w:r>
        <w:r>
          <w:rPr>
            <w:rFonts w:ascii="Times New Roman" w:hAnsi="Times New Roman" w:cs="Times New Roman"/>
            <w:i/>
            <w:iCs/>
          </w:rPr>
          <w:t>Information and software technology</w:t>
        </w:r>
        <w:r>
          <w:rPr>
            <w:rFonts w:ascii="Times New Roman" w:hAnsi="Times New Roman" w:cs="Times New Roman"/>
          </w:rPr>
          <w:t xml:space="preserve"> 56:1219–1232. DOI: 10.1016/j.infsof.2014.05.006.</w:t>
        </w:r>
      </w:ins>
    </w:p>
    <w:p w14:paraId="1DF5F0DE" w14:textId="77777777" w:rsidR="00660D05" w:rsidRDefault="00660D05">
      <w:pPr>
        <w:widowControl w:val="0"/>
        <w:autoSpaceDE w:val="0"/>
        <w:autoSpaceDN w:val="0"/>
        <w:adjustRightInd w:val="0"/>
        <w:rPr>
          <w:ins w:id="1087" w:author="Russell, Seth" w:date="2018-12-22T22:15:00Z"/>
          <w:rFonts w:ascii="Times New Roman" w:hAnsi="Times New Roman" w:cs="Times New Roman"/>
        </w:rPr>
      </w:pPr>
      <w:ins w:id="1088" w:author="Russell, Seth" w:date="2018-12-22T22:15:00Z">
        <w:r>
          <w:rPr>
            <w:rFonts w:ascii="Times New Roman" w:hAnsi="Times New Roman" w:cs="Times New Roman"/>
          </w:rPr>
          <w:t xml:space="preserve">Kelleher C, Pausch R. 2005. Lowering the Barriers to Programming: A Taxonomy of Programming Environments and Languages for Novice Programmers. </w:t>
        </w:r>
        <w:r>
          <w:rPr>
            <w:rFonts w:ascii="Times New Roman" w:hAnsi="Times New Roman" w:cs="Times New Roman"/>
            <w:i/>
            <w:iCs/>
          </w:rPr>
          <w:t>ACM Comput. Surv.</w:t>
        </w:r>
        <w:r>
          <w:rPr>
            <w:rFonts w:ascii="Times New Roman" w:hAnsi="Times New Roman" w:cs="Times New Roman"/>
          </w:rPr>
          <w:t xml:space="preserve"> 37:83–137. DOI: 10.1145/1089733.1089734.</w:t>
        </w:r>
      </w:ins>
    </w:p>
    <w:p w14:paraId="7F263203" w14:textId="77777777" w:rsidR="00660D05" w:rsidRDefault="00660D05">
      <w:pPr>
        <w:widowControl w:val="0"/>
        <w:autoSpaceDE w:val="0"/>
        <w:autoSpaceDN w:val="0"/>
        <w:adjustRightInd w:val="0"/>
        <w:rPr>
          <w:ins w:id="1089" w:author="Russell, Seth" w:date="2018-12-22T22:15:00Z"/>
          <w:rFonts w:ascii="Times New Roman" w:hAnsi="Times New Roman" w:cs="Times New Roman"/>
        </w:rPr>
      </w:pPr>
      <w:ins w:id="1090" w:author="Russell, Seth" w:date="2018-12-22T22:15:00Z">
        <w:r>
          <w:rPr>
            <w:rFonts w:ascii="Times New Roman" w:hAnsi="Times New Roman" w:cs="Times New Roman"/>
          </w:rPr>
          <w:t xml:space="preserve">Klevtsov A, Antonov A, Upravitelev P. 2018. </w:t>
        </w:r>
        <w:r>
          <w:rPr>
            <w:rFonts w:ascii="Times New Roman" w:hAnsi="Times New Roman" w:cs="Times New Roman"/>
            <w:i/>
            <w:iCs/>
          </w:rPr>
          <w:t>benchr: High Precise Measurement of R Expressions Execution Time</w:t>
        </w:r>
        <w:r>
          <w:rPr>
            <w:rFonts w:ascii="Times New Roman" w:hAnsi="Times New Roman" w:cs="Times New Roman"/>
          </w:rPr>
          <w:t>.</w:t>
        </w:r>
      </w:ins>
    </w:p>
    <w:p w14:paraId="77599439" w14:textId="77777777" w:rsidR="00660D05" w:rsidRDefault="00660D05">
      <w:pPr>
        <w:widowControl w:val="0"/>
        <w:autoSpaceDE w:val="0"/>
        <w:autoSpaceDN w:val="0"/>
        <w:adjustRightInd w:val="0"/>
        <w:rPr>
          <w:ins w:id="1091" w:author="Russell, Seth" w:date="2018-12-22T22:15:00Z"/>
          <w:rFonts w:ascii="Times New Roman" w:hAnsi="Times New Roman" w:cs="Times New Roman"/>
        </w:rPr>
      </w:pPr>
      <w:ins w:id="1092" w:author="Russell, Seth" w:date="2018-12-22T22:15:00Z">
        <w:r>
          <w:rPr>
            <w:rFonts w:ascii="Times New Roman" w:hAnsi="Times New Roman" w:cs="Times New Roman"/>
          </w:rPr>
          <w:t xml:space="preserve">Klik M, Collet Y, Facebook. 2018. </w:t>
        </w:r>
        <w:r>
          <w:rPr>
            <w:rFonts w:ascii="Times New Roman" w:hAnsi="Times New Roman" w:cs="Times New Roman"/>
            <w:i/>
            <w:iCs/>
          </w:rPr>
          <w:t>fst: Lightning Fast Serialization of Data Frames for R</w:t>
        </w:r>
        <w:r>
          <w:rPr>
            <w:rFonts w:ascii="Times New Roman" w:hAnsi="Times New Roman" w:cs="Times New Roman"/>
          </w:rPr>
          <w:t>.</w:t>
        </w:r>
      </w:ins>
    </w:p>
    <w:p w14:paraId="429847B7" w14:textId="77777777" w:rsidR="00660D05" w:rsidRDefault="00660D05">
      <w:pPr>
        <w:widowControl w:val="0"/>
        <w:autoSpaceDE w:val="0"/>
        <w:autoSpaceDN w:val="0"/>
        <w:adjustRightInd w:val="0"/>
        <w:rPr>
          <w:ins w:id="1093" w:author="Russell, Seth" w:date="2018-12-22T22:15:00Z"/>
          <w:rFonts w:ascii="Times New Roman" w:hAnsi="Times New Roman" w:cs="Times New Roman"/>
        </w:rPr>
      </w:pPr>
      <w:ins w:id="1094" w:author="Russell, Seth" w:date="2018-12-22T22:15:00Z">
        <w:r>
          <w:rPr>
            <w:rFonts w:ascii="Times New Roman" w:hAnsi="Times New Roman" w:cs="Times New Roman"/>
          </w:rPr>
          <w:t xml:space="preserve">Knuth DE. 1974. Structured Programming with Go to Statements. </w:t>
        </w:r>
        <w:r>
          <w:rPr>
            <w:rFonts w:ascii="Times New Roman" w:hAnsi="Times New Roman" w:cs="Times New Roman"/>
            <w:i/>
            <w:iCs/>
          </w:rPr>
          <w:t>ACM Comput. Surv.</w:t>
        </w:r>
        <w:r>
          <w:rPr>
            <w:rFonts w:ascii="Times New Roman" w:hAnsi="Times New Roman" w:cs="Times New Roman"/>
          </w:rPr>
          <w:t xml:space="preserve"> 6:261–301. DOI: 10.1145/356635.356640.</w:t>
        </w:r>
      </w:ins>
    </w:p>
    <w:p w14:paraId="67041ECE" w14:textId="77777777" w:rsidR="00660D05" w:rsidRDefault="00660D05">
      <w:pPr>
        <w:widowControl w:val="0"/>
        <w:autoSpaceDE w:val="0"/>
        <w:autoSpaceDN w:val="0"/>
        <w:adjustRightInd w:val="0"/>
        <w:rPr>
          <w:ins w:id="1095" w:author="Russell, Seth" w:date="2018-12-22T22:15:00Z"/>
          <w:rFonts w:ascii="Times New Roman" w:hAnsi="Times New Roman" w:cs="Times New Roman"/>
        </w:rPr>
      </w:pPr>
      <w:ins w:id="1096" w:author="Russell, Seth" w:date="2018-12-22T22:15:00Z">
        <w:r>
          <w:rPr>
            <w:rFonts w:ascii="Times New Roman" w:hAnsi="Times New Roman" w:cs="Times New Roman"/>
          </w:rPr>
          <w:t xml:space="preserve">Koskinen J. 2015.Software Maintenance Cost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iki.uef.fi/download/attachments/38669960/SMCOSTS.pdf</w:t>
        </w:r>
      </w:ins>
    </w:p>
    <w:p w14:paraId="241EB12F" w14:textId="77777777" w:rsidR="00660D05" w:rsidRDefault="00660D05">
      <w:pPr>
        <w:widowControl w:val="0"/>
        <w:autoSpaceDE w:val="0"/>
        <w:autoSpaceDN w:val="0"/>
        <w:adjustRightInd w:val="0"/>
        <w:rPr>
          <w:ins w:id="1097" w:author="Russell, Seth" w:date="2018-12-22T22:15:00Z"/>
          <w:rFonts w:ascii="Times New Roman" w:hAnsi="Times New Roman" w:cs="Times New Roman"/>
        </w:rPr>
      </w:pPr>
      <w:ins w:id="1098" w:author="Russell, Seth" w:date="2018-12-22T22:15:00Z">
        <w:r>
          <w:rPr>
            <w:rFonts w:ascii="Times New Roman" w:hAnsi="Times New Roman" w:cs="Times New Roman"/>
          </w:rPr>
          <w:t xml:space="preserve">Kusnierczyk W, Eddelbuettel D, Hasselman B. 2012. </w:t>
        </w:r>
        <w:r>
          <w:rPr>
            <w:rFonts w:ascii="Times New Roman" w:hAnsi="Times New Roman" w:cs="Times New Roman"/>
            <w:i/>
            <w:iCs/>
          </w:rPr>
          <w:t>rbenchmark: Benchmarking routine for R</w:t>
        </w:r>
        <w:r>
          <w:rPr>
            <w:rFonts w:ascii="Times New Roman" w:hAnsi="Times New Roman" w:cs="Times New Roman"/>
          </w:rPr>
          <w:t>.</w:t>
        </w:r>
      </w:ins>
    </w:p>
    <w:p w14:paraId="48802493" w14:textId="77777777" w:rsidR="00660D05" w:rsidRDefault="00660D05">
      <w:pPr>
        <w:widowControl w:val="0"/>
        <w:autoSpaceDE w:val="0"/>
        <w:autoSpaceDN w:val="0"/>
        <w:adjustRightInd w:val="0"/>
        <w:rPr>
          <w:ins w:id="1099" w:author="Russell, Seth" w:date="2018-12-22T22:15:00Z"/>
          <w:rFonts w:ascii="Times New Roman" w:hAnsi="Times New Roman" w:cs="Times New Roman"/>
        </w:rPr>
      </w:pPr>
      <w:ins w:id="1100" w:author="Russell, Seth" w:date="2018-12-22T22:15:00Z">
        <w:r>
          <w:rPr>
            <w:rFonts w:ascii="Times New Roman" w:hAnsi="Times New Roman" w:cs="Times New Roman"/>
          </w:rPr>
          <w:t xml:space="preserve">Leek JT, Peng RD. 2015. Opinion: Reproducible research can still be wrong: Adopting a prevention approach. </w:t>
        </w:r>
        <w:r>
          <w:rPr>
            <w:rFonts w:ascii="Times New Roman" w:hAnsi="Times New Roman" w:cs="Times New Roman"/>
            <w:i/>
            <w:iCs/>
          </w:rPr>
          <w:t>Proceedings of the National Academy of Sciences</w:t>
        </w:r>
        <w:r>
          <w:rPr>
            <w:rFonts w:ascii="Times New Roman" w:hAnsi="Times New Roman" w:cs="Times New Roman"/>
          </w:rPr>
          <w:t xml:space="preserve"> 112:1645–1646. DOI: 10.1073/pnas.1421412111.</w:t>
        </w:r>
      </w:ins>
    </w:p>
    <w:p w14:paraId="770806B2" w14:textId="77777777" w:rsidR="00660D05" w:rsidRDefault="00660D05">
      <w:pPr>
        <w:widowControl w:val="0"/>
        <w:autoSpaceDE w:val="0"/>
        <w:autoSpaceDN w:val="0"/>
        <w:adjustRightInd w:val="0"/>
        <w:rPr>
          <w:ins w:id="1101" w:author="Russell, Seth" w:date="2018-12-22T22:15:00Z"/>
          <w:rFonts w:ascii="Times New Roman" w:hAnsi="Times New Roman" w:cs="Times New Roman"/>
        </w:rPr>
      </w:pPr>
      <w:ins w:id="1102" w:author="Russell, Seth" w:date="2018-12-22T22:15:00Z">
        <w:r>
          <w:rPr>
            <w:rFonts w:ascii="Times New Roman" w:hAnsi="Times New Roman" w:cs="Times New Roman"/>
          </w:rPr>
          <w:t xml:space="preserve">Lentin J, Hennessey A. 2017. </w:t>
        </w:r>
        <w:r>
          <w:rPr>
            <w:rFonts w:ascii="Times New Roman" w:hAnsi="Times New Roman" w:cs="Times New Roman"/>
            <w:i/>
            <w:iCs/>
          </w:rPr>
          <w:t>unittest: TAP-Compliant Unit Testing</w:t>
        </w:r>
        <w:r>
          <w:rPr>
            <w:rFonts w:ascii="Times New Roman" w:hAnsi="Times New Roman" w:cs="Times New Roman"/>
          </w:rPr>
          <w:t>.</w:t>
        </w:r>
      </w:ins>
    </w:p>
    <w:p w14:paraId="09F5DF11" w14:textId="77777777" w:rsidR="00660D05" w:rsidRDefault="00660D05">
      <w:pPr>
        <w:widowControl w:val="0"/>
        <w:autoSpaceDE w:val="0"/>
        <w:autoSpaceDN w:val="0"/>
        <w:adjustRightInd w:val="0"/>
        <w:rPr>
          <w:ins w:id="1103" w:author="Russell, Seth" w:date="2018-12-22T22:15:00Z"/>
          <w:rFonts w:ascii="Times New Roman" w:hAnsi="Times New Roman" w:cs="Times New Roman"/>
        </w:rPr>
      </w:pPr>
      <w:ins w:id="1104" w:author="Russell, Seth" w:date="2018-12-22T22:15:00Z">
        <w:r>
          <w:rPr>
            <w:rFonts w:ascii="Times New Roman" w:hAnsi="Times New Roman" w:cs="Times New Roman"/>
          </w:rPr>
          <w:t xml:space="preserve">Luraschi J, Kuo K, Ushey K, Allaire JJ, Macedo S, RStudio, Foundation TAS. 2018. </w:t>
        </w:r>
        <w:r>
          <w:rPr>
            <w:rFonts w:ascii="Times New Roman" w:hAnsi="Times New Roman" w:cs="Times New Roman"/>
            <w:i/>
            <w:iCs/>
          </w:rPr>
          <w:t>sparklyr: R Interface to Apache Spark</w:t>
        </w:r>
        <w:r>
          <w:rPr>
            <w:rFonts w:ascii="Times New Roman" w:hAnsi="Times New Roman" w:cs="Times New Roman"/>
          </w:rPr>
          <w:t>.</w:t>
        </w:r>
      </w:ins>
    </w:p>
    <w:p w14:paraId="387B4127" w14:textId="77777777" w:rsidR="00660D05" w:rsidRDefault="00660D05">
      <w:pPr>
        <w:widowControl w:val="0"/>
        <w:autoSpaceDE w:val="0"/>
        <w:autoSpaceDN w:val="0"/>
        <w:adjustRightInd w:val="0"/>
        <w:rPr>
          <w:ins w:id="1105" w:author="Russell, Seth" w:date="2018-12-22T22:15:00Z"/>
          <w:rFonts w:ascii="Times New Roman" w:hAnsi="Times New Roman" w:cs="Times New Roman"/>
        </w:rPr>
      </w:pPr>
      <w:ins w:id="1106" w:author="Russell, Seth" w:date="2018-12-22T22:15:00Z">
        <w:r>
          <w:rPr>
            <w:rFonts w:ascii="Times New Roman" w:hAnsi="Times New Roman" w:cs="Times New Roman"/>
          </w:rPr>
          <w:t xml:space="preserve">Matloff N. 2016. Software Alchemy: Turning Complex Statistical Computations into Embarrassingly-Parallel Ones. </w:t>
        </w:r>
        <w:r>
          <w:rPr>
            <w:rFonts w:ascii="Times New Roman" w:hAnsi="Times New Roman" w:cs="Times New Roman"/>
            <w:i/>
            <w:iCs/>
          </w:rPr>
          <w:t>Journal of Statistical Software</w:t>
        </w:r>
        <w:r>
          <w:rPr>
            <w:rFonts w:ascii="Times New Roman" w:hAnsi="Times New Roman" w:cs="Times New Roman"/>
          </w:rPr>
          <w:t xml:space="preserve"> 71:1–15. DOI: 10.18637/jss.v071.i04.</w:t>
        </w:r>
      </w:ins>
    </w:p>
    <w:p w14:paraId="6B7F54ED" w14:textId="77777777" w:rsidR="00660D05" w:rsidRDefault="00660D05">
      <w:pPr>
        <w:widowControl w:val="0"/>
        <w:autoSpaceDE w:val="0"/>
        <w:autoSpaceDN w:val="0"/>
        <w:adjustRightInd w:val="0"/>
        <w:rPr>
          <w:ins w:id="1107" w:author="Russell, Seth" w:date="2018-12-22T22:15:00Z"/>
          <w:rFonts w:ascii="Times New Roman" w:hAnsi="Times New Roman" w:cs="Times New Roman"/>
        </w:rPr>
      </w:pPr>
      <w:ins w:id="1108" w:author="Russell, Seth" w:date="2018-12-22T22:15:00Z">
        <w:r>
          <w:rPr>
            <w:rFonts w:ascii="Times New Roman" w:hAnsi="Times New Roman" w:cs="Times New Roman"/>
          </w:rPr>
          <w:t xml:space="preserve">Mersmann O. 2018. </w:t>
        </w:r>
        <w:r>
          <w:rPr>
            <w:rFonts w:ascii="Times New Roman" w:hAnsi="Times New Roman" w:cs="Times New Roman"/>
            <w:i/>
            <w:iCs/>
          </w:rPr>
          <w:t>microbenchmark: Accurate Timing Functions</w:t>
        </w:r>
        <w:r>
          <w:rPr>
            <w:rFonts w:ascii="Times New Roman" w:hAnsi="Times New Roman" w:cs="Times New Roman"/>
          </w:rPr>
          <w:t>.</w:t>
        </w:r>
      </w:ins>
    </w:p>
    <w:p w14:paraId="0EE9E72F" w14:textId="77777777" w:rsidR="00660D05" w:rsidRDefault="00660D05">
      <w:pPr>
        <w:widowControl w:val="0"/>
        <w:autoSpaceDE w:val="0"/>
        <w:autoSpaceDN w:val="0"/>
        <w:adjustRightInd w:val="0"/>
        <w:rPr>
          <w:ins w:id="1109" w:author="Russell, Seth" w:date="2018-12-22T22:15:00Z"/>
          <w:rFonts w:ascii="Times New Roman" w:hAnsi="Times New Roman" w:cs="Times New Roman"/>
        </w:rPr>
      </w:pPr>
      <w:ins w:id="1110" w:author="Russell, Seth" w:date="2018-12-22T22:15:00Z">
        <w:r>
          <w:rPr>
            <w:rFonts w:ascii="Times New Roman" w:hAnsi="Times New Roman" w:cs="Times New Roman"/>
          </w:rPr>
          <w:t xml:space="preserve">Micro Focus. 2018.Unified Functional Testing.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software.microfocus.com/en-us/products/unified-functional-automated-testing/overview</w:t>
        </w:r>
        <w:r>
          <w:rPr>
            <w:rFonts w:ascii="Times New Roman" w:hAnsi="Times New Roman" w:cs="Times New Roman"/>
          </w:rPr>
          <w:t xml:space="preserve"> (accessed April 12, 2018).</w:t>
        </w:r>
      </w:ins>
    </w:p>
    <w:p w14:paraId="3E56BCE2" w14:textId="77777777" w:rsidR="00660D05" w:rsidRDefault="00660D05">
      <w:pPr>
        <w:widowControl w:val="0"/>
        <w:autoSpaceDE w:val="0"/>
        <w:autoSpaceDN w:val="0"/>
        <w:adjustRightInd w:val="0"/>
        <w:rPr>
          <w:ins w:id="1111" w:author="Russell, Seth" w:date="2018-12-22T22:15:00Z"/>
          <w:rFonts w:ascii="Times New Roman" w:hAnsi="Times New Roman" w:cs="Times New Roman"/>
        </w:rPr>
      </w:pPr>
      <w:ins w:id="1112" w:author="Russell, Seth" w:date="2018-12-22T22:15:00Z">
        <w:r>
          <w:rPr>
            <w:rFonts w:ascii="Times New Roman" w:hAnsi="Times New Roman" w:cs="Times New Roman"/>
          </w:rPr>
          <w:t xml:space="preserve">Moilanen J. 2014.Test Driven Development detail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github.com/educloudalliance/educloud-development/wiki/Test-Driven-Development-details</w:t>
        </w:r>
        <w:r>
          <w:rPr>
            <w:rFonts w:ascii="Times New Roman" w:hAnsi="Times New Roman" w:cs="Times New Roman"/>
          </w:rPr>
          <w:t xml:space="preserve"> (accessed April 12, 2018).</w:t>
        </w:r>
      </w:ins>
    </w:p>
    <w:p w14:paraId="2098F688" w14:textId="77777777" w:rsidR="00660D05" w:rsidRDefault="00660D05">
      <w:pPr>
        <w:widowControl w:val="0"/>
        <w:autoSpaceDE w:val="0"/>
        <w:autoSpaceDN w:val="0"/>
        <w:adjustRightInd w:val="0"/>
        <w:rPr>
          <w:ins w:id="1113" w:author="Russell, Seth" w:date="2018-12-22T22:15:00Z"/>
          <w:rFonts w:ascii="Times New Roman" w:hAnsi="Times New Roman" w:cs="Times New Roman"/>
        </w:rPr>
      </w:pPr>
      <w:ins w:id="1114" w:author="Russell, Seth" w:date="2018-12-22T22:15:00Z">
        <w:r>
          <w:rPr>
            <w:rFonts w:ascii="Times New Roman" w:hAnsi="Times New Roman" w:cs="Times New Roman"/>
          </w:rPr>
          <w:t xml:space="preserve">Nolan R, Padilla-Parra S. 2017. exampletestr—An easy start to unit testing R packages. </w:t>
        </w:r>
        <w:r>
          <w:rPr>
            <w:rFonts w:ascii="Times New Roman" w:hAnsi="Times New Roman" w:cs="Times New Roman"/>
            <w:i/>
            <w:iCs/>
          </w:rPr>
          <w:t>Wellcome Open Research</w:t>
        </w:r>
        <w:r>
          <w:rPr>
            <w:rFonts w:ascii="Times New Roman" w:hAnsi="Times New Roman" w:cs="Times New Roman"/>
          </w:rPr>
          <w:t xml:space="preserve"> 2. DOI: 10.12688/wellcomeopenres.11635.2.</w:t>
        </w:r>
      </w:ins>
    </w:p>
    <w:p w14:paraId="27367D60" w14:textId="77777777" w:rsidR="00660D05" w:rsidRDefault="00660D05">
      <w:pPr>
        <w:widowControl w:val="0"/>
        <w:autoSpaceDE w:val="0"/>
        <w:autoSpaceDN w:val="0"/>
        <w:adjustRightInd w:val="0"/>
        <w:rPr>
          <w:ins w:id="1115" w:author="Russell, Seth" w:date="2018-12-22T22:15:00Z"/>
          <w:rFonts w:ascii="Times New Roman" w:hAnsi="Times New Roman" w:cs="Times New Roman"/>
        </w:rPr>
      </w:pPr>
      <w:ins w:id="1116" w:author="Russell, Seth" w:date="2018-12-22T22:15:00Z">
        <w:r>
          <w:rPr>
            <w:rFonts w:ascii="Times New Roman" w:hAnsi="Times New Roman" w:cs="Times New Roman"/>
          </w:rPr>
          <w:t xml:space="preserve">Nutter B, Lane S. 2018. </w:t>
        </w:r>
        <w:r>
          <w:rPr>
            <w:rFonts w:ascii="Times New Roman" w:hAnsi="Times New Roman" w:cs="Times New Roman"/>
            <w:i/>
            <w:iCs/>
          </w:rPr>
          <w:t>redcapAPI: Accessing data from REDCap projects using the API</w:t>
        </w:r>
        <w:r>
          <w:rPr>
            <w:rFonts w:ascii="Times New Roman" w:hAnsi="Times New Roman" w:cs="Times New Roman"/>
          </w:rPr>
          <w:t>. DOI: 10.5281/zenodo.11826.</w:t>
        </w:r>
      </w:ins>
    </w:p>
    <w:p w14:paraId="707487AA" w14:textId="77777777" w:rsidR="00660D05" w:rsidRDefault="00660D05">
      <w:pPr>
        <w:widowControl w:val="0"/>
        <w:autoSpaceDE w:val="0"/>
        <w:autoSpaceDN w:val="0"/>
        <w:adjustRightInd w:val="0"/>
        <w:rPr>
          <w:ins w:id="1117" w:author="Russell, Seth" w:date="2018-12-22T22:15:00Z"/>
          <w:rFonts w:ascii="Times New Roman" w:hAnsi="Times New Roman" w:cs="Times New Roman"/>
        </w:rPr>
      </w:pPr>
      <w:ins w:id="1118" w:author="Russell, Seth" w:date="2018-12-22T22:15:00Z">
        <w:r>
          <w:rPr>
            <w:rFonts w:ascii="Times New Roman" w:hAnsi="Times New Roman" w:cs="Times New Roman"/>
          </w:rPr>
          <w:t xml:space="preserve">Osborne JM, Bernabeu MO, Bruna M, Calderhead B, Cooper J, Dalchau N, Dunn S-J, Fletcher AG, Freeman R, Groen D, Knapp B, McInerny GJ, Mirams GR, Pitt-Francis J, Sengupta B, Wright DW, Yates CA, Gavaghan DJ, Emmott S, Deane C. 2014. Ten Simple Rules for Effective Computational Research. </w:t>
        </w:r>
        <w:r>
          <w:rPr>
            <w:rFonts w:ascii="Times New Roman" w:hAnsi="Times New Roman" w:cs="Times New Roman"/>
            <w:i/>
            <w:iCs/>
          </w:rPr>
          <w:t>PLoS Computational Biology</w:t>
        </w:r>
        <w:r>
          <w:rPr>
            <w:rFonts w:ascii="Times New Roman" w:hAnsi="Times New Roman" w:cs="Times New Roman"/>
          </w:rPr>
          <w:t xml:space="preserve"> 10. DOI: 10.1371/journal.pcbi.1003506.</w:t>
        </w:r>
      </w:ins>
    </w:p>
    <w:p w14:paraId="41858303" w14:textId="77777777" w:rsidR="00660D05" w:rsidRDefault="00660D05">
      <w:pPr>
        <w:widowControl w:val="0"/>
        <w:autoSpaceDE w:val="0"/>
        <w:autoSpaceDN w:val="0"/>
        <w:adjustRightInd w:val="0"/>
        <w:rPr>
          <w:ins w:id="1119" w:author="Russell, Seth" w:date="2018-12-22T22:15:00Z"/>
          <w:rFonts w:ascii="Times New Roman" w:hAnsi="Times New Roman" w:cs="Times New Roman"/>
        </w:rPr>
      </w:pPr>
      <w:ins w:id="1120" w:author="Russell, Seth" w:date="2018-12-22T22:15:00Z">
        <w:r>
          <w:rPr>
            <w:rFonts w:ascii="Times New Roman" w:hAnsi="Times New Roman" w:cs="Times New Roman"/>
          </w:rPr>
          <w:t xml:space="preserve">Prins P, de Ligt J, Tarasov A, Jansen RC, Cuppen E, Bourne PE. 2015. Toward effective software solutions for big biology. </w:t>
        </w:r>
        <w:r>
          <w:rPr>
            <w:rFonts w:ascii="Times New Roman" w:hAnsi="Times New Roman" w:cs="Times New Roman"/>
            <w:i/>
            <w:iCs/>
          </w:rPr>
          <w:t>Nature Biotechnology</w:t>
        </w:r>
        <w:r>
          <w:rPr>
            <w:rFonts w:ascii="Times New Roman" w:hAnsi="Times New Roman" w:cs="Times New Roman"/>
          </w:rPr>
          <w:t xml:space="preserve"> 33:686–687. DOI: 10.1038/nbt.3240.</w:t>
        </w:r>
      </w:ins>
    </w:p>
    <w:p w14:paraId="39FFE67A" w14:textId="77777777" w:rsidR="00660D05" w:rsidRDefault="00660D05">
      <w:pPr>
        <w:widowControl w:val="0"/>
        <w:autoSpaceDE w:val="0"/>
        <w:autoSpaceDN w:val="0"/>
        <w:adjustRightInd w:val="0"/>
        <w:rPr>
          <w:ins w:id="1121" w:author="Russell, Seth" w:date="2018-12-22T22:15:00Z"/>
          <w:rFonts w:ascii="Times New Roman" w:hAnsi="Times New Roman" w:cs="Times New Roman"/>
        </w:rPr>
      </w:pPr>
      <w:ins w:id="1122" w:author="Russell, Seth" w:date="2018-12-22T22:15:00Z">
        <w:r>
          <w:rPr>
            <w:rFonts w:ascii="Times New Roman" w:hAnsi="Times New Roman" w:cs="Times New Roman"/>
          </w:rPr>
          <w:t xml:space="preserve">Python Wiki Contributors. 2018.Performance Tip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iki.python.org/moin/PythonSpeed/PerformanceTips</w:t>
        </w:r>
        <w:r>
          <w:rPr>
            <w:rFonts w:ascii="Times New Roman" w:hAnsi="Times New Roman" w:cs="Times New Roman"/>
          </w:rPr>
          <w:t xml:space="preserve"> (accessed April 12, 2018).</w:t>
        </w:r>
      </w:ins>
    </w:p>
    <w:p w14:paraId="2939AEBD" w14:textId="77777777" w:rsidR="00660D05" w:rsidRDefault="00660D05">
      <w:pPr>
        <w:widowControl w:val="0"/>
        <w:autoSpaceDE w:val="0"/>
        <w:autoSpaceDN w:val="0"/>
        <w:adjustRightInd w:val="0"/>
        <w:rPr>
          <w:ins w:id="1123" w:author="Russell, Seth" w:date="2018-12-22T22:15:00Z"/>
          <w:rFonts w:ascii="Times New Roman" w:hAnsi="Times New Roman" w:cs="Times New Roman"/>
        </w:rPr>
      </w:pPr>
      <w:ins w:id="1124" w:author="Russell, Seth" w:date="2018-12-22T22:15:00Z">
        <w:r>
          <w:rPr>
            <w:rFonts w:ascii="Times New Roman" w:hAnsi="Times New Roman" w:cs="Times New Roman"/>
          </w:rPr>
          <w:t xml:space="preserve">R Core Team. 2018. </w:t>
        </w:r>
        <w:r>
          <w:rPr>
            <w:rFonts w:ascii="Times New Roman" w:hAnsi="Times New Roman" w:cs="Times New Roman"/>
            <w:i/>
            <w:iCs/>
          </w:rPr>
          <w:t>R: A Language and Environment for Statistical Computing</w:t>
        </w:r>
        <w:r>
          <w:rPr>
            <w:rFonts w:ascii="Times New Roman" w:hAnsi="Times New Roman" w:cs="Times New Roman"/>
          </w:rPr>
          <w:t>. Vienna, Austria: R Foundation for Statistical Computing.</w:t>
        </w:r>
      </w:ins>
    </w:p>
    <w:p w14:paraId="24F14907" w14:textId="77777777" w:rsidR="00660D05" w:rsidRDefault="00660D05">
      <w:pPr>
        <w:widowControl w:val="0"/>
        <w:autoSpaceDE w:val="0"/>
        <w:autoSpaceDN w:val="0"/>
        <w:adjustRightInd w:val="0"/>
        <w:rPr>
          <w:ins w:id="1125" w:author="Russell, Seth" w:date="2018-12-22T22:15:00Z"/>
          <w:rFonts w:ascii="Times New Roman" w:hAnsi="Times New Roman" w:cs="Times New Roman"/>
        </w:rPr>
      </w:pPr>
      <w:ins w:id="1126" w:author="Russell, Seth" w:date="2018-12-22T22:15:00Z">
        <w:r>
          <w:rPr>
            <w:rFonts w:ascii="Times New Roman" w:hAnsi="Times New Roman" w:cs="Times New Roman"/>
          </w:rPr>
          <w:t xml:space="preserve">Ranorex GmbH. 2018.Ranorex.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ww.ranorex.com</w:t>
        </w:r>
        <w:r>
          <w:rPr>
            <w:rFonts w:ascii="Times New Roman" w:hAnsi="Times New Roman" w:cs="Times New Roman"/>
          </w:rPr>
          <w:t xml:space="preserve"> (accessed April 12, 2018).</w:t>
        </w:r>
      </w:ins>
    </w:p>
    <w:p w14:paraId="578B4624" w14:textId="77777777" w:rsidR="00660D05" w:rsidRDefault="00660D05">
      <w:pPr>
        <w:widowControl w:val="0"/>
        <w:autoSpaceDE w:val="0"/>
        <w:autoSpaceDN w:val="0"/>
        <w:adjustRightInd w:val="0"/>
        <w:rPr>
          <w:ins w:id="1127" w:author="Russell, Seth" w:date="2018-12-22T22:15:00Z"/>
          <w:rFonts w:ascii="Times New Roman" w:hAnsi="Times New Roman" w:cs="Times New Roman"/>
        </w:rPr>
      </w:pPr>
      <w:ins w:id="1128" w:author="Russell, Seth" w:date="2018-12-22T22:15:00Z">
        <w:r>
          <w:rPr>
            <w:rFonts w:ascii="Times New Roman" w:hAnsi="Times New Roman" w:cs="Times New Roman"/>
          </w:rPr>
          <w:t xml:space="preserve">Reese J. 2018.Best practices for writing unit test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docs.microsoft.com/en-us/dotnet/core/testing/unit-testing-best-practices</w:t>
        </w:r>
      </w:ins>
    </w:p>
    <w:p w14:paraId="150EC08D" w14:textId="77777777" w:rsidR="00660D05" w:rsidRDefault="00660D05">
      <w:pPr>
        <w:widowControl w:val="0"/>
        <w:autoSpaceDE w:val="0"/>
        <w:autoSpaceDN w:val="0"/>
        <w:adjustRightInd w:val="0"/>
        <w:rPr>
          <w:ins w:id="1129" w:author="Russell, Seth" w:date="2018-12-22T22:15:00Z"/>
          <w:rFonts w:ascii="Times New Roman" w:hAnsi="Times New Roman" w:cs="Times New Roman"/>
        </w:rPr>
      </w:pPr>
      <w:ins w:id="1130" w:author="Russell, Seth" w:date="2018-12-22T22:15:00Z">
        <w:r>
          <w:rPr>
            <w:rFonts w:ascii="Times New Roman" w:hAnsi="Times New Roman" w:cs="Times New Roman"/>
          </w:rPr>
          <w:t xml:space="preserve">Robinson E. 2017.Making R Code Faster : A Case Study.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robinsones.github.io/Making-R-Code-Faster-A-Case-Study/</w:t>
        </w:r>
      </w:ins>
    </w:p>
    <w:p w14:paraId="71FDA328" w14:textId="77777777" w:rsidR="00660D05" w:rsidRDefault="00660D05">
      <w:pPr>
        <w:widowControl w:val="0"/>
        <w:autoSpaceDE w:val="0"/>
        <w:autoSpaceDN w:val="0"/>
        <w:adjustRightInd w:val="0"/>
        <w:rPr>
          <w:ins w:id="1131" w:author="Russell, Seth" w:date="2018-12-22T22:15:00Z"/>
          <w:rFonts w:ascii="Times New Roman" w:hAnsi="Times New Roman" w:cs="Times New Roman"/>
        </w:rPr>
      </w:pPr>
      <w:ins w:id="1132" w:author="Russell, Seth" w:date="2018-12-22T22:15:00Z">
        <w:r>
          <w:rPr>
            <w:rFonts w:ascii="Times New Roman" w:hAnsi="Times New Roman" w:cs="Times New Roman"/>
          </w:rPr>
          <w:t xml:space="preserve">Rooney P. 2002.Microsoft’s CEO: 80-20 Rule Applies To Bugs, Not Just Features.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www.crn.com/news/security/18821726/microsofts-ceo-80-20-rule-applies-to-bugs-not-just-features.htm</w:t>
        </w:r>
      </w:ins>
    </w:p>
    <w:p w14:paraId="2A692FBE" w14:textId="77777777" w:rsidR="00660D05" w:rsidRDefault="00660D05">
      <w:pPr>
        <w:widowControl w:val="0"/>
        <w:autoSpaceDE w:val="0"/>
        <w:autoSpaceDN w:val="0"/>
        <w:adjustRightInd w:val="0"/>
        <w:rPr>
          <w:ins w:id="1133" w:author="Russell, Seth" w:date="2018-12-22T22:15:00Z"/>
          <w:rFonts w:ascii="Times New Roman" w:hAnsi="Times New Roman" w:cs="Times New Roman"/>
        </w:rPr>
      </w:pPr>
      <w:ins w:id="1134" w:author="Russell, Seth" w:date="2018-12-22T22:15:00Z">
        <w:r>
          <w:rPr>
            <w:rFonts w:ascii="Times New Roman" w:hAnsi="Times New Roman" w:cs="Times New Roman"/>
          </w:rPr>
          <w:t xml:space="preserve">Sandve GK, Nekrutenko A, Taylor J, Hovig E. 2013. Ten Simple Rules for Reproducible Computational Research. </w:t>
        </w:r>
        <w:r>
          <w:rPr>
            <w:rFonts w:ascii="Times New Roman" w:hAnsi="Times New Roman" w:cs="Times New Roman"/>
            <w:i/>
            <w:iCs/>
          </w:rPr>
          <w:t>PLOS Computational Biology</w:t>
        </w:r>
        <w:r>
          <w:rPr>
            <w:rFonts w:ascii="Times New Roman" w:hAnsi="Times New Roman" w:cs="Times New Roman"/>
          </w:rPr>
          <w:t xml:space="preserve"> 9:e1003285. DOI: 10.1371/journal.pcbi.1003285.</w:t>
        </w:r>
      </w:ins>
    </w:p>
    <w:p w14:paraId="20594964" w14:textId="77777777" w:rsidR="00660D05" w:rsidRDefault="00660D05">
      <w:pPr>
        <w:widowControl w:val="0"/>
        <w:autoSpaceDE w:val="0"/>
        <w:autoSpaceDN w:val="0"/>
        <w:adjustRightInd w:val="0"/>
        <w:rPr>
          <w:ins w:id="1135" w:author="Russell, Seth" w:date="2018-12-22T22:15:00Z"/>
          <w:rFonts w:ascii="Times New Roman" w:hAnsi="Times New Roman" w:cs="Times New Roman"/>
        </w:rPr>
      </w:pPr>
      <w:ins w:id="1136" w:author="Russell, Seth" w:date="2018-12-22T22:15:00Z">
        <w:r>
          <w:rPr>
            <w:rFonts w:ascii="Times New Roman" w:hAnsi="Times New Roman" w:cs="Times New Roman"/>
          </w:rPr>
          <w:t xml:space="preserve">Selenium Contributors. 2018.Selenium.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ww.seleniumhq.org</w:t>
        </w:r>
        <w:r>
          <w:rPr>
            <w:rFonts w:ascii="Times New Roman" w:hAnsi="Times New Roman" w:cs="Times New Roman"/>
          </w:rPr>
          <w:t xml:space="preserve"> (accessed April 12, 2018).</w:t>
        </w:r>
      </w:ins>
    </w:p>
    <w:p w14:paraId="1C61521A" w14:textId="77777777" w:rsidR="00660D05" w:rsidRDefault="00660D05">
      <w:pPr>
        <w:widowControl w:val="0"/>
        <w:autoSpaceDE w:val="0"/>
        <w:autoSpaceDN w:val="0"/>
        <w:adjustRightInd w:val="0"/>
        <w:rPr>
          <w:ins w:id="1137" w:author="Russell, Seth" w:date="2018-12-22T22:15:00Z"/>
          <w:rFonts w:ascii="Times New Roman" w:hAnsi="Times New Roman" w:cs="Times New Roman"/>
        </w:rPr>
      </w:pPr>
      <w:ins w:id="1138" w:author="Russell, Seth" w:date="2018-12-22T22:15:00Z">
        <w:r>
          <w:rPr>
            <w:rFonts w:ascii="Times New Roman" w:hAnsi="Times New Roman" w:cs="Times New Roman"/>
          </w:rPr>
          <w:t xml:space="preserve">Sommerville I. 2015. </w:t>
        </w:r>
        <w:r>
          <w:rPr>
            <w:rFonts w:ascii="Times New Roman" w:hAnsi="Times New Roman" w:cs="Times New Roman"/>
            <w:i/>
            <w:iCs/>
          </w:rPr>
          <w:t>Software Engineering</w:t>
        </w:r>
        <w:r>
          <w:rPr>
            <w:rFonts w:ascii="Times New Roman" w:hAnsi="Times New Roman" w:cs="Times New Roman"/>
          </w:rPr>
          <w:t>. Boston: Pearson.</w:t>
        </w:r>
      </w:ins>
    </w:p>
    <w:p w14:paraId="5C9781F1" w14:textId="77777777" w:rsidR="00660D05" w:rsidRDefault="00660D05">
      <w:pPr>
        <w:widowControl w:val="0"/>
        <w:autoSpaceDE w:val="0"/>
        <w:autoSpaceDN w:val="0"/>
        <w:adjustRightInd w:val="0"/>
        <w:rPr>
          <w:ins w:id="1139" w:author="Russell, Seth" w:date="2018-12-22T22:15:00Z"/>
          <w:rFonts w:ascii="Times New Roman" w:hAnsi="Times New Roman" w:cs="Times New Roman"/>
        </w:rPr>
      </w:pPr>
      <w:ins w:id="1140" w:author="Russell, Seth" w:date="2018-12-22T22:15:00Z">
        <w:r>
          <w:rPr>
            <w:rFonts w:ascii="Times New Roman" w:hAnsi="Times New Roman" w:cs="Times New Roman"/>
          </w:rPr>
          <w:t xml:space="preserve">Sommerville I. 2016.Giving up on test-first development.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iansommerville.com/systems-software-and-technology/giving-up-on-test-first-development/</w:t>
        </w:r>
      </w:ins>
    </w:p>
    <w:p w14:paraId="3B60D3DE" w14:textId="77777777" w:rsidR="00660D05" w:rsidRDefault="00660D05">
      <w:pPr>
        <w:widowControl w:val="0"/>
        <w:autoSpaceDE w:val="0"/>
        <w:autoSpaceDN w:val="0"/>
        <w:adjustRightInd w:val="0"/>
        <w:rPr>
          <w:ins w:id="1141" w:author="Russell, Seth" w:date="2018-12-22T22:15:00Z"/>
          <w:rFonts w:ascii="Times New Roman" w:hAnsi="Times New Roman" w:cs="Times New Roman"/>
        </w:rPr>
      </w:pPr>
      <w:ins w:id="1142" w:author="Russell, Seth" w:date="2018-12-22T22:15:00Z">
        <w:r>
          <w:rPr>
            <w:rFonts w:ascii="Times New Roman" w:hAnsi="Times New Roman" w:cs="Times New Roman"/>
          </w:rPr>
          <w:t xml:space="preserve">Stack Overflow Contributors. 2017.Unit testing Anti-patterns catalogue.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stackoverflow.com/questions/333682/unit-testing-anti-patterns-catalogue</w:t>
        </w:r>
        <w:r>
          <w:rPr>
            <w:rFonts w:ascii="Times New Roman" w:hAnsi="Times New Roman" w:cs="Times New Roman"/>
          </w:rPr>
          <w:t xml:space="preserve"> (accessed April 12, 2018).</w:t>
        </w:r>
      </w:ins>
    </w:p>
    <w:p w14:paraId="0CACB2E9" w14:textId="77777777" w:rsidR="00660D05" w:rsidRDefault="00660D05">
      <w:pPr>
        <w:widowControl w:val="0"/>
        <w:autoSpaceDE w:val="0"/>
        <w:autoSpaceDN w:val="0"/>
        <w:adjustRightInd w:val="0"/>
        <w:rPr>
          <w:ins w:id="1143" w:author="Russell, Seth" w:date="2018-12-22T22:15:00Z"/>
          <w:rFonts w:ascii="Times New Roman" w:hAnsi="Times New Roman" w:cs="Times New Roman"/>
        </w:rPr>
      </w:pPr>
      <w:ins w:id="1144" w:author="Russell, Seth" w:date="2018-12-22T22:15:00Z">
        <w:r>
          <w:rPr>
            <w:rFonts w:ascii="Times New Roman" w:hAnsi="Times New Roman" w:cs="Times New Roman"/>
          </w:rPr>
          <w:t xml:space="preserve">The Joint Task Force on Computing Curricula. 2015. </w:t>
        </w:r>
        <w:r>
          <w:rPr>
            <w:rFonts w:ascii="Times New Roman" w:hAnsi="Times New Roman" w:cs="Times New Roman"/>
            <w:i/>
            <w:iCs/>
          </w:rPr>
          <w:t>Curriculum Guidelines for Undergraduate Degree Programs in Software Engineering</w:t>
        </w:r>
        <w:r>
          <w:rPr>
            <w:rFonts w:ascii="Times New Roman" w:hAnsi="Times New Roman" w:cs="Times New Roman"/>
          </w:rPr>
          <w:t>. New York, NY, USA: ACM.</w:t>
        </w:r>
      </w:ins>
    </w:p>
    <w:p w14:paraId="58583E27" w14:textId="77777777" w:rsidR="00660D05" w:rsidRDefault="00660D05">
      <w:pPr>
        <w:widowControl w:val="0"/>
        <w:autoSpaceDE w:val="0"/>
        <w:autoSpaceDN w:val="0"/>
        <w:adjustRightInd w:val="0"/>
        <w:rPr>
          <w:ins w:id="1145" w:author="Russell, Seth" w:date="2018-12-22T22:15:00Z"/>
          <w:rFonts w:ascii="Times New Roman" w:hAnsi="Times New Roman" w:cs="Times New Roman"/>
        </w:rPr>
      </w:pPr>
      <w:ins w:id="1146" w:author="Russell, Seth" w:date="2018-12-22T22:15:00Z">
        <w:r>
          <w:rPr>
            <w:rFonts w:ascii="Times New Roman" w:hAnsi="Times New Roman" w:cs="Times New Roman"/>
          </w:rPr>
          <w:t xml:space="preserve">Tierney L, Jarjour R. 2016. </w:t>
        </w:r>
        <w:r>
          <w:rPr>
            <w:rFonts w:ascii="Times New Roman" w:hAnsi="Times New Roman" w:cs="Times New Roman"/>
            <w:i/>
            <w:iCs/>
          </w:rPr>
          <w:t>proftools: Profile Output Processing Tools for R</w:t>
        </w:r>
        <w:r>
          <w:rPr>
            <w:rFonts w:ascii="Times New Roman" w:hAnsi="Times New Roman" w:cs="Times New Roman"/>
          </w:rPr>
          <w:t>.</w:t>
        </w:r>
      </w:ins>
    </w:p>
    <w:p w14:paraId="4C555022" w14:textId="77777777" w:rsidR="00660D05" w:rsidRDefault="00660D05">
      <w:pPr>
        <w:widowControl w:val="0"/>
        <w:autoSpaceDE w:val="0"/>
        <w:autoSpaceDN w:val="0"/>
        <w:adjustRightInd w:val="0"/>
        <w:rPr>
          <w:ins w:id="1147" w:author="Russell, Seth" w:date="2018-12-22T22:15:00Z"/>
          <w:rFonts w:ascii="Times New Roman" w:hAnsi="Times New Roman" w:cs="Times New Roman"/>
        </w:rPr>
      </w:pPr>
      <w:ins w:id="1148" w:author="Russell, Seth" w:date="2018-12-22T22:15:00Z">
        <w:r>
          <w:rPr>
            <w:rFonts w:ascii="Times New Roman" w:hAnsi="Times New Roman" w:cs="Times New Roman"/>
          </w:rPr>
          <w:t xml:space="preserve">Tierney L, Rossini AJ, Li N, Sevcikova H. 2018. </w:t>
        </w:r>
        <w:r>
          <w:rPr>
            <w:rFonts w:ascii="Times New Roman" w:hAnsi="Times New Roman" w:cs="Times New Roman"/>
            <w:i/>
            <w:iCs/>
          </w:rPr>
          <w:t>snow: Simple Network of Workstations</w:t>
        </w:r>
        <w:r>
          <w:rPr>
            <w:rFonts w:ascii="Times New Roman" w:hAnsi="Times New Roman" w:cs="Times New Roman"/>
          </w:rPr>
          <w:t>.</w:t>
        </w:r>
      </w:ins>
    </w:p>
    <w:p w14:paraId="7FF00CC0" w14:textId="77777777" w:rsidR="00660D05" w:rsidRDefault="00660D05">
      <w:pPr>
        <w:widowControl w:val="0"/>
        <w:autoSpaceDE w:val="0"/>
        <w:autoSpaceDN w:val="0"/>
        <w:adjustRightInd w:val="0"/>
        <w:rPr>
          <w:ins w:id="1149" w:author="Russell, Seth" w:date="2018-12-22T22:15:00Z"/>
          <w:rFonts w:ascii="Times New Roman" w:hAnsi="Times New Roman" w:cs="Times New Roman"/>
        </w:rPr>
      </w:pPr>
      <w:ins w:id="1150" w:author="Russell, Seth" w:date="2018-12-22T22:15:00Z">
        <w:r>
          <w:rPr>
            <w:rFonts w:ascii="Times New Roman" w:hAnsi="Times New Roman" w:cs="Times New Roman"/>
          </w:rPr>
          <w:t xml:space="preserve">Weston S. 2017. </w:t>
        </w:r>
        <w:r>
          <w:rPr>
            <w:rFonts w:ascii="Times New Roman" w:hAnsi="Times New Roman" w:cs="Times New Roman"/>
            <w:i/>
            <w:iCs/>
          </w:rPr>
          <w:t>doMPI: Foreach Parallel Adaptor for the Rmpi Package</w:t>
        </w:r>
        <w:r>
          <w:rPr>
            <w:rFonts w:ascii="Times New Roman" w:hAnsi="Times New Roman" w:cs="Times New Roman"/>
          </w:rPr>
          <w:t>.</w:t>
        </w:r>
      </w:ins>
    </w:p>
    <w:p w14:paraId="3726313D" w14:textId="77777777" w:rsidR="00660D05" w:rsidRDefault="00660D05">
      <w:pPr>
        <w:widowControl w:val="0"/>
        <w:autoSpaceDE w:val="0"/>
        <w:autoSpaceDN w:val="0"/>
        <w:adjustRightInd w:val="0"/>
        <w:rPr>
          <w:ins w:id="1151" w:author="Russell, Seth" w:date="2018-12-22T22:15:00Z"/>
          <w:rFonts w:ascii="Times New Roman" w:hAnsi="Times New Roman" w:cs="Times New Roman"/>
        </w:rPr>
      </w:pPr>
      <w:ins w:id="1152" w:author="Russell, Seth" w:date="2018-12-22T22:15:00Z">
        <w:r>
          <w:rPr>
            <w:rFonts w:ascii="Times New Roman" w:hAnsi="Times New Roman" w:cs="Times New Roman"/>
          </w:rPr>
          <w:t xml:space="preserve">Wickham H. 2011. testthat: Get Started with Testing. </w:t>
        </w:r>
        <w:r>
          <w:rPr>
            <w:rFonts w:ascii="Times New Roman" w:hAnsi="Times New Roman" w:cs="Times New Roman"/>
            <w:i/>
            <w:iCs/>
          </w:rPr>
          <w:t>The R Journal</w:t>
        </w:r>
        <w:r>
          <w:rPr>
            <w:rFonts w:ascii="Times New Roman" w:hAnsi="Times New Roman" w:cs="Times New Roman"/>
          </w:rPr>
          <w:t xml:space="preserve"> 3:5–10.</w:t>
        </w:r>
      </w:ins>
    </w:p>
    <w:p w14:paraId="4F3BC501" w14:textId="77777777" w:rsidR="00660D05" w:rsidRDefault="00660D05">
      <w:pPr>
        <w:widowControl w:val="0"/>
        <w:autoSpaceDE w:val="0"/>
        <w:autoSpaceDN w:val="0"/>
        <w:adjustRightInd w:val="0"/>
        <w:rPr>
          <w:ins w:id="1153" w:author="Russell, Seth" w:date="2018-12-22T22:15:00Z"/>
          <w:rFonts w:ascii="Times New Roman" w:hAnsi="Times New Roman" w:cs="Times New Roman"/>
        </w:rPr>
      </w:pPr>
      <w:ins w:id="1154" w:author="Russell, Seth" w:date="2018-12-22T22:15:00Z">
        <w:r>
          <w:rPr>
            <w:rFonts w:ascii="Times New Roman" w:hAnsi="Times New Roman" w:cs="Times New Roman"/>
          </w:rPr>
          <w:t xml:space="preserve">Wickham H. 2014a. </w:t>
        </w:r>
        <w:r>
          <w:rPr>
            <w:rFonts w:ascii="Times New Roman" w:hAnsi="Times New Roman" w:cs="Times New Roman"/>
            <w:i/>
            <w:iCs/>
          </w:rPr>
          <w:t>profr: An alternative display for profiling information</w:t>
        </w:r>
        <w:r>
          <w:rPr>
            <w:rFonts w:ascii="Times New Roman" w:hAnsi="Times New Roman" w:cs="Times New Roman"/>
          </w:rPr>
          <w:t>.</w:t>
        </w:r>
      </w:ins>
    </w:p>
    <w:p w14:paraId="43019B05" w14:textId="77777777" w:rsidR="00660D05" w:rsidRDefault="00660D05">
      <w:pPr>
        <w:widowControl w:val="0"/>
        <w:autoSpaceDE w:val="0"/>
        <w:autoSpaceDN w:val="0"/>
        <w:adjustRightInd w:val="0"/>
        <w:rPr>
          <w:ins w:id="1155" w:author="Russell, Seth" w:date="2018-12-22T22:15:00Z"/>
          <w:rFonts w:ascii="Times New Roman" w:hAnsi="Times New Roman" w:cs="Times New Roman"/>
        </w:rPr>
      </w:pPr>
      <w:ins w:id="1156" w:author="Russell, Seth" w:date="2018-12-22T22:15:00Z">
        <w:r>
          <w:rPr>
            <w:rFonts w:ascii="Times New Roman" w:hAnsi="Times New Roman" w:cs="Times New Roman"/>
          </w:rPr>
          <w:t xml:space="preserve">Wickham H. 2014b. </w:t>
        </w:r>
        <w:r>
          <w:rPr>
            <w:rFonts w:ascii="Times New Roman" w:hAnsi="Times New Roman" w:cs="Times New Roman"/>
            <w:i/>
            <w:iCs/>
          </w:rPr>
          <w:t>Advanced R</w:t>
        </w:r>
        <w:r>
          <w:rPr>
            <w:rFonts w:ascii="Times New Roman" w:hAnsi="Times New Roman" w:cs="Times New Roman"/>
          </w:rPr>
          <w:t>. Boca Raton, FL: Chapman and Hall/CRC.</w:t>
        </w:r>
      </w:ins>
    </w:p>
    <w:p w14:paraId="2FA4D89F" w14:textId="77777777" w:rsidR="00660D05" w:rsidRDefault="00660D05">
      <w:pPr>
        <w:widowControl w:val="0"/>
        <w:autoSpaceDE w:val="0"/>
        <w:autoSpaceDN w:val="0"/>
        <w:adjustRightInd w:val="0"/>
        <w:rPr>
          <w:ins w:id="1157" w:author="Russell, Seth" w:date="2018-12-22T22:15:00Z"/>
          <w:rFonts w:ascii="Times New Roman" w:hAnsi="Times New Roman" w:cs="Times New Roman"/>
        </w:rPr>
      </w:pPr>
      <w:ins w:id="1158" w:author="Russell, Seth" w:date="2018-12-22T22:15:00Z">
        <w:r>
          <w:rPr>
            <w:rFonts w:ascii="Times New Roman" w:hAnsi="Times New Roman" w:cs="Times New Roman"/>
          </w:rPr>
          <w:t xml:space="preserve">Wickham H, RStudio, Feather developers, Google, LevelDB Authors. 2016. </w:t>
        </w:r>
        <w:r>
          <w:rPr>
            <w:rFonts w:ascii="Times New Roman" w:hAnsi="Times New Roman" w:cs="Times New Roman"/>
            <w:i/>
            <w:iCs/>
          </w:rPr>
          <w:t>feather: R Bindings to the Feather “API.”</w:t>
        </w:r>
      </w:ins>
    </w:p>
    <w:p w14:paraId="62172261" w14:textId="77777777" w:rsidR="00660D05" w:rsidRDefault="00660D05">
      <w:pPr>
        <w:widowControl w:val="0"/>
        <w:autoSpaceDE w:val="0"/>
        <w:autoSpaceDN w:val="0"/>
        <w:adjustRightInd w:val="0"/>
        <w:rPr>
          <w:ins w:id="1159" w:author="Russell, Seth" w:date="2018-12-22T22:15:00Z"/>
          <w:rFonts w:ascii="Times New Roman" w:hAnsi="Times New Roman" w:cs="Times New Roman"/>
        </w:rPr>
      </w:pPr>
      <w:ins w:id="1160" w:author="Russell, Seth" w:date="2018-12-22T22:15:00Z">
        <w:r>
          <w:rPr>
            <w:rFonts w:ascii="Times New Roman" w:hAnsi="Times New Roman" w:cs="Times New Roman"/>
          </w:rPr>
          <w:t xml:space="preserve">Wikipedia contributors. 2017a.SUnit — Wikipedia, The Free Encyclopedia.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en.wikipedia.org/w/index.php?title=SUnit&amp;oldid=815835062</w:t>
        </w:r>
      </w:ins>
    </w:p>
    <w:p w14:paraId="2C8EBC2E" w14:textId="77777777" w:rsidR="00660D05" w:rsidRDefault="00660D05">
      <w:pPr>
        <w:widowControl w:val="0"/>
        <w:autoSpaceDE w:val="0"/>
        <w:autoSpaceDN w:val="0"/>
        <w:adjustRightInd w:val="0"/>
        <w:rPr>
          <w:ins w:id="1161" w:author="Russell, Seth" w:date="2018-12-22T22:15:00Z"/>
          <w:rFonts w:ascii="Times New Roman" w:hAnsi="Times New Roman" w:cs="Times New Roman"/>
        </w:rPr>
      </w:pPr>
      <w:ins w:id="1162" w:author="Russell, Seth" w:date="2018-12-22T22:15:00Z">
        <w:r>
          <w:rPr>
            <w:rFonts w:ascii="Times New Roman" w:hAnsi="Times New Roman" w:cs="Times New Roman"/>
          </w:rPr>
          <w:t xml:space="preserve">Wikipedia contributors. 2017b.XUnit — Wikipedia, The Free Encyclopedia.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en.wikipedia.org/w/index.php?title=XUnit&amp;oldid=807299841</w:t>
        </w:r>
      </w:ins>
    </w:p>
    <w:p w14:paraId="7AD5FB7C" w14:textId="77777777" w:rsidR="00660D05" w:rsidRDefault="00660D05">
      <w:pPr>
        <w:widowControl w:val="0"/>
        <w:autoSpaceDE w:val="0"/>
        <w:autoSpaceDN w:val="0"/>
        <w:adjustRightInd w:val="0"/>
        <w:rPr>
          <w:ins w:id="1163" w:author="Russell, Seth" w:date="2018-12-22T22:15:00Z"/>
          <w:rFonts w:ascii="Times New Roman" w:hAnsi="Times New Roman" w:cs="Times New Roman"/>
        </w:rPr>
      </w:pPr>
      <w:ins w:id="1164" w:author="Russell, Seth" w:date="2018-12-22T22:15:00Z">
        <w:r>
          <w:rPr>
            <w:rFonts w:ascii="Times New Roman" w:hAnsi="Times New Roman" w:cs="Times New Roman"/>
          </w:rPr>
          <w:t xml:space="preserve">Wilson G. 2016. Software Carpentry: lessons learned. </w:t>
        </w:r>
        <w:r>
          <w:rPr>
            <w:rFonts w:ascii="Times New Roman" w:hAnsi="Times New Roman" w:cs="Times New Roman"/>
            <w:i/>
            <w:iCs/>
          </w:rPr>
          <w:t>F1000Research</w:t>
        </w:r>
        <w:r>
          <w:rPr>
            <w:rFonts w:ascii="Times New Roman" w:hAnsi="Times New Roman" w:cs="Times New Roman"/>
          </w:rPr>
          <w:t>. DOI: 10.12688/f1000research.3-62.v2.</w:t>
        </w:r>
      </w:ins>
    </w:p>
    <w:p w14:paraId="7E1DCEE3" w14:textId="77777777" w:rsidR="00660D05" w:rsidRDefault="00660D05">
      <w:pPr>
        <w:widowControl w:val="0"/>
        <w:autoSpaceDE w:val="0"/>
        <w:autoSpaceDN w:val="0"/>
        <w:adjustRightInd w:val="0"/>
        <w:rPr>
          <w:ins w:id="1165" w:author="Russell, Seth" w:date="2018-12-22T22:15:00Z"/>
          <w:rFonts w:ascii="Times New Roman" w:hAnsi="Times New Roman" w:cs="Times New Roman"/>
        </w:rPr>
      </w:pPr>
      <w:ins w:id="1166" w:author="Russell, Seth" w:date="2018-12-22T22:15:00Z">
        <w:r>
          <w:rPr>
            <w:rFonts w:ascii="Times New Roman" w:hAnsi="Times New Roman" w:cs="Times New Roman"/>
          </w:rPr>
          <w:t xml:space="preserve">Wilson G, Aruliah DA, Brown CT, Hong NPC, Davis M, Guy RT, Haddock SHD, Huff KD, Mitchell IM, Plumbley MD, Waugh B, White EP, Wilson P. 2014. Best Practices for Scientific Computing. </w:t>
        </w:r>
        <w:r>
          <w:rPr>
            <w:rFonts w:ascii="Times New Roman" w:hAnsi="Times New Roman" w:cs="Times New Roman"/>
            <w:i/>
            <w:iCs/>
          </w:rPr>
          <w:t>PLOS Biology</w:t>
        </w:r>
        <w:r>
          <w:rPr>
            <w:rFonts w:ascii="Times New Roman" w:hAnsi="Times New Roman" w:cs="Times New Roman"/>
          </w:rPr>
          <w:t xml:space="preserve"> 12:e1001745. DOI: 10.1371/journal.pbio.1001745.</w:t>
        </w:r>
      </w:ins>
    </w:p>
    <w:p w14:paraId="5896CAA2" w14:textId="77777777" w:rsidR="00660D05" w:rsidRDefault="00660D05">
      <w:pPr>
        <w:widowControl w:val="0"/>
        <w:autoSpaceDE w:val="0"/>
        <w:autoSpaceDN w:val="0"/>
        <w:adjustRightInd w:val="0"/>
        <w:rPr>
          <w:ins w:id="1167" w:author="Russell, Seth" w:date="2018-12-22T22:15:00Z"/>
          <w:rFonts w:ascii="Times New Roman" w:hAnsi="Times New Roman" w:cs="Times New Roman"/>
        </w:rPr>
      </w:pPr>
      <w:ins w:id="1168" w:author="Russell, Seth" w:date="2018-12-22T22:15:00Z">
        <w:r>
          <w:rPr>
            <w:rFonts w:ascii="Times New Roman" w:hAnsi="Times New Roman" w:cs="Times New Roman"/>
          </w:rPr>
          <w:t xml:space="preserve">Xie Y. 2018. </w:t>
        </w:r>
        <w:r>
          <w:rPr>
            <w:rFonts w:ascii="Times New Roman" w:hAnsi="Times New Roman" w:cs="Times New Roman"/>
            <w:i/>
            <w:iCs/>
          </w:rPr>
          <w:t>testit: A Simple Package for Testing R Packages</w:t>
        </w:r>
        <w:r>
          <w:rPr>
            <w:rFonts w:ascii="Times New Roman" w:hAnsi="Times New Roman" w:cs="Times New Roman"/>
          </w:rPr>
          <w:t>.</w:t>
        </w:r>
      </w:ins>
    </w:p>
    <w:p w14:paraId="2BE87F8C" w14:textId="77777777" w:rsidR="00660D05" w:rsidRDefault="00660D05">
      <w:pPr>
        <w:widowControl w:val="0"/>
        <w:autoSpaceDE w:val="0"/>
        <w:autoSpaceDN w:val="0"/>
        <w:adjustRightInd w:val="0"/>
        <w:rPr>
          <w:ins w:id="1169" w:author="Russell, Seth" w:date="2018-12-22T22:15:00Z"/>
          <w:rFonts w:ascii="Times New Roman" w:hAnsi="Times New Roman" w:cs="Times New Roman"/>
        </w:rPr>
      </w:pPr>
      <w:ins w:id="1170" w:author="Russell, Seth" w:date="2018-12-22T22:15:00Z">
        <w:r>
          <w:rPr>
            <w:rFonts w:ascii="Times New Roman" w:hAnsi="Times New Roman" w:cs="Times New Roman"/>
          </w:rPr>
          <w:t xml:space="preserve">Xie Y, Allaire JJ, Grolemund G. 2018. </w:t>
        </w:r>
        <w:r>
          <w:rPr>
            <w:rFonts w:ascii="Times New Roman" w:hAnsi="Times New Roman" w:cs="Times New Roman"/>
            <w:i/>
            <w:iCs/>
          </w:rPr>
          <w:t>R Markdown: The Definitive Guide</w:t>
        </w:r>
        <w:r>
          <w:rPr>
            <w:rFonts w:ascii="Times New Roman" w:hAnsi="Times New Roman" w:cs="Times New Roman"/>
          </w:rPr>
          <w:t>. Boca Raton, Florida: Chapman and Hall/CRC.</w:t>
        </w:r>
      </w:ins>
    </w:p>
    <w:p w14:paraId="1171D768" w14:textId="77777777" w:rsidR="00660D05" w:rsidRDefault="00660D05">
      <w:pPr>
        <w:widowControl w:val="0"/>
        <w:autoSpaceDE w:val="0"/>
        <w:autoSpaceDN w:val="0"/>
        <w:adjustRightInd w:val="0"/>
        <w:rPr>
          <w:ins w:id="1171" w:author="Russell, Seth" w:date="2018-12-22T22:15:00Z"/>
          <w:rFonts w:ascii="Times New Roman" w:hAnsi="Times New Roman" w:cs="Times New Roman"/>
        </w:rPr>
      </w:pPr>
      <w:ins w:id="1172" w:author="Russell, Seth" w:date="2018-12-22T22:15:00Z">
        <w:r>
          <w:rPr>
            <w:rFonts w:ascii="Times New Roman" w:hAnsi="Times New Roman" w:cs="Times New Roman"/>
          </w:rPr>
          <w:t xml:space="preserve">Xochellis J. 2010.The impact of the Pareto principle in optimization - CodeProject. </w:t>
        </w:r>
        <w:r>
          <w:rPr>
            <w:rFonts w:ascii="Times New Roman" w:hAnsi="Times New Roman" w:cs="Times New Roman"/>
            <w:i/>
            <w:iCs/>
          </w:rPr>
          <w:t>Available at</w:t>
        </w:r>
        <w:r>
          <w:rPr>
            <w:rFonts w:ascii="Times New Roman" w:hAnsi="Times New Roman" w:cs="Times New Roman"/>
          </w:rPr>
          <w:t xml:space="preserve"> </w:t>
        </w:r>
        <w:r>
          <w:rPr>
            <w:rFonts w:ascii="Times New Roman" w:hAnsi="Times New Roman" w:cs="Times New Roman"/>
            <w:i/>
            <w:iCs/>
          </w:rPr>
          <w:t>https://www.codeproject.com/Articles/49023/The-impact-of-the-Pareto-principle-in-optimization</w:t>
        </w:r>
      </w:ins>
    </w:p>
    <w:p w14:paraId="57617770" w14:textId="77777777" w:rsidR="00660D05" w:rsidRDefault="00660D05">
      <w:pPr>
        <w:widowControl w:val="0"/>
        <w:autoSpaceDE w:val="0"/>
        <w:autoSpaceDN w:val="0"/>
        <w:adjustRightInd w:val="0"/>
        <w:rPr>
          <w:ins w:id="1173" w:author="Russell, Seth" w:date="2018-12-22T22:15:00Z"/>
          <w:rFonts w:ascii="Times New Roman" w:hAnsi="Times New Roman" w:cs="Times New Roman"/>
        </w:rPr>
      </w:pPr>
      <w:ins w:id="1174" w:author="Russell, Seth" w:date="2018-12-22T22:15:00Z">
        <w:r>
          <w:rPr>
            <w:rFonts w:ascii="Times New Roman" w:hAnsi="Times New Roman" w:cs="Times New Roman"/>
          </w:rPr>
          <w:t xml:space="preserve">Yu H. 2002. Rmpi: Parallel Statistical Computing in R. </w:t>
        </w:r>
        <w:r>
          <w:rPr>
            <w:rFonts w:ascii="Times New Roman" w:hAnsi="Times New Roman" w:cs="Times New Roman"/>
            <w:i/>
            <w:iCs/>
          </w:rPr>
          <w:t>R News</w:t>
        </w:r>
        <w:r>
          <w:rPr>
            <w:rFonts w:ascii="Times New Roman" w:hAnsi="Times New Roman" w:cs="Times New Roman"/>
          </w:rPr>
          <w:t xml:space="preserve"> 2:10–14.</w:t>
        </w:r>
      </w:ins>
    </w:p>
    <w:bookmarkEnd w:id="1003"/>
    <w:p w14:paraId="770FB7DC" w14:textId="3867A66A" w:rsidR="00490AF5" w:rsidRDefault="00490AF5" w:rsidP="00490AF5">
      <w:pPr>
        <w:rPr>
          <w:ins w:id="1175" w:author="Russell, Seth" w:date="2018-12-15T18:59:00Z"/>
          <w:rFonts w:ascii="Times" w:eastAsia="Cambria" w:hAnsi="Times" w:cs="Times New Roman"/>
        </w:rPr>
      </w:pPr>
      <w:ins w:id="1176" w:author="Russell, Seth" w:date="2018-12-15T18:59:00Z">
        <w:r>
          <w:rPr>
            <w:rFonts w:ascii="Times" w:eastAsia="Cambria" w:hAnsi="Times" w:cs="Times New Roman"/>
          </w:rPr>
          <w:fldChar w:fldCharType="begin"/>
        </w:r>
      </w:ins>
      <w:ins w:id="1177" w:author="Russell, Seth" w:date="2018-12-17T08:25:00Z">
        <w:r w:rsidR="001B60B9">
          <w:rPr>
            <w:rFonts w:ascii="Times" w:eastAsia="Cambria" w:hAnsi="Times" w:cs="Times New Roman"/>
          </w:rPr>
          <w:instrText xml:space="preserve"> ADDIN ZOTERO_ITEM CSL_CITATION {"citationID":"y12Tc2TO","properties":{"formattedCitation":"(Kane, Emerson &amp; Weston, 2013; Wickham, 2014b; Wickham et al., 2016; Klik, Collet &amp; Facebook, 2018)","plainCitation":"(Kane, Emerson &amp; Weston, 2013; Wickham, 2014b;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ins>
      <w:ins w:id="1178" w:author="Russell, Seth" w:date="2018-12-15T18:59:00Z">
        <w:r>
          <w:rPr>
            <w:rFonts w:ascii="Times" w:eastAsia="Cambria" w:hAnsi="Times" w:cs="Times New Roman"/>
          </w:rPr>
          <w:fldChar w:fldCharType="separate"/>
        </w:r>
      </w:ins>
      <w:ins w:id="1179" w:author="Russell, Seth" w:date="2018-12-17T08:25:00Z">
        <w:r w:rsidR="001B60B9">
          <w:rPr>
            <w:rFonts w:ascii="Times" w:eastAsia="Cambria" w:hAnsi="Times" w:cs="Times New Roman"/>
            <w:noProof/>
          </w:rPr>
          <w:t>(Kane, Emerson &amp; Weston, 2013; Wickham, 2014b; Wickham et al., 2016; Klik, Collet &amp; Facebook, 2018)</w:t>
        </w:r>
      </w:ins>
      <w:ins w:id="1180" w:author="Russell, Seth" w:date="2018-12-15T18:59:00Z">
        <w:r>
          <w:rPr>
            <w:rFonts w:ascii="Times" w:eastAsia="Cambria" w:hAnsi="Times" w:cs="Times New Roman"/>
          </w:rPr>
          <w:fldChar w:fldCharType="end"/>
        </w:r>
        <w:r w:rsidRPr="005C6BD8">
          <w:rPr>
            <w:rFonts w:ascii="Times" w:eastAsia="Cambria" w:hAnsi="Times" w:cs="Times New Roman"/>
          </w:rPr>
          <w:t>.</w:t>
        </w:r>
      </w:ins>
    </w:p>
    <w:p w14:paraId="53B90D7D" w14:textId="00BDC530" w:rsidR="00A80936" w:rsidRDefault="00A80936" w:rsidP="00A80936">
      <w:pPr>
        <w:contextualSpacing w:val="0"/>
        <w:rPr>
          <w:ins w:id="1181" w:author="Russell, Seth" w:date="2018-12-15T19:05:00Z"/>
          <w:rFonts w:ascii="Times" w:eastAsia="Cambria" w:hAnsi="Times" w:cs="Times New Roman"/>
          <w:szCs w:val="24"/>
        </w:rPr>
      </w:pPr>
    </w:p>
    <w:p w14:paraId="4A8D76CF" w14:textId="77777777" w:rsidR="00490AF5" w:rsidRDefault="00490AF5" w:rsidP="00490AF5">
      <w:pPr>
        <w:rPr>
          <w:ins w:id="1182" w:author="Russell, Seth" w:date="2018-12-15T19:05:00Z"/>
          <w:rFonts w:ascii="Times" w:eastAsia="Cambria" w:hAnsi="Times" w:cs="Times New Roman"/>
          <w:b/>
        </w:rPr>
      </w:pPr>
      <w:ins w:id="1183" w:author="Russell, Seth" w:date="2018-12-15T19:0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ins>
    </w:p>
    <w:p w14:paraId="3013B59F" w14:textId="69517EA0" w:rsidR="00490AF5" w:rsidRPr="00490AF5" w:rsidRDefault="00490AF5">
      <w:pPr>
        <w:pStyle w:val="ListParagraph"/>
        <w:numPr>
          <w:ilvl w:val="0"/>
          <w:numId w:val="11"/>
        </w:numPr>
        <w:rPr>
          <w:ins w:id="1184" w:author="Russell, Seth" w:date="2018-12-15T19:05:00Z"/>
          <w:rFonts w:ascii="Times" w:eastAsia="Cambria" w:hAnsi="Times" w:cs="Times New Roman"/>
          <w:rPrChange w:id="1185" w:author="Russell, Seth" w:date="2018-12-15T19:05:00Z">
            <w:rPr>
              <w:ins w:id="1186" w:author="Russell, Seth" w:date="2018-12-15T19:05:00Z"/>
            </w:rPr>
          </w:rPrChange>
        </w:rPr>
        <w:pPrChange w:id="1187" w:author="Russell, Seth" w:date="2018-12-15T19:05:00Z">
          <w:pPr/>
        </w:pPrChange>
      </w:pPr>
      <w:ins w:id="1188" w:author="Russell, Seth" w:date="2018-12-15T19:05:00Z">
        <w:r w:rsidRPr="00490AF5">
          <w:rPr>
            <w:rFonts w:ascii="Times" w:eastAsia="Cambria" w:hAnsi="Times" w:cs="Times New Roman"/>
            <w:rPrChange w:id="1189" w:author="Russell, Seth" w:date="2018-12-15T19:05:00Z">
              <w:rPr/>
            </w:rPrChange>
          </w:rPr>
          <w:t>Big O notation allows the comparison of theoretical performance of different algorithms</w:t>
        </w:r>
      </w:ins>
    </w:p>
    <w:p w14:paraId="7F2B671B" w14:textId="6DF9D59A" w:rsidR="00490AF5" w:rsidRDefault="00490AF5" w:rsidP="00490AF5">
      <w:pPr>
        <w:pStyle w:val="ListParagraph"/>
        <w:numPr>
          <w:ilvl w:val="0"/>
          <w:numId w:val="11"/>
        </w:numPr>
        <w:rPr>
          <w:ins w:id="1190" w:author="Russell, Seth" w:date="2018-12-15T19:06:00Z"/>
          <w:rFonts w:ascii="Times" w:eastAsia="Cambria" w:hAnsi="Times" w:cs="Times New Roman"/>
        </w:rPr>
      </w:pPr>
      <w:ins w:id="1191" w:author="Russell, Seth" w:date="2018-12-15T19:05:00Z">
        <w:r w:rsidRPr="00490AF5">
          <w:rPr>
            <w:rFonts w:ascii="Times" w:eastAsia="Cambria" w:hAnsi="Times" w:cs="Times New Roman"/>
            <w:rPrChange w:id="1192" w:author="Russell, Seth" w:date="2018-12-15T19:05:00Z">
              <w:rPr/>
            </w:rPrChange>
          </w:rPr>
          <w:t>Evaluate how many times blocks of code will run as input approaches infinity</w:t>
        </w:r>
      </w:ins>
    </w:p>
    <w:p w14:paraId="24847899" w14:textId="42377D0B" w:rsidR="00490AF5" w:rsidRPr="00490AF5" w:rsidRDefault="00490AF5">
      <w:pPr>
        <w:pStyle w:val="ListParagraph"/>
        <w:numPr>
          <w:ilvl w:val="0"/>
          <w:numId w:val="11"/>
        </w:numPr>
        <w:rPr>
          <w:ins w:id="1193" w:author="Russell, Seth" w:date="2018-12-15T19:05:00Z"/>
          <w:rFonts w:ascii="Times" w:eastAsia="Cambria" w:hAnsi="Times" w:cs="Times New Roman"/>
          <w:rPrChange w:id="1194" w:author="Russell, Seth" w:date="2018-12-15T19:05:00Z">
            <w:rPr>
              <w:ins w:id="1195" w:author="Russell, Seth" w:date="2018-12-15T19:05:00Z"/>
            </w:rPr>
          </w:rPrChange>
        </w:rPr>
        <w:pPrChange w:id="1196" w:author="Russell, Seth" w:date="2018-12-15T19:05:00Z">
          <w:pPr/>
        </w:pPrChange>
      </w:pPr>
      <w:ins w:id="1197" w:author="Russell, Seth" w:date="2018-12-15T19:06:00Z">
        <w:r>
          <w:rPr>
            <w:rFonts w:ascii="Times" w:eastAsia="Cambria" w:hAnsi="Times" w:cs="Times New Roman"/>
          </w:rPr>
          <w:t xml:space="preserve">Loops inside loops </w:t>
        </w:r>
      </w:ins>
      <w:ins w:id="1198" w:author="Russell, Seth" w:date="2018-12-15T19:07:00Z">
        <w:r>
          <w:rPr>
            <w:rFonts w:ascii="Times" w:eastAsia="Cambria" w:hAnsi="Times" w:cs="Times New Roman"/>
          </w:rPr>
          <w:t>are very slow as input approaches infinity</w:t>
        </w:r>
      </w:ins>
    </w:p>
    <w:p w14:paraId="57932012" w14:textId="77777777" w:rsidR="00490AF5" w:rsidRDefault="00490AF5" w:rsidP="00490AF5">
      <w:pPr>
        <w:rPr>
          <w:ins w:id="1199" w:author="Russell, Seth" w:date="2018-12-15T19:05:00Z"/>
          <w:rFonts w:ascii="Times" w:eastAsia="Cambria" w:hAnsi="Times" w:cs="Times New Roman"/>
        </w:rPr>
      </w:pPr>
    </w:p>
    <w:p w14:paraId="4242434E" w14:textId="46926DB8" w:rsidR="00490AF5" w:rsidRDefault="00490AF5" w:rsidP="00490AF5">
      <w:pPr>
        <w:rPr>
          <w:ins w:id="1200" w:author="Russell, Seth" w:date="2018-12-15T19:05:00Z"/>
          <w:rFonts w:ascii="Times" w:eastAsia="Cambria" w:hAnsi="Times" w:cs="Times New Roman"/>
        </w:rPr>
      </w:pPr>
      <w:ins w:id="1201" w:author="Russell, Seth" w:date="2018-12-15T19:05:00Z">
        <w:r w:rsidRPr="00490AF5">
          <w:rPr>
            <w:rFonts w:ascii="Times" w:eastAsia="Cambria" w:hAnsi="Times" w:cs="Times New Roman"/>
            <w:b/>
            <w:rPrChange w:id="1202" w:author="Russell, Seth" w:date="2018-12-15T19:05:00Z">
              <w:rPr>
                <w:rFonts w:ascii="Times" w:eastAsia="Cambria" w:hAnsi="Times" w:cs="Times New Roman"/>
              </w:rPr>
            </w:rPrChange>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ins>
    </w:p>
    <w:p w14:paraId="031CEF57" w14:textId="77777777" w:rsidR="00490AF5" w:rsidRPr="005C6BD8" w:rsidRDefault="00490AF5" w:rsidP="00490AF5">
      <w:pPr>
        <w:rPr>
          <w:ins w:id="1203" w:author="Russell, Seth" w:date="2018-12-15T19:05:00Z"/>
          <w:rFonts w:ascii="Times" w:eastAsia="Cambria" w:hAnsi="Times" w:cs="Times New Roman"/>
        </w:rPr>
      </w:pPr>
    </w:p>
    <w:p w14:paraId="08169495" w14:textId="796CC7F2" w:rsidR="00490AF5" w:rsidRDefault="00490AF5" w:rsidP="00490AF5">
      <w:pPr>
        <w:rPr>
          <w:ins w:id="1204" w:author="Russell, Seth" w:date="2018-12-15T19:05:00Z"/>
          <w:rFonts w:ascii="Times" w:eastAsia="Cambria" w:hAnsi="Times" w:cs="Times New Roman"/>
        </w:rPr>
      </w:pPr>
      <w:ins w:id="1205" w:author="Russell, Seth" w:date="2018-12-15T19:05:00Z">
        <w:r w:rsidRPr="005C6BD8">
          <w:rPr>
            <w:rFonts w:ascii="Times" w:eastAsia="Cambria" w:hAnsi="Times" w:cs="Times New Roman"/>
          </w:rPr>
          <w: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When calculating Big O for a code block, function, or software system, lower order terms are ignored, and just the largest Big O notation is used; for example if a code block is O(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ins>
    </w:p>
    <w:p w14:paraId="654EBF8B" w14:textId="77777777" w:rsidR="00490AF5" w:rsidRPr="005C6BD8" w:rsidRDefault="00490AF5" w:rsidP="00490AF5">
      <w:pPr>
        <w:rPr>
          <w:ins w:id="1206" w:author="Russell, Seth" w:date="2018-12-15T19:05:00Z"/>
          <w:rFonts w:ascii="Times" w:eastAsia="Cambria" w:hAnsi="Times" w:cs="Times New Roman"/>
        </w:rPr>
      </w:pPr>
    </w:p>
    <w:p w14:paraId="191716CC" w14:textId="77777777" w:rsidR="00490AF5" w:rsidRDefault="00490AF5" w:rsidP="00490AF5">
      <w:pPr>
        <w:rPr>
          <w:ins w:id="1207" w:author="Russell, Seth" w:date="2018-12-15T19:05:00Z"/>
          <w:rFonts w:ascii="Times" w:eastAsia="Cambria" w:hAnsi="Times" w:cs="Times New Roman"/>
        </w:rPr>
      </w:pPr>
      <w:ins w:id="1208" w:author="Russell, Seth" w:date="2018-12-15T19:05:00Z">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ins>
    </w:p>
    <w:p w14:paraId="25D25C77" w14:textId="77777777" w:rsidR="00490AF5" w:rsidRPr="005C6BD8" w:rsidRDefault="00490AF5" w:rsidP="00490AF5">
      <w:pPr>
        <w:rPr>
          <w:ins w:id="1209" w:author="Russell, Seth" w:date="2018-12-15T19:05:00Z"/>
          <w:rFonts w:ascii="Times" w:eastAsia="Cambria" w:hAnsi="Times" w:cs="Times New Roman"/>
        </w:rPr>
      </w:pPr>
    </w:p>
    <w:p w14:paraId="1231F83B" w14:textId="77777777" w:rsidR="00490AF5" w:rsidRPr="005C6BD8" w:rsidRDefault="00490AF5" w:rsidP="00490AF5">
      <w:pPr>
        <w:numPr>
          <w:ilvl w:val="0"/>
          <w:numId w:val="8"/>
        </w:numPr>
        <w:contextualSpacing w:val="0"/>
        <w:rPr>
          <w:ins w:id="1210" w:author="Russell, Seth" w:date="2018-12-15T19:05:00Z"/>
          <w:rFonts w:ascii="Times" w:eastAsia="Cambria" w:hAnsi="Times" w:cs="Times New Roman"/>
        </w:rPr>
      </w:pPr>
      <w:ins w:id="1211" w:author="Russell, Seth" w:date="2018-12-15T19:05:00Z">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ins>
    </w:p>
    <w:p w14:paraId="220CAF59" w14:textId="3811032C" w:rsidR="00490AF5" w:rsidRPr="005C6BD8" w:rsidRDefault="00490AF5" w:rsidP="00490AF5">
      <w:pPr>
        <w:numPr>
          <w:ilvl w:val="0"/>
          <w:numId w:val="8"/>
        </w:numPr>
        <w:contextualSpacing w:val="0"/>
        <w:rPr>
          <w:ins w:id="1212" w:author="Russell, Seth" w:date="2018-12-15T19:05:00Z"/>
          <w:rFonts w:ascii="Times" w:eastAsia="Cambria" w:hAnsi="Times" w:cs="Times New Roman"/>
        </w:rPr>
      </w:pPr>
      <w:ins w:id="1213" w:author="Russell, Seth" w:date="2018-12-15T19:05:00Z">
        <w:r w:rsidRPr="005C6BD8">
          <w:rPr>
            <w:rFonts w:ascii="Times" w:eastAsia="Cambria" w:hAnsi="Times" w:cs="Times New Roman"/>
          </w:rPr>
          <w:t>Average or best case run time might be more relevant.</w:t>
        </w:r>
      </w:ins>
    </w:p>
    <w:p w14:paraId="5C8D01C6" w14:textId="3FA4DC3D" w:rsidR="00490AF5" w:rsidRPr="00490AF5" w:rsidRDefault="00490AF5" w:rsidP="00490AF5">
      <w:pPr>
        <w:numPr>
          <w:ilvl w:val="0"/>
          <w:numId w:val="8"/>
        </w:numPr>
        <w:contextualSpacing w:val="0"/>
        <w:rPr>
          <w:ins w:id="1214" w:author="Russell, Seth" w:date="2018-12-15T19:06:00Z"/>
          <w:rFonts w:ascii="Times" w:eastAsia="Times New Roman" w:hAnsi="Times" w:cs="Times New Roman"/>
          <w:rPrChange w:id="1215" w:author="Russell, Seth" w:date="2018-12-15T19:06:00Z">
            <w:rPr>
              <w:ins w:id="1216" w:author="Russell, Seth" w:date="2018-12-15T19:06:00Z"/>
              <w:rFonts w:ascii="Times" w:eastAsia="Cambria" w:hAnsi="Times" w:cs="Times New Roman"/>
            </w:rPr>
          </w:rPrChange>
        </w:rPr>
      </w:pPr>
      <w:ins w:id="1217" w:author="Russell, Seth" w:date="2018-12-15T19:05:00Z">
        <w:r w:rsidRPr="005C6BD8">
          <w:rPr>
            <w:rFonts w:ascii="Times" w:eastAsia="Cambria" w:hAnsi="Times" w:cs="Times New Roman"/>
          </w:rPr>
          <w:t xml:space="preserve">Big O evaluation of algorithms in high level languages </w:t>
        </w:r>
        <w:del w:id="1218" w:author="Tell Bennett" w:date="2018-12-20T11:17:00Z">
          <w:r w:rsidRPr="005C6BD8" w:rsidDel="00347B9F">
            <w:rPr>
              <w:rFonts w:ascii="Times" w:eastAsia="Cambria" w:hAnsi="Times" w:cs="Times New Roman"/>
            </w:rPr>
            <w:delText>are</w:delText>
          </w:r>
        </w:del>
      </w:ins>
      <w:ins w:id="1219" w:author="Tell Bennett" w:date="2018-12-20T11:17:00Z">
        <w:r w:rsidR="00347B9F">
          <w:rPr>
            <w:rFonts w:ascii="Times" w:eastAsia="Cambria" w:hAnsi="Times" w:cs="Times New Roman"/>
          </w:rPr>
          <w:t>is</w:t>
        </w:r>
      </w:ins>
      <w:ins w:id="1220" w:author="Russell, Seth" w:date="2018-12-15T19:05:00Z">
        <w:r w:rsidRPr="005C6BD8">
          <w:rPr>
            <w:rFonts w:ascii="Times" w:eastAsia="Cambria" w:hAnsi="Times" w:cs="Times New Roman"/>
          </w:rPr>
          <w:t xml:space="preserve"> often hard to quantify.</w:t>
        </w:r>
      </w:ins>
    </w:p>
    <w:p w14:paraId="4613CF74" w14:textId="77777777" w:rsidR="00490AF5" w:rsidRPr="005C6BD8" w:rsidRDefault="00490AF5">
      <w:pPr>
        <w:contextualSpacing w:val="0"/>
        <w:rPr>
          <w:ins w:id="1221" w:author="Russell, Seth" w:date="2018-12-15T19:05:00Z"/>
          <w:rFonts w:ascii="Times" w:eastAsia="Times New Roman" w:hAnsi="Times" w:cs="Times New Roman"/>
        </w:rPr>
        <w:pPrChange w:id="1222" w:author="Russell, Seth" w:date="2018-12-15T19:06:00Z">
          <w:pPr/>
        </w:pPrChange>
      </w:pPr>
    </w:p>
    <w:p w14:paraId="2889F341" w14:textId="29123E01" w:rsidR="00490AF5" w:rsidRDefault="00490AF5" w:rsidP="00490AF5">
      <w:pPr>
        <w:rPr>
          <w:ins w:id="1223" w:author="Russell, Seth" w:date="2018-12-15T19:05:00Z"/>
          <w:rFonts w:ascii="Times" w:eastAsia="Cambria" w:hAnsi="Times" w:cs="Times New Roman"/>
        </w:rPr>
      </w:pPr>
      <w:ins w:id="1224" w:author="Russell, Seth" w:date="2018-12-15T19:05:00Z">
        <w:r w:rsidRPr="005C6BD8">
          <w:rPr>
            <w:rFonts w:ascii="Times" w:eastAsia="Cambria" w:hAnsi="Times" w:cs="Times New Roman"/>
          </w:rPr>
          <w:t xml:space="preserve">For additional details on Big O notation, see the excellent and broadly understandable introduction to Big O notation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ins>
    </w:p>
    <w:p w14:paraId="0B42637C" w14:textId="4143A3A1" w:rsidR="00490AF5" w:rsidRDefault="00490AF5" w:rsidP="00A80936">
      <w:pPr>
        <w:contextualSpacing w:val="0"/>
        <w:rPr>
          <w:ins w:id="1225" w:author="Russell, Seth" w:date="2018-12-15T19:07:00Z"/>
          <w:rFonts w:ascii="Times" w:eastAsia="Cambria" w:hAnsi="Times" w:cs="Times New Roman"/>
          <w:szCs w:val="24"/>
        </w:rPr>
      </w:pPr>
    </w:p>
    <w:p w14:paraId="7CA6100B" w14:textId="442C5467" w:rsidR="00490AF5" w:rsidRDefault="00490AF5" w:rsidP="00490AF5">
      <w:pPr>
        <w:rPr>
          <w:ins w:id="1226" w:author="Russell, Seth" w:date="2018-12-15T19:07:00Z"/>
          <w:rFonts w:ascii="Times" w:eastAsia="Cambria" w:hAnsi="Times" w:cs="Times New Roman"/>
          <w:b/>
        </w:rPr>
      </w:pPr>
      <w:ins w:id="1227" w:author="Russell, Seth" w:date="2018-12-15T19:07: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profiling and benchmarking</w:t>
        </w:r>
        <w:r>
          <w:rPr>
            <w:rFonts w:ascii="Times" w:eastAsia="Cambria" w:hAnsi="Times" w:cs="Times New Roman"/>
            <w:b/>
          </w:rPr>
          <w:t>:</w:t>
        </w:r>
      </w:ins>
    </w:p>
    <w:p w14:paraId="07F5661C" w14:textId="77777777" w:rsidR="00490AF5" w:rsidRPr="00490AF5" w:rsidRDefault="00490AF5" w:rsidP="00490AF5">
      <w:pPr>
        <w:pStyle w:val="ListParagraph"/>
        <w:numPr>
          <w:ilvl w:val="0"/>
          <w:numId w:val="8"/>
        </w:numPr>
        <w:contextualSpacing w:val="0"/>
        <w:rPr>
          <w:ins w:id="1228" w:author="Russell, Seth" w:date="2018-12-15T19:11:00Z"/>
          <w:rFonts w:ascii="Times" w:eastAsia="Cambria" w:hAnsi="Times" w:cs="Times New Roman"/>
          <w:szCs w:val="24"/>
        </w:rPr>
      </w:pPr>
      <w:ins w:id="1229" w:author="Russell, Seth" w:date="2018-12-15T19:11:00Z">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ins>
    </w:p>
    <w:p w14:paraId="6C5B058E" w14:textId="77777777" w:rsidR="00490AF5" w:rsidRDefault="00490AF5" w:rsidP="00490AF5">
      <w:pPr>
        <w:pStyle w:val="ListParagraph"/>
        <w:numPr>
          <w:ilvl w:val="0"/>
          <w:numId w:val="8"/>
        </w:numPr>
        <w:contextualSpacing w:val="0"/>
        <w:rPr>
          <w:ins w:id="1230" w:author="Russell, Seth" w:date="2018-12-15T19:11:00Z"/>
          <w:rFonts w:ascii="Times" w:eastAsia="Cambria" w:hAnsi="Times" w:cs="Times New Roman"/>
        </w:rPr>
      </w:pPr>
      <w:ins w:id="1231" w:author="Russell, Seth" w:date="2018-12-15T19:11:00Z">
        <w:r>
          <w:rPr>
            <w:rFonts w:ascii="Times" w:eastAsia="Cambria" w:hAnsi="Times" w:cs="Times New Roman"/>
          </w:rPr>
          <w:t>Modify code to address largest items from profiling</w:t>
        </w:r>
      </w:ins>
    </w:p>
    <w:p w14:paraId="7AF0FA10" w14:textId="77777777" w:rsidR="00490AF5" w:rsidRDefault="00490AF5" w:rsidP="00490AF5">
      <w:pPr>
        <w:pStyle w:val="ListParagraph"/>
        <w:numPr>
          <w:ilvl w:val="0"/>
          <w:numId w:val="8"/>
        </w:numPr>
        <w:contextualSpacing w:val="0"/>
        <w:rPr>
          <w:ins w:id="1232" w:author="Russell, Seth" w:date="2018-12-15T19:11:00Z"/>
          <w:rFonts w:ascii="Times" w:eastAsia="Cambria" w:hAnsi="Times" w:cs="Times New Roman"/>
        </w:rPr>
      </w:pPr>
      <w:ins w:id="1233" w:author="Russell, Seth" w:date="2018-12-15T19:11:00Z">
        <w:r>
          <w:rPr>
            <w:rFonts w:ascii="Times" w:eastAsia="Cambria" w:hAnsi="Times" w:cs="Times New Roman"/>
          </w:rPr>
          <w:t>Run tests to make sure functionality isn’t affected</w:t>
        </w:r>
      </w:ins>
    </w:p>
    <w:p w14:paraId="34130EFD" w14:textId="5ED9C6D6" w:rsidR="00490AF5" w:rsidRPr="00490AF5" w:rsidRDefault="00490AF5" w:rsidP="00490AF5">
      <w:pPr>
        <w:pStyle w:val="ListParagraph"/>
        <w:numPr>
          <w:ilvl w:val="0"/>
          <w:numId w:val="8"/>
        </w:numPr>
        <w:contextualSpacing w:val="0"/>
        <w:rPr>
          <w:ins w:id="1234" w:author="Russell, Seth" w:date="2018-12-15T19:11:00Z"/>
          <w:rFonts w:ascii="Times" w:eastAsia="Cambria" w:hAnsi="Times" w:cs="Times New Roman"/>
          <w:szCs w:val="24"/>
        </w:rPr>
      </w:pPr>
      <w:ins w:id="1235" w:author="Russell, Seth" w:date="2018-12-15T19:11:00Z">
        <w:r>
          <w:rPr>
            <w:rFonts w:ascii="Times" w:eastAsia="Cambria" w:hAnsi="Times" w:cs="Times New Roman"/>
          </w:rPr>
          <w:t>R</w:t>
        </w:r>
        <w:r w:rsidRPr="005C6BD8">
          <w:rPr>
            <w:rFonts w:ascii="Times" w:eastAsia="Cambria" w:hAnsi="Times" w:cs="Times New Roman"/>
          </w:rPr>
          <w:t>epeat</w:t>
        </w:r>
        <w:del w:id="1236" w:author="Tell Bennett" w:date="2018-12-20T11:18:00Z">
          <w:r w:rsidRPr="005C6BD8" w:rsidDel="00347B9F">
            <w:rPr>
              <w:rFonts w:ascii="Times" w:eastAsia="Cambria" w:hAnsi="Times" w:cs="Times New Roman"/>
            </w:rPr>
            <w:delText>i</w:delText>
          </w:r>
        </w:del>
        <w:del w:id="1237" w:author="Tell Bennett" w:date="2018-12-20T11:17:00Z">
          <w:r w:rsidRPr="005C6BD8" w:rsidDel="00347B9F">
            <w:rPr>
              <w:rFonts w:ascii="Times" w:eastAsia="Cambria" w:hAnsi="Times" w:cs="Times New Roman"/>
            </w:rPr>
            <w:delText>ng</w:delText>
          </w:r>
        </w:del>
        <w:r w:rsidRPr="005C6BD8">
          <w:rPr>
            <w:rFonts w:ascii="Times" w:eastAsia="Cambria" w:hAnsi="Times" w:cs="Times New Roman"/>
          </w:rPr>
          <w:t xml:space="preserve"> process </w:t>
        </w:r>
        <w:r>
          <w:rPr>
            <w:rFonts w:ascii="Times" w:eastAsia="Cambria" w:hAnsi="Times" w:cs="Times New Roman"/>
          </w:rPr>
          <w:t>if gains are made and additional performance improvements are necessary.</w:t>
        </w:r>
      </w:ins>
    </w:p>
    <w:p w14:paraId="63ADD7B5" w14:textId="28D5BD76" w:rsidR="00490AF5" w:rsidRDefault="00490AF5" w:rsidP="00490AF5">
      <w:pPr>
        <w:contextualSpacing w:val="0"/>
        <w:rPr>
          <w:ins w:id="1238" w:author="Russell, Seth" w:date="2018-12-15T19:11:00Z"/>
          <w:rFonts w:ascii="Times" w:eastAsia="Cambria" w:hAnsi="Times" w:cs="Times New Roman"/>
          <w:szCs w:val="24"/>
        </w:rPr>
      </w:pPr>
    </w:p>
    <w:p w14:paraId="4C4EE9AB" w14:textId="77777777" w:rsidR="00490AF5" w:rsidRDefault="00490AF5" w:rsidP="00490AF5">
      <w:pPr>
        <w:rPr>
          <w:ins w:id="1239" w:author="Russell, Seth" w:date="2018-12-15T19:12:00Z"/>
          <w:rFonts w:ascii="Times" w:eastAsia="Cambria" w:hAnsi="Times" w:cs="Times New Roman"/>
        </w:rPr>
      </w:pPr>
      <w:ins w:id="1240" w:author="Russell, Seth" w:date="2018-12-15T19:11:00Z">
        <w:r w:rsidRPr="00490AF5">
          <w:rPr>
            <w:rFonts w:ascii="Times" w:eastAsia="Cambria" w:hAnsi="Times" w:cs="Times New Roman"/>
            <w:b/>
            <w:szCs w:val="24"/>
            <w:rPrChange w:id="1241" w:author="Russell, Seth" w:date="2018-12-15T19:11:00Z">
              <w:rPr>
                <w:rFonts w:ascii="Times" w:eastAsia="Cambria" w:hAnsi="Times" w:cs="Times New Roman"/>
                <w:szCs w:val="24"/>
              </w:rPr>
            </w:rPrChange>
          </w:rPr>
          <w:t>Discussion:</w:t>
        </w:r>
        <w:r>
          <w:rPr>
            <w:rFonts w:ascii="Times" w:eastAsia="Cambria" w:hAnsi="Times" w:cs="Times New Roman"/>
            <w:b/>
            <w:szCs w:val="24"/>
          </w:rPr>
          <w:t xml:space="preserve"> </w:t>
        </w:r>
      </w:ins>
      <w:ins w:id="1242" w:author="Russell, Seth" w:date="2018-12-15T19:12:00Z">
        <w:r w:rsidRPr="005C6BD8">
          <w:rPr>
            <w:rFonts w:ascii="Times" w:eastAsia="Cambria" w:hAnsi="Times" w:cs="Times New Roman"/>
          </w:rPr>
          <w:t>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w:t>
        </w:r>
        <w:r w:rsidRPr="00567A0C">
          <w:rPr>
            <w:rFonts w:ascii="Consolas" w:eastAsia="Cambria" w:hAnsi="Consolas" w:cs="Consolas"/>
            <w:rPrChange w:id="1243" w:author="Russell, Seth" w:date="2018-12-20T17:10:00Z">
              <w:rPr>
                <w:rFonts w:ascii="Times" w:eastAsia="Cambria" w:hAnsi="Times" w:cs="Times New Roman"/>
              </w:rPr>
            </w:rPrChange>
          </w:rPr>
          <w:t>bench</w:t>
        </w:r>
        <w:r>
          <w:rPr>
            <w:rFonts w:ascii="Times" w:eastAsia="Cambria" w:hAnsi="Times" w:cs="Times New Roman"/>
          </w:rPr>
          <w:t xml:space="preserve">, </w:t>
        </w:r>
        <w:r w:rsidRPr="00567A0C">
          <w:rPr>
            <w:rFonts w:ascii="Consolas" w:eastAsia="Cambria" w:hAnsi="Consolas" w:cs="Consolas"/>
            <w:rPrChange w:id="1244" w:author="Russell, Seth" w:date="2018-12-20T17:10:00Z">
              <w:rPr>
                <w:rFonts w:ascii="Times" w:eastAsia="Cambria" w:hAnsi="Times" w:cs="Times New Roman"/>
              </w:rPr>
            </w:rPrChange>
          </w:rPr>
          <w:t>benchr</w:t>
        </w:r>
        <w:r>
          <w:rPr>
            <w:rFonts w:ascii="Times" w:eastAsia="Cambria" w:hAnsi="Times" w:cs="Times New Roman"/>
          </w:rPr>
          <w:t>,</w:t>
        </w:r>
        <w:r w:rsidRPr="005C6BD8">
          <w:rPr>
            <w:rFonts w:ascii="Times" w:eastAsia="Cambria" w:hAnsi="Times" w:cs="Times New Roman"/>
          </w:rPr>
          <w:t xml:space="preserve"> </w:t>
        </w:r>
        <w:r w:rsidRPr="00567A0C">
          <w:rPr>
            <w:rFonts w:ascii="Consolas" w:eastAsia="Cambria" w:hAnsi="Consolas" w:cs="Consolas"/>
            <w:rPrChange w:id="1245" w:author="Russell, Seth" w:date="2018-12-20T17:10:00Z">
              <w:rPr>
                <w:rFonts w:ascii="Times" w:eastAsia="Cambria" w:hAnsi="Times" w:cs="Times New Roman"/>
              </w:rPr>
            </w:rPrChange>
          </w:rPr>
          <w:t>microbenchmark</w:t>
        </w:r>
        <w:r w:rsidRPr="005C6BD8">
          <w:rPr>
            <w:rFonts w:ascii="Times" w:eastAsia="Cambria" w:hAnsi="Times" w:cs="Times New Roman"/>
          </w:rPr>
          <w:t xml:space="preserve">, </w:t>
        </w:r>
        <w:r w:rsidRPr="00567A0C">
          <w:rPr>
            <w:rFonts w:ascii="Consolas" w:eastAsia="Cambria" w:hAnsi="Consolas" w:cs="Consolas"/>
            <w:rPrChange w:id="1246" w:author="Russell, Seth" w:date="2018-12-20T17:10:00Z">
              <w:rPr>
                <w:rFonts w:ascii="Times" w:eastAsia="Cambria" w:hAnsi="Times" w:cs="Times New Roman"/>
              </w:rPr>
            </w:rPrChange>
          </w:rPr>
          <w:t>tictoc</w:t>
        </w:r>
        <w:r w:rsidRPr="005C6BD8">
          <w:rPr>
            <w:rFonts w:ascii="Times" w:eastAsia="Cambria" w:hAnsi="Times" w:cs="Times New Roman"/>
          </w:rPr>
          <w:t xml:space="preserve">, </w:t>
        </w:r>
        <w:r w:rsidRPr="00567A0C">
          <w:rPr>
            <w:rFonts w:ascii="Consolas" w:eastAsia="Cambria" w:hAnsi="Consolas" w:cs="Consolas"/>
            <w:rPrChange w:id="1247" w:author="Russell, Seth" w:date="2018-12-20T17:10:00Z">
              <w:rPr>
                <w:rFonts w:ascii="Times" w:eastAsia="Cambria" w:hAnsi="Times" w:cs="Times New Roman"/>
              </w:rPr>
            </w:rPrChange>
          </w:rPr>
          <w:t>Rprof</w:t>
        </w:r>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w:t>
        </w:r>
        <w:r w:rsidRPr="00567A0C">
          <w:rPr>
            <w:rFonts w:ascii="Consolas" w:eastAsia="Cambria" w:hAnsi="Consolas" w:cs="Consolas"/>
            <w:rPrChange w:id="1248" w:author="Russell, Seth" w:date="2018-12-20T17:10:00Z">
              <w:rPr>
                <w:rFonts w:ascii="Times" w:eastAsia="Cambria" w:hAnsi="Times" w:cs="Times New Roman"/>
              </w:rPr>
            </w:rPrChange>
          </w:rPr>
          <w:t>proftools</w:t>
        </w:r>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xml:space="preserve">, and </w:t>
        </w:r>
        <w:r w:rsidRPr="00567A0C">
          <w:rPr>
            <w:rFonts w:ascii="Consolas" w:eastAsia="Cambria" w:hAnsi="Consolas" w:cs="Consolas"/>
            <w:rPrChange w:id="1249" w:author="Russell, Seth" w:date="2018-12-20T17:10:00Z">
              <w:rPr>
                <w:rFonts w:ascii="Times" w:eastAsia="Cambria" w:hAnsi="Times" w:cs="Times New Roman"/>
              </w:rPr>
            </w:rPrChange>
          </w:rPr>
          <w:t>profvis</w:t>
        </w:r>
        <w:r w:rsidRPr="005C6BD8">
          <w:rPr>
            <w:rFonts w:ascii="Times" w:eastAsia="Cambria" w:hAnsi="Times" w:cs="Times New Roman"/>
          </w:rPr>
          <w:t>.</w:t>
        </w:r>
      </w:ins>
    </w:p>
    <w:p w14:paraId="0A671D51" w14:textId="77777777" w:rsidR="00490AF5" w:rsidRPr="005C6BD8" w:rsidRDefault="00490AF5" w:rsidP="00490AF5">
      <w:pPr>
        <w:rPr>
          <w:ins w:id="1250" w:author="Russell, Seth" w:date="2018-12-15T19:12:00Z"/>
          <w:rFonts w:ascii="Times" w:eastAsia="Cambria" w:hAnsi="Times" w:cs="Times New Roman"/>
        </w:rPr>
      </w:pPr>
    </w:p>
    <w:p w14:paraId="30DC57E3" w14:textId="77777777" w:rsidR="00490AF5" w:rsidRDefault="00490AF5" w:rsidP="00490AF5">
      <w:pPr>
        <w:rPr>
          <w:ins w:id="1251" w:author="Russell, Seth" w:date="2018-12-15T19:12:00Z"/>
          <w:rFonts w:ascii="Times" w:eastAsia="Cambria" w:hAnsi="Times" w:cs="Times New Roman"/>
        </w:rPr>
      </w:pPr>
      <w:ins w:id="1252" w:author="Russell, Seth" w:date="2018-12-15T19:12:00Z">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ins>
    </w:p>
    <w:p w14:paraId="1024606E" w14:textId="77777777" w:rsidR="00490AF5" w:rsidRPr="005C6BD8" w:rsidRDefault="00490AF5" w:rsidP="00490AF5">
      <w:pPr>
        <w:rPr>
          <w:ins w:id="1253" w:author="Russell, Seth" w:date="2018-12-15T19:12:00Z"/>
          <w:rFonts w:ascii="Times" w:eastAsia="Cambria" w:hAnsi="Times" w:cs="Times New Roman"/>
        </w:rPr>
      </w:pPr>
    </w:p>
    <w:p w14:paraId="5E9421F1" w14:textId="77777777" w:rsidR="00490AF5" w:rsidRDefault="00490AF5" w:rsidP="00490AF5">
      <w:pPr>
        <w:rPr>
          <w:ins w:id="1254" w:author="Russell, Seth" w:date="2018-12-15T19:12:00Z"/>
          <w:rFonts w:ascii="Times" w:eastAsia="Cambria" w:hAnsi="Times" w:cs="Times New Roman"/>
        </w:rPr>
      </w:pPr>
      <w:ins w:id="1255" w:author="Russell, Seth" w:date="2018-12-15T19:12:00Z">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ins>
    </w:p>
    <w:p w14:paraId="73E70D6A" w14:textId="77777777" w:rsidR="00490AF5" w:rsidRPr="005C6BD8" w:rsidRDefault="00490AF5" w:rsidP="00490AF5">
      <w:pPr>
        <w:rPr>
          <w:ins w:id="1256" w:author="Russell, Seth" w:date="2018-12-15T19:12:00Z"/>
          <w:rFonts w:ascii="Times" w:eastAsia="Cambria" w:hAnsi="Times" w:cs="Times New Roman"/>
        </w:rPr>
      </w:pPr>
    </w:p>
    <w:p w14:paraId="01FA86CF" w14:textId="4C4EF9B4" w:rsidR="00490AF5" w:rsidRDefault="00490AF5" w:rsidP="00490AF5">
      <w:pPr>
        <w:rPr>
          <w:ins w:id="1257" w:author="Russell, Seth" w:date="2018-12-15T19:12:00Z"/>
          <w:rFonts w:ascii="Times" w:eastAsia="Cambria" w:hAnsi="Times" w:cs="Times New Roman"/>
        </w:rPr>
      </w:pPr>
      <w:ins w:id="1258" w:author="Russell, Seth" w:date="2018-12-15T19:12:00Z">
        <w:r w:rsidRPr="005C6BD8">
          <w:rPr>
            <w:rFonts w:ascii="Times" w:eastAsia="Cambria" w:hAnsi="Times" w:cs="Times New Roman"/>
          </w:rPr>
          <w:t xml:space="preserve">First, </w:t>
        </w:r>
      </w:ins>
      <w:ins w:id="1259" w:author="Russell, Seth" w:date="2018-12-20T17:10:00Z">
        <w:r w:rsidR="00567A0C">
          <w:rPr>
            <w:rFonts w:ascii="Times" w:eastAsia="Cambria" w:hAnsi="Times" w:cs="Times New Roman"/>
          </w:rPr>
          <w:t>use</w:t>
        </w:r>
      </w:ins>
      <w:ins w:id="1260" w:author="Russell, Seth" w:date="2018-12-15T19:12:00Z">
        <w:r w:rsidRPr="005C6BD8">
          <w:rPr>
            <w:rFonts w:ascii="Times" w:eastAsia="Cambria" w:hAnsi="Times" w:cs="Times New Roman"/>
          </w:rPr>
          <w:t xml:space="preserve"> </w:t>
        </w:r>
        <w:r w:rsidRPr="00567A0C">
          <w:rPr>
            <w:rFonts w:ascii="Consolas" w:eastAsia="Cambria" w:hAnsi="Consolas" w:cs="Consolas"/>
            <w:rPrChange w:id="1261" w:author="Russell, Seth" w:date="2018-12-20T17:10:00Z">
              <w:rPr>
                <w:rFonts w:ascii="Times" w:eastAsia="Cambria" w:hAnsi="Times" w:cs="Times New Roman"/>
              </w:rPr>
            </w:rPrChange>
          </w:rPr>
          <w:t>profvis</w:t>
        </w:r>
        <w:r w:rsidRPr="005C6BD8">
          <w:rPr>
            <w:rFonts w:ascii="Times" w:eastAsia="Cambria" w:hAnsi="Times" w:cs="Times New Roman"/>
          </w:rPr>
          <w:t xml:space="preserve"> to identify the location with the largest execution time:</w:t>
        </w:r>
      </w:ins>
    </w:p>
    <w:p w14:paraId="03126AE0" w14:textId="77777777" w:rsidR="00490AF5" w:rsidRPr="005C6BD8" w:rsidRDefault="00490AF5" w:rsidP="00490AF5">
      <w:pPr>
        <w:rPr>
          <w:ins w:id="1262" w:author="Russell, Seth" w:date="2018-12-15T19:12:00Z"/>
          <w:rFonts w:ascii="Times" w:eastAsia="Cambria" w:hAnsi="Times" w:cs="Times New Roman"/>
        </w:rPr>
      </w:pPr>
    </w:p>
    <w:p w14:paraId="749AC547" w14:textId="77777777" w:rsidR="00490AF5" w:rsidRPr="00D13247" w:rsidRDefault="00490AF5">
      <w:pPr>
        <w:pStyle w:val="PeerJCode"/>
        <w:ind w:left="720"/>
        <w:rPr>
          <w:ins w:id="1263" w:author="Russell, Seth" w:date="2018-12-15T19:12:00Z"/>
        </w:rPr>
        <w:pPrChange w:id="1264" w:author="Russell, Seth" w:date="2018-12-17T08:24:00Z">
          <w:pPr>
            <w:ind w:left="720"/>
          </w:pPr>
        </w:pPrChange>
      </w:pPr>
      <w:ins w:id="1265" w:author="Russell, Seth" w:date="2018-12-15T19:12:00Z">
        <w:r w:rsidRPr="00D13247">
          <w:t>library(pccc)</w:t>
        </w:r>
      </w:ins>
    </w:p>
    <w:p w14:paraId="708F2494" w14:textId="77777777" w:rsidR="00490AF5" w:rsidRPr="00D13247" w:rsidRDefault="00490AF5">
      <w:pPr>
        <w:pStyle w:val="PeerJCode"/>
        <w:ind w:left="720"/>
        <w:rPr>
          <w:ins w:id="1266" w:author="Russell, Seth" w:date="2018-12-15T19:12:00Z"/>
        </w:rPr>
        <w:pPrChange w:id="1267" w:author="Russell, Seth" w:date="2018-12-17T08:24:00Z">
          <w:pPr>
            <w:ind w:left="720"/>
          </w:pPr>
        </w:pPrChange>
      </w:pPr>
      <w:ins w:id="1268" w:author="Russell, Seth" w:date="2018-12-15T19:12:00Z">
        <w:r w:rsidRPr="00D13247">
          <w:t>icd10_large &lt;- feather::read_feather("icd10_sample_large.feather")</w:t>
        </w:r>
      </w:ins>
    </w:p>
    <w:p w14:paraId="3E7B3AC6" w14:textId="77777777" w:rsidR="00490AF5" w:rsidRPr="00D13247" w:rsidRDefault="00490AF5">
      <w:pPr>
        <w:pStyle w:val="PeerJCode"/>
        <w:ind w:left="720"/>
        <w:rPr>
          <w:ins w:id="1269" w:author="Russell, Seth" w:date="2018-12-15T19:12:00Z"/>
        </w:rPr>
        <w:pPrChange w:id="1270" w:author="Russell, Seth" w:date="2018-12-17T08:24:00Z">
          <w:pPr>
            <w:ind w:left="720"/>
          </w:pPr>
        </w:pPrChange>
      </w:pPr>
      <w:ins w:id="1271" w:author="Russell, Seth" w:date="2018-12-15T19:12:00Z">
        <w:r w:rsidRPr="00D13247">
          <w:t>profvis::profvis({ccc(icd10_large[1:10000,],</w:t>
        </w:r>
      </w:ins>
    </w:p>
    <w:p w14:paraId="188AA542" w14:textId="77777777" w:rsidR="00490AF5" w:rsidRPr="00D13247" w:rsidRDefault="00490AF5">
      <w:pPr>
        <w:pStyle w:val="PeerJCode"/>
        <w:ind w:left="720"/>
        <w:rPr>
          <w:ins w:id="1272" w:author="Russell, Seth" w:date="2018-12-15T19:12:00Z"/>
        </w:rPr>
        <w:pPrChange w:id="1273" w:author="Russell, Seth" w:date="2018-12-17T08:24:00Z">
          <w:pPr>
            <w:ind w:left="720"/>
          </w:pPr>
        </w:pPrChange>
      </w:pPr>
      <w:ins w:id="1274" w:author="Russell, Seth" w:date="2018-12-15T19:12:00Z">
        <w:r w:rsidRPr="00D13247">
          <w:t xml:space="preserve">                      id      = id,</w:t>
        </w:r>
      </w:ins>
    </w:p>
    <w:p w14:paraId="19F29AF6" w14:textId="77777777" w:rsidR="00490AF5" w:rsidRPr="00D13247" w:rsidRDefault="00490AF5">
      <w:pPr>
        <w:pStyle w:val="PeerJCode"/>
        <w:ind w:left="720"/>
        <w:rPr>
          <w:ins w:id="1275" w:author="Russell, Seth" w:date="2018-12-15T19:12:00Z"/>
        </w:rPr>
        <w:pPrChange w:id="1276" w:author="Russell, Seth" w:date="2018-12-17T08:24:00Z">
          <w:pPr>
            <w:ind w:left="720"/>
          </w:pPr>
        </w:pPrChange>
      </w:pPr>
      <w:ins w:id="1277" w:author="Russell, Seth" w:date="2018-12-15T19:12:00Z">
        <w:r w:rsidRPr="00D13247">
          <w:t xml:space="preserve">                      dx_cols = dplyr::starts_with("dx"),</w:t>
        </w:r>
      </w:ins>
    </w:p>
    <w:p w14:paraId="0B2F9BDF" w14:textId="77777777" w:rsidR="00490AF5" w:rsidRPr="00D13247" w:rsidRDefault="00490AF5">
      <w:pPr>
        <w:pStyle w:val="PeerJCode"/>
        <w:ind w:left="720"/>
        <w:rPr>
          <w:ins w:id="1278" w:author="Russell, Seth" w:date="2018-12-15T19:12:00Z"/>
        </w:rPr>
        <w:pPrChange w:id="1279" w:author="Russell, Seth" w:date="2018-12-17T08:24:00Z">
          <w:pPr>
            <w:ind w:left="720"/>
          </w:pPr>
        </w:pPrChange>
      </w:pPr>
      <w:ins w:id="1280" w:author="Russell, Seth" w:date="2018-12-15T19:12:00Z">
        <w:r w:rsidRPr="00D13247">
          <w:t xml:space="preserve">                      pc_cols = dplyr::starts_with("pc"),</w:t>
        </w:r>
      </w:ins>
    </w:p>
    <w:p w14:paraId="3C7B7EF2" w14:textId="77777777" w:rsidR="00490AF5" w:rsidRPr="00D13247" w:rsidRDefault="00490AF5">
      <w:pPr>
        <w:pStyle w:val="PeerJCode"/>
        <w:ind w:left="720"/>
        <w:rPr>
          <w:ins w:id="1281" w:author="Russell, Seth" w:date="2018-12-15T19:12:00Z"/>
        </w:rPr>
        <w:pPrChange w:id="1282" w:author="Russell, Seth" w:date="2018-12-17T08:24:00Z">
          <w:pPr>
            <w:ind w:left="720"/>
          </w:pPr>
        </w:pPrChange>
      </w:pPr>
      <w:ins w:id="1283" w:author="Russell, Seth" w:date="2018-12-15T19:12:00Z">
        <w:r w:rsidRPr="00D13247">
          <w:t xml:space="preserve">                      icdv    = 10)}, torture = 100)</w:t>
        </w:r>
      </w:ins>
    </w:p>
    <w:p w14:paraId="68C1E7F2" w14:textId="77777777" w:rsidR="00490AF5" w:rsidRDefault="00490AF5" w:rsidP="00490AF5">
      <w:pPr>
        <w:rPr>
          <w:ins w:id="1284" w:author="Russell, Seth" w:date="2018-12-15T19:12:00Z"/>
          <w:rFonts w:ascii="Times" w:eastAsia="Times New Roman" w:hAnsi="Times" w:cs="Consolas"/>
        </w:rPr>
      </w:pPr>
    </w:p>
    <w:p w14:paraId="71EC2D8A" w14:textId="77777777" w:rsidR="00490AF5" w:rsidRDefault="00490AF5" w:rsidP="00490AF5">
      <w:pPr>
        <w:rPr>
          <w:ins w:id="1285" w:author="Russell, Seth" w:date="2018-12-15T19:12:00Z"/>
          <w:rFonts w:ascii="Times" w:eastAsia="Cambria" w:hAnsi="Times" w:cs="Times New Roman"/>
        </w:rPr>
      </w:pPr>
      <w:ins w:id="1286" w:author="Russell, Seth" w:date="2018-12-15T19:12:00Z">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ins>
    </w:p>
    <w:p w14:paraId="0C9C064A" w14:textId="77777777" w:rsidR="00490AF5" w:rsidRPr="005C6BD8" w:rsidRDefault="00490AF5" w:rsidP="00490AF5">
      <w:pPr>
        <w:rPr>
          <w:ins w:id="1287" w:author="Russell, Seth" w:date="2018-12-15T19:12:00Z"/>
          <w:rFonts w:ascii="Times" w:eastAsia="Cambria" w:hAnsi="Times" w:cs="Times New Roman"/>
        </w:rPr>
      </w:pPr>
    </w:p>
    <w:p w14:paraId="58AA01CC" w14:textId="36F317A1" w:rsidR="00490AF5" w:rsidRDefault="00490AF5" w:rsidP="00490AF5">
      <w:pPr>
        <w:rPr>
          <w:ins w:id="1288" w:author="Russell, Seth" w:date="2018-12-15T19:12:00Z"/>
          <w:rFonts w:ascii="Times" w:eastAsia="Cambria" w:hAnsi="Times" w:cs="Times New Roman"/>
        </w:rPr>
      </w:pPr>
      <w:ins w:id="1289" w:author="Russell, Seth" w:date="2018-12-15T19:12:00Z">
        <w:r w:rsidRPr="005C6BD8">
          <w:rPr>
            <w:rFonts w:ascii="Times" w:eastAsia="Cambria" w:hAnsi="Times" w:cs="Times New Roman"/>
          </w:rPr>
          <w:t xml:space="preserve">Once the bottleneck has been identified, if possible extract that code to a single function or line that can be run repeatedly with a library such as </w:t>
        </w:r>
        <w:r w:rsidRPr="00567A0C">
          <w:rPr>
            <w:rFonts w:ascii="Consolas" w:eastAsia="Cambria" w:hAnsi="Consolas" w:cs="Consolas"/>
            <w:rPrChange w:id="1290" w:author="Russell, Seth" w:date="2018-12-20T17:11:00Z">
              <w:rPr>
                <w:rFonts w:ascii="Times" w:eastAsia="Cambria" w:hAnsi="Times" w:cs="Times New Roman"/>
              </w:rPr>
            </w:rPrChange>
          </w:rPr>
          <w:t>microbenchmark</w:t>
        </w:r>
        <w:r w:rsidRPr="005C6BD8">
          <w:rPr>
            <w:rFonts w:ascii="Times" w:eastAsia="Cambria" w:hAnsi="Times" w:cs="Times New Roman"/>
          </w:rPr>
          <w:t xml:space="preserve"> or </w:t>
        </w:r>
        <w:r w:rsidRPr="00567A0C">
          <w:rPr>
            <w:rFonts w:ascii="Consolas" w:eastAsia="Cambria" w:hAnsi="Consolas" w:cs="Consolas"/>
            <w:rPrChange w:id="1291" w:author="Russell, Seth" w:date="2018-12-20T17:11:00Z">
              <w:rPr>
                <w:rFonts w:ascii="Times" w:eastAsia="Cambria" w:hAnsi="Times" w:cs="Times New Roman"/>
              </w:rPr>
            </w:rPrChange>
          </w:rPr>
          <w:t>tictoc</w:t>
        </w:r>
        <w:r w:rsidRPr="005C6BD8">
          <w:rPr>
            <w:rFonts w:ascii="Times" w:eastAsia="Cambria" w:hAnsi="Times" w:cs="Times New Roman"/>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r w:rsidRPr="00567A0C">
          <w:rPr>
            <w:rFonts w:ascii="Consolas" w:eastAsia="Cambria" w:hAnsi="Consolas" w:cs="Consolas"/>
            <w:rPrChange w:id="1292" w:author="Russell, Seth" w:date="2018-12-20T17:11:00Z">
              <w:rPr>
                <w:rFonts w:ascii="Times" w:eastAsia="Cambria" w:hAnsi="Times" w:cs="Times New Roman"/>
              </w:rPr>
            </w:rPrChange>
          </w:rPr>
          <w:t>tictoc</w:t>
        </w:r>
        <w:r w:rsidRPr="005C6BD8">
          <w:rPr>
            <w:rFonts w:ascii="Times" w:eastAsia="Cambria" w:hAnsi="Times" w:cs="Times New Roman"/>
          </w:rPr>
          <w:t xml:space="preserve"> to get general timings such as </w:t>
        </w:r>
        <w:del w:id="1293" w:author="Tell Bennett" w:date="2018-12-20T11:19:00Z">
          <w:r w:rsidRPr="005C6BD8" w:rsidDel="00A12BB2">
            <w:rPr>
              <w:rFonts w:ascii="Times" w:eastAsia="Cambria" w:hAnsi="Times" w:cs="Times New Roman"/>
            </w:rPr>
            <w:delText>this</w:delText>
          </w:r>
        </w:del>
      </w:ins>
      <w:ins w:id="1294" w:author="Tell Bennett" w:date="2018-12-20T11:19:00Z">
        <w:r w:rsidR="00A12BB2">
          <w:rPr>
            <w:rFonts w:ascii="Times" w:eastAsia="Cambria" w:hAnsi="Times" w:cs="Times New Roman"/>
          </w:rPr>
          <w:t>the following</w:t>
        </w:r>
      </w:ins>
      <w:ins w:id="1295" w:author="Russell, Seth" w:date="2018-12-15T19:12:00Z">
        <w:r w:rsidRPr="005C6BD8">
          <w:rPr>
            <w:rFonts w:ascii="Times" w:eastAsia="Cambria" w:hAnsi="Times" w:cs="Times New Roman"/>
          </w:rPr>
          <w:t>:</w:t>
        </w:r>
      </w:ins>
    </w:p>
    <w:p w14:paraId="0D13E2CD" w14:textId="77777777" w:rsidR="00490AF5" w:rsidRPr="005C6BD8" w:rsidRDefault="00490AF5" w:rsidP="00490AF5">
      <w:pPr>
        <w:rPr>
          <w:ins w:id="1296" w:author="Russell, Seth" w:date="2018-12-15T19:12:00Z"/>
          <w:rFonts w:ascii="Times" w:eastAsia="Cambria" w:hAnsi="Times" w:cs="Times New Roman"/>
        </w:rPr>
      </w:pPr>
    </w:p>
    <w:p w14:paraId="4EF09755" w14:textId="77777777" w:rsidR="00490AF5" w:rsidRPr="00D13247" w:rsidRDefault="00490AF5">
      <w:pPr>
        <w:pStyle w:val="PeerJCode"/>
        <w:ind w:left="720"/>
        <w:rPr>
          <w:ins w:id="1297" w:author="Russell, Seth" w:date="2018-12-15T19:12:00Z"/>
        </w:rPr>
        <w:pPrChange w:id="1298" w:author="Russell, Seth" w:date="2018-12-17T08:24:00Z">
          <w:pPr>
            <w:ind w:left="720"/>
          </w:pPr>
        </w:pPrChange>
      </w:pPr>
      <w:ins w:id="1299" w:author="Russell, Seth" w:date="2018-12-15T19:12:00Z">
        <w:r w:rsidRPr="00D13247">
          <w:t>library(tictoc)</w:t>
        </w:r>
      </w:ins>
    </w:p>
    <w:p w14:paraId="7EEA6EF1" w14:textId="77777777" w:rsidR="00490AF5" w:rsidRPr="00D13247" w:rsidRDefault="00490AF5">
      <w:pPr>
        <w:pStyle w:val="PeerJCode"/>
        <w:ind w:left="720"/>
        <w:rPr>
          <w:ins w:id="1300" w:author="Russell, Seth" w:date="2018-12-15T19:12:00Z"/>
        </w:rPr>
        <w:pPrChange w:id="1301" w:author="Russell, Seth" w:date="2018-12-17T08:24:00Z">
          <w:pPr>
            <w:ind w:left="720"/>
          </w:pPr>
        </w:pPrChange>
      </w:pPr>
      <w:ins w:id="1302" w:author="Russell, Seth" w:date="2018-12-15T19:12:00Z">
        <w:r w:rsidRPr="00D13247">
          <w:t>tic("timing: r version")</w:t>
        </w:r>
      </w:ins>
    </w:p>
    <w:p w14:paraId="02AF164E" w14:textId="77777777" w:rsidR="00490AF5" w:rsidRPr="00D13247" w:rsidRDefault="00490AF5">
      <w:pPr>
        <w:pStyle w:val="PeerJCode"/>
        <w:ind w:left="720"/>
        <w:rPr>
          <w:ins w:id="1303" w:author="Russell, Seth" w:date="2018-12-15T19:12:00Z"/>
        </w:rPr>
        <w:pPrChange w:id="1304" w:author="Russell, Seth" w:date="2018-12-17T08:24:00Z">
          <w:pPr>
            <w:ind w:left="720"/>
          </w:pPr>
        </w:pPrChange>
      </w:pPr>
      <w:ins w:id="1305" w:author="Russell, Seth" w:date="2018-12-15T19:12:00Z">
        <w:r w:rsidRPr="00D13247">
          <w:t>out &lt;- dplyr::bind_cols(ids, ccc_mat_r(dxmat, pcmat, icdv))</w:t>
        </w:r>
      </w:ins>
    </w:p>
    <w:p w14:paraId="11F76077" w14:textId="77777777" w:rsidR="00490AF5" w:rsidRPr="00D13247" w:rsidRDefault="00490AF5">
      <w:pPr>
        <w:pStyle w:val="PeerJCode"/>
        <w:ind w:left="720"/>
        <w:rPr>
          <w:ins w:id="1306" w:author="Russell, Seth" w:date="2018-12-15T19:12:00Z"/>
        </w:rPr>
        <w:pPrChange w:id="1307" w:author="Russell, Seth" w:date="2018-12-17T08:24:00Z">
          <w:pPr>
            <w:ind w:left="720"/>
          </w:pPr>
        </w:pPrChange>
      </w:pPr>
      <w:ins w:id="1308" w:author="Russell, Seth" w:date="2018-12-15T19:12:00Z">
        <w:r w:rsidRPr="00D13247">
          <w:t>toc()</w:t>
        </w:r>
      </w:ins>
    </w:p>
    <w:p w14:paraId="5A3C7C90" w14:textId="77777777" w:rsidR="00490AF5" w:rsidRPr="00D13247" w:rsidRDefault="00490AF5">
      <w:pPr>
        <w:pStyle w:val="PeerJCode"/>
        <w:ind w:left="720"/>
        <w:rPr>
          <w:ins w:id="1309" w:author="Russell, Seth" w:date="2018-12-15T19:12:00Z"/>
        </w:rPr>
        <w:pPrChange w:id="1310" w:author="Russell, Seth" w:date="2018-12-17T08:24:00Z">
          <w:pPr>
            <w:ind w:left="720"/>
          </w:pPr>
        </w:pPrChange>
      </w:pPr>
    </w:p>
    <w:p w14:paraId="5D838E28" w14:textId="77777777" w:rsidR="00490AF5" w:rsidRPr="00D13247" w:rsidRDefault="00490AF5">
      <w:pPr>
        <w:pStyle w:val="PeerJCode"/>
        <w:ind w:left="720"/>
        <w:rPr>
          <w:ins w:id="1311" w:author="Russell, Seth" w:date="2018-12-15T19:12:00Z"/>
        </w:rPr>
        <w:pPrChange w:id="1312" w:author="Russell, Seth" w:date="2018-12-17T08:24:00Z">
          <w:pPr>
            <w:ind w:left="720"/>
          </w:pPr>
        </w:pPrChange>
      </w:pPr>
      <w:ins w:id="1313" w:author="Russell, Seth" w:date="2018-12-15T19:12:00Z">
        <w:r w:rsidRPr="00D13247">
          <w:t>tic("timing: c++ version")</w:t>
        </w:r>
      </w:ins>
    </w:p>
    <w:p w14:paraId="1AF17950" w14:textId="77777777" w:rsidR="00490AF5" w:rsidRPr="00D13247" w:rsidRDefault="00490AF5">
      <w:pPr>
        <w:pStyle w:val="PeerJCode"/>
        <w:ind w:left="720"/>
        <w:rPr>
          <w:ins w:id="1314" w:author="Russell, Seth" w:date="2018-12-15T19:12:00Z"/>
        </w:rPr>
        <w:pPrChange w:id="1315" w:author="Russell, Seth" w:date="2018-12-17T08:24:00Z">
          <w:pPr>
            <w:ind w:left="720"/>
          </w:pPr>
        </w:pPrChange>
      </w:pPr>
      <w:ins w:id="1316" w:author="Russell, Seth" w:date="2018-12-15T19:12:00Z">
        <w:r w:rsidRPr="00D13247">
          <w:t>dplyr::bind_cols(ids, ccc_mat_rcpp(dxmat, pcmat, icdv))</w:t>
        </w:r>
      </w:ins>
    </w:p>
    <w:p w14:paraId="3CC7B14D" w14:textId="77777777" w:rsidR="00490AF5" w:rsidRDefault="00490AF5">
      <w:pPr>
        <w:pStyle w:val="PeerJCode"/>
        <w:ind w:left="720"/>
        <w:rPr>
          <w:ins w:id="1317" w:author="Russell, Seth" w:date="2018-12-15T19:12:00Z"/>
        </w:rPr>
        <w:pPrChange w:id="1318" w:author="Russell, Seth" w:date="2018-12-17T08:24:00Z">
          <w:pPr>
            <w:ind w:left="720"/>
          </w:pPr>
        </w:pPrChange>
      </w:pPr>
      <w:ins w:id="1319" w:author="Russell, Seth" w:date="2018-12-15T19:12:00Z">
        <w:r w:rsidRPr="00D13247">
          <w:t>toc()</w:t>
        </w:r>
      </w:ins>
    </w:p>
    <w:p w14:paraId="53E9BC80" w14:textId="77777777" w:rsidR="00490AF5" w:rsidRDefault="00490AF5">
      <w:pPr>
        <w:pStyle w:val="PeerJCode"/>
        <w:ind w:left="720"/>
        <w:rPr>
          <w:ins w:id="1320" w:author="Russell, Seth" w:date="2018-12-15T19:12:00Z"/>
        </w:rPr>
        <w:pPrChange w:id="1321" w:author="Russell, Seth" w:date="2018-12-17T08:24:00Z">
          <w:pPr>
            <w:ind w:left="720"/>
          </w:pPr>
        </w:pPrChange>
      </w:pPr>
    </w:p>
    <w:p w14:paraId="48F1590F" w14:textId="77777777" w:rsidR="00490AF5" w:rsidRPr="00C23959" w:rsidRDefault="00490AF5">
      <w:pPr>
        <w:pStyle w:val="PeerJCode"/>
        <w:ind w:left="720"/>
        <w:rPr>
          <w:ins w:id="1322" w:author="Russell, Seth" w:date="2018-12-15T19:12:00Z"/>
        </w:rPr>
        <w:pPrChange w:id="1323" w:author="Russell, Seth" w:date="2018-12-17T08:24:00Z">
          <w:pPr>
            <w:ind w:left="720"/>
          </w:pPr>
        </w:pPrChange>
      </w:pPr>
      <w:ins w:id="1324" w:author="Russell, Seth" w:date="2018-12-15T19:12:00Z">
        <w:r w:rsidRPr="00C23959">
          <w:t>timing: r version: 37.089 sec elapsed</w:t>
        </w:r>
      </w:ins>
    </w:p>
    <w:p w14:paraId="6DF27721" w14:textId="77777777" w:rsidR="00490AF5" w:rsidRDefault="00490AF5">
      <w:pPr>
        <w:pStyle w:val="PeerJCode"/>
        <w:ind w:left="720"/>
        <w:rPr>
          <w:ins w:id="1325" w:author="Russell, Seth" w:date="2018-12-15T19:12:00Z"/>
        </w:rPr>
        <w:pPrChange w:id="1326" w:author="Russell, Seth" w:date="2018-12-17T08:24:00Z">
          <w:pPr>
            <w:ind w:left="720"/>
          </w:pPr>
        </w:pPrChange>
      </w:pPr>
      <w:ins w:id="1327" w:author="Russell, Seth" w:date="2018-12-15T19:12:00Z">
        <w:r w:rsidRPr="00C23959">
          <w:t>timing: c++ version: 5.087 sec elapsed</w:t>
        </w:r>
      </w:ins>
    </w:p>
    <w:p w14:paraId="09D10F4C" w14:textId="77777777" w:rsidR="00490AF5" w:rsidRPr="00D13247" w:rsidRDefault="00490AF5" w:rsidP="00490AF5">
      <w:pPr>
        <w:rPr>
          <w:ins w:id="1328" w:author="Russell, Seth" w:date="2018-12-15T19:12:00Z"/>
          <w:rFonts w:ascii="Consolas" w:eastAsia="Cambria" w:hAnsi="Consolas" w:cs="Consolas"/>
        </w:rPr>
      </w:pPr>
    </w:p>
    <w:p w14:paraId="34449613" w14:textId="6EF3F411" w:rsidR="00490AF5" w:rsidRDefault="00490AF5" w:rsidP="00490AF5">
      <w:pPr>
        <w:rPr>
          <w:ins w:id="1329" w:author="Russell, Seth" w:date="2018-12-15T19:12:00Z"/>
          <w:rFonts w:ascii="Times" w:eastAsia="Cambria" w:hAnsi="Times" w:cs="Consolas"/>
        </w:rPr>
      </w:pPr>
      <w:ins w:id="1330" w:author="Russell, Seth" w:date="2018-12-15T19:12:00Z">
        <w:r>
          <w:rPr>
            <w:rFonts w:ascii="Times" w:eastAsia="Cambria" w:hAnsi="Times" w:cs="Consolas"/>
          </w:rPr>
          <w:t xml:space="preserve">As with previous timings, while we’re showing </w:t>
        </w:r>
      </w:ins>
      <w:ins w:id="1331" w:author="Russell, Seth" w:date="2018-12-20T17:11:00Z">
        <w:r w:rsidR="00567A0C" w:rsidRPr="00567A0C">
          <w:rPr>
            <w:rFonts w:ascii="Consolas" w:eastAsia="Cambria" w:hAnsi="Consolas" w:cs="Consolas"/>
            <w:rPrChange w:id="1332" w:author="Russell, Seth" w:date="2018-12-20T17:11:00Z">
              <w:rPr>
                <w:rFonts w:ascii="Times" w:eastAsia="Cambria" w:hAnsi="Times" w:cs="Consolas"/>
              </w:rPr>
            </w:rPrChange>
          </w:rPr>
          <w:t>pccc</w:t>
        </w:r>
      </w:ins>
      <w:ins w:id="1333" w:author="Russell, Seth" w:date="2018-12-15T19:12:00Z">
        <w:r>
          <w:rPr>
            <w:rFonts w:ascii="Times" w:eastAsia="Cambria" w:hAnsi="Times" w:cs="Consolas"/>
          </w:rPr>
          <w:t xml:space="preserve"> calls, any custom function of block of code you have can be compared against an alternative version to see which performs better. The above blocks of code call the core functionality of the </w:t>
        </w:r>
      </w:ins>
      <w:ins w:id="1334" w:author="Russell, Seth" w:date="2018-12-20T17:11:00Z">
        <w:r w:rsidR="00567A0C" w:rsidRPr="00567A0C">
          <w:rPr>
            <w:rFonts w:ascii="Consolas" w:eastAsia="Cambria" w:hAnsi="Consolas" w:cs="Consolas"/>
            <w:rPrChange w:id="1335" w:author="Russell, Seth" w:date="2018-12-20T17:11:00Z">
              <w:rPr>
                <w:rFonts w:ascii="Times" w:eastAsia="Cambria" w:hAnsi="Times" w:cs="Consolas"/>
              </w:rPr>
            </w:rPrChange>
          </w:rPr>
          <w:t>pccc</w:t>
        </w:r>
      </w:ins>
      <w:ins w:id="1336" w:author="Russell, Seth" w:date="2018-12-15T19:12:00Z">
        <w:r>
          <w:rPr>
            <w:rFonts w:ascii="Times" w:eastAsia="Cambria" w:hAnsi="Times" w:cs="Consolas"/>
          </w:rPr>
          <w:t xml:space="preserve"> package – one implemented all in R, the other with C++ for the matrix processing and string matching components; see sourcecode available at </w:t>
        </w:r>
        <w:r>
          <w:rPr>
            <w:rStyle w:val="Hyperlink"/>
            <w:rFonts w:ascii="Times" w:eastAsia="Cambria" w:hAnsi="Times" w:cs="Consolas"/>
          </w:rPr>
          <w:fldChar w:fldCharType="begin"/>
        </w:r>
        <w:r>
          <w:rPr>
            <w:rStyle w:val="Hyperlink"/>
            <w:rFonts w:ascii="Times" w:eastAsia="Cambria" w:hAnsi="Times" w:cs="Consolas"/>
          </w:rPr>
          <w:instrText xml:space="preserve"> HYPERLINK "https://github.com/magic-lantern/pccc/blob/no_cpp/R/ccc.R" </w:instrText>
        </w:r>
        <w:r>
          <w:rPr>
            <w:rStyle w:val="Hyperlink"/>
            <w:rFonts w:ascii="Times" w:eastAsia="Cambria" w:hAnsi="Times" w:cs="Consolas"/>
          </w:rPr>
          <w:fldChar w:fldCharType="separate"/>
        </w:r>
        <w:r w:rsidRPr="00087DA5">
          <w:rPr>
            <w:rStyle w:val="Hyperlink"/>
            <w:rFonts w:ascii="Times" w:eastAsia="Cambria" w:hAnsi="Times" w:cs="Consolas"/>
          </w:rPr>
          <w:t>https://github.com/magic-lantern/pccc/blob/no_cpp/R/ccc.R</w:t>
        </w:r>
        <w:r>
          <w:rPr>
            <w:rStyle w:val="Hyperlink"/>
            <w:rFonts w:ascii="Times" w:eastAsia="Cambria" w:hAnsi="Times" w:cs="Consolas"/>
          </w:rPr>
          <w:fldChar w:fldCharType="end"/>
        </w:r>
        <w:r>
          <w:rPr>
            <w:rFonts w:ascii="Times" w:eastAsia="Cambria" w:hAnsi="Times" w:cs="Consolas"/>
          </w:rPr>
          <w:t xml:space="preserve"> for full listing.</w:t>
        </w:r>
      </w:ins>
    </w:p>
    <w:p w14:paraId="463E2AF9" w14:textId="77777777" w:rsidR="00490AF5" w:rsidRDefault="00490AF5" w:rsidP="00490AF5">
      <w:pPr>
        <w:rPr>
          <w:ins w:id="1337" w:author="Russell, Seth" w:date="2018-12-15T19:12:00Z"/>
          <w:rFonts w:ascii="Times" w:eastAsia="Cambria" w:hAnsi="Times" w:cs="Consolas"/>
        </w:rPr>
      </w:pPr>
    </w:p>
    <w:p w14:paraId="5A0364A7" w14:textId="77777777" w:rsidR="00490AF5" w:rsidRPr="00D13247" w:rsidRDefault="00490AF5" w:rsidP="00490AF5">
      <w:pPr>
        <w:rPr>
          <w:ins w:id="1338" w:author="Russell, Seth" w:date="2018-12-15T19:12:00Z"/>
          <w:rFonts w:ascii="Consolas" w:eastAsia="Cambria" w:hAnsi="Consolas" w:cs="Consolas"/>
        </w:rPr>
      </w:pPr>
      <w:ins w:id="1339" w:author="Russell, Seth" w:date="2018-12-15T19:12:00Z">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ins>
    </w:p>
    <w:p w14:paraId="4F393E79" w14:textId="77777777" w:rsidR="00490AF5" w:rsidRDefault="00490AF5" w:rsidP="00490AF5">
      <w:pPr>
        <w:ind w:left="720"/>
        <w:rPr>
          <w:ins w:id="1340" w:author="Russell, Seth" w:date="2018-12-15T19:12:00Z"/>
          <w:rFonts w:ascii="Consolas" w:eastAsia="Cambria" w:hAnsi="Consolas" w:cs="Consolas"/>
        </w:rPr>
      </w:pPr>
    </w:p>
    <w:p w14:paraId="621E7FB2" w14:textId="77777777" w:rsidR="00490AF5" w:rsidRPr="00CD3DF3" w:rsidRDefault="00490AF5">
      <w:pPr>
        <w:pStyle w:val="PeerJCode"/>
        <w:ind w:left="720"/>
        <w:rPr>
          <w:ins w:id="1341" w:author="Russell, Seth" w:date="2018-12-15T19:12:00Z"/>
        </w:rPr>
        <w:pPrChange w:id="1342" w:author="Russell, Seth" w:date="2018-12-17T08:24:00Z">
          <w:pPr>
            <w:ind w:left="720"/>
          </w:pPr>
        </w:pPrChange>
      </w:pPr>
      <w:ins w:id="1343" w:author="Russell, Seth" w:date="2018-12-15T19:12:00Z">
        <w:r w:rsidRPr="00CD3DF3">
          <w:t>library(bench)</w:t>
        </w:r>
      </w:ins>
    </w:p>
    <w:p w14:paraId="4715C467" w14:textId="77777777" w:rsidR="00490AF5" w:rsidRPr="00CD3DF3" w:rsidRDefault="00490AF5">
      <w:pPr>
        <w:pStyle w:val="PeerJCode"/>
        <w:ind w:left="720"/>
        <w:rPr>
          <w:ins w:id="1344" w:author="Russell, Seth" w:date="2018-12-15T19:12:00Z"/>
        </w:rPr>
        <w:pPrChange w:id="1345" w:author="Russell, Seth" w:date="2018-12-17T08:24:00Z">
          <w:pPr>
            <w:ind w:left="720"/>
          </w:pPr>
        </w:pPrChange>
      </w:pPr>
      <w:ins w:id="1346" w:author="Russell, Seth" w:date="2018-12-15T19:12:00Z">
        <w:r w:rsidRPr="00CD3DF3">
          <w:t>set.seed(42)</w:t>
        </w:r>
      </w:ins>
    </w:p>
    <w:p w14:paraId="291C7D1C" w14:textId="77777777" w:rsidR="00490AF5" w:rsidRPr="00CD3DF3" w:rsidRDefault="00490AF5">
      <w:pPr>
        <w:pStyle w:val="PeerJCode"/>
        <w:ind w:left="720"/>
        <w:rPr>
          <w:ins w:id="1347" w:author="Russell, Seth" w:date="2018-12-15T19:12:00Z"/>
        </w:rPr>
        <w:pPrChange w:id="1348" w:author="Russell, Seth" w:date="2018-12-17T08:24:00Z">
          <w:pPr>
            <w:ind w:left="720"/>
          </w:pPr>
        </w:pPrChange>
      </w:pPr>
      <w:ins w:id="1349" w:author="Russell, Seth" w:date="2018-12-15T19:12:00Z">
        <w:r w:rsidRPr="00CD3DF3">
          <w:t>bench::mark(</w:t>
        </w:r>
      </w:ins>
    </w:p>
    <w:p w14:paraId="44F85EE8" w14:textId="77777777" w:rsidR="00490AF5" w:rsidRPr="00CD3DF3" w:rsidRDefault="00490AF5">
      <w:pPr>
        <w:pStyle w:val="PeerJCode"/>
        <w:ind w:left="720"/>
        <w:rPr>
          <w:ins w:id="1350" w:author="Russell, Seth" w:date="2018-12-15T19:12:00Z"/>
        </w:rPr>
        <w:pPrChange w:id="1351" w:author="Russell, Seth" w:date="2018-12-17T08:24:00Z">
          <w:pPr>
            <w:ind w:left="720"/>
          </w:pPr>
        </w:pPrChange>
      </w:pPr>
      <w:ins w:id="1352" w:author="Russell, Seth" w:date="2018-12-15T19:12:00Z">
        <w:r w:rsidRPr="00CD3DF3">
          <w:t xml:space="preserve">  package_ref &lt;- lapply(medium</w:t>
        </w:r>
        <w:r>
          <w:t>_input</w:t>
        </w:r>
        <w:r w:rsidRPr="00CD3DF3">
          <w:t>, function(i) {</w:t>
        </w:r>
      </w:ins>
    </w:p>
    <w:p w14:paraId="075DCBEB" w14:textId="77777777" w:rsidR="00490AF5" w:rsidRPr="00CD3DF3" w:rsidRDefault="00490AF5">
      <w:pPr>
        <w:pStyle w:val="PeerJCode"/>
        <w:ind w:left="720"/>
        <w:rPr>
          <w:ins w:id="1353" w:author="Russell, Seth" w:date="2018-12-15T19:12:00Z"/>
        </w:rPr>
        <w:pPrChange w:id="1354" w:author="Russell, Seth" w:date="2018-12-17T08:24:00Z">
          <w:pPr>
            <w:ind w:left="720"/>
          </w:pPr>
        </w:pPrChange>
      </w:pPr>
      <w:ins w:id="1355" w:author="Russell, Seth" w:date="2018-12-15T19:12:00Z">
        <w:r w:rsidRPr="00CD3DF3">
          <w:t xml:space="preserve">    if(any(stringi::stri_startswith_fixed(i, 'S'),na.rm = TRUE))</w:t>
        </w:r>
      </w:ins>
    </w:p>
    <w:p w14:paraId="34649D7C" w14:textId="77777777" w:rsidR="00490AF5" w:rsidRPr="00CD3DF3" w:rsidRDefault="00490AF5">
      <w:pPr>
        <w:pStyle w:val="PeerJCode"/>
        <w:ind w:left="720"/>
        <w:rPr>
          <w:ins w:id="1356" w:author="Russell, Seth" w:date="2018-12-15T19:12:00Z"/>
        </w:rPr>
        <w:pPrChange w:id="1357" w:author="Russell, Seth" w:date="2018-12-17T08:24:00Z">
          <w:pPr>
            <w:ind w:left="720"/>
          </w:pPr>
        </w:pPrChange>
      </w:pPr>
      <w:ins w:id="1358" w:author="Russell, Seth" w:date="2018-12-15T19:12:00Z">
        <w:r w:rsidRPr="00CD3DF3">
          <w:t xml:space="preserve">      return(1L)</w:t>
        </w:r>
      </w:ins>
    </w:p>
    <w:p w14:paraId="12FA70D9" w14:textId="77777777" w:rsidR="00490AF5" w:rsidRPr="00CD3DF3" w:rsidRDefault="00490AF5">
      <w:pPr>
        <w:pStyle w:val="PeerJCode"/>
        <w:ind w:left="720"/>
        <w:rPr>
          <w:ins w:id="1359" w:author="Russell, Seth" w:date="2018-12-15T19:12:00Z"/>
        </w:rPr>
        <w:pPrChange w:id="1360" w:author="Russell, Seth" w:date="2018-12-17T08:24:00Z">
          <w:pPr>
            <w:ind w:left="720"/>
          </w:pPr>
        </w:pPrChange>
      </w:pPr>
      <w:ins w:id="1361" w:author="Russell, Seth" w:date="2018-12-15T19:12:00Z">
        <w:r w:rsidRPr="00CD3DF3">
          <w:t xml:space="preserve">    else</w:t>
        </w:r>
      </w:ins>
    </w:p>
    <w:p w14:paraId="2CC7DD4B" w14:textId="77777777" w:rsidR="00490AF5" w:rsidRPr="00CD3DF3" w:rsidRDefault="00490AF5">
      <w:pPr>
        <w:pStyle w:val="PeerJCode"/>
        <w:ind w:left="720"/>
        <w:rPr>
          <w:ins w:id="1362" w:author="Russell, Seth" w:date="2018-12-15T19:12:00Z"/>
        </w:rPr>
        <w:pPrChange w:id="1363" w:author="Russell, Seth" w:date="2018-12-17T08:24:00Z">
          <w:pPr>
            <w:ind w:left="720"/>
          </w:pPr>
        </w:pPrChange>
      </w:pPr>
      <w:ins w:id="1364" w:author="Russell, Seth" w:date="2018-12-15T19:12:00Z">
        <w:r w:rsidRPr="00CD3DF3">
          <w:t xml:space="preserve">      return(0L)</w:t>
        </w:r>
      </w:ins>
    </w:p>
    <w:p w14:paraId="0A816363" w14:textId="77777777" w:rsidR="00490AF5" w:rsidRDefault="00490AF5">
      <w:pPr>
        <w:pStyle w:val="PeerJCode"/>
        <w:ind w:left="720"/>
        <w:rPr>
          <w:ins w:id="1365" w:author="Russell, Seth" w:date="2018-12-15T19:12:00Z"/>
        </w:rPr>
        <w:pPrChange w:id="1366" w:author="Russell, Seth" w:date="2018-12-17T08:24:00Z">
          <w:pPr>
            <w:ind w:left="720"/>
          </w:pPr>
        </w:pPrChange>
      </w:pPr>
      <w:ins w:id="1367" w:author="Russell, Seth" w:date="2018-12-15T19:12:00Z">
        <w:r w:rsidRPr="00CD3DF3">
          <w:t xml:space="preserve">  }))</w:t>
        </w:r>
      </w:ins>
    </w:p>
    <w:p w14:paraId="20CE77FA" w14:textId="77777777" w:rsidR="00490AF5" w:rsidRPr="00C23959" w:rsidRDefault="00490AF5">
      <w:pPr>
        <w:pStyle w:val="PeerJCode"/>
        <w:ind w:left="720"/>
        <w:rPr>
          <w:ins w:id="1368" w:author="Russell, Seth" w:date="2018-12-15T19:12:00Z"/>
        </w:rPr>
        <w:pPrChange w:id="1369" w:author="Russell, Seth" w:date="2018-12-17T08:24:00Z">
          <w:pPr/>
        </w:pPrChange>
      </w:pPr>
    </w:p>
    <w:p w14:paraId="2BDD6F57" w14:textId="77777777" w:rsidR="00490AF5" w:rsidRPr="004F2966" w:rsidRDefault="00490AF5">
      <w:pPr>
        <w:pStyle w:val="PeerJCode"/>
        <w:ind w:left="720"/>
        <w:rPr>
          <w:ins w:id="1370" w:author="Russell, Seth" w:date="2018-12-15T19:12:00Z"/>
        </w:rPr>
        <w:pPrChange w:id="1371" w:author="Russell, Seth" w:date="2018-12-17T08:24:00Z">
          <w:pPr>
            <w:ind w:left="720"/>
          </w:pPr>
        </w:pPrChange>
      </w:pPr>
      <w:ins w:id="1372" w:author="Russell, Seth" w:date="2018-12-15T19:12:00Z">
        <w:r w:rsidRPr="004F2966">
          <w:t># A tibble: 1 x 14</w:t>
        </w:r>
      </w:ins>
    </w:p>
    <w:p w14:paraId="690514F3" w14:textId="77777777" w:rsidR="00490AF5" w:rsidRPr="004F2966" w:rsidRDefault="00490AF5">
      <w:pPr>
        <w:pStyle w:val="PeerJCode"/>
        <w:ind w:left="720"/>
        <w:rPr>
          <w:ins w:id="1373" w:author="Russell, Seth" w:date="2018-12-15T19:12:00Z"/>
        </w:rPr>
        <w:pPrChange w:id="1374" w:author="Russell, Seth" w:date="2018-12-17T08:24:00Z">
          <w:pPr>
            <w:ind w:left="720"/>
          </w:pPr>
        </w:pPrChange>
      </w:pPr>
      <w:ins w:id="1375" w:author="Russell, Seth" w:date="2018-12-15T19:12:00Z">
        <w:r w:rsidRPr="004F2966">
          <w:t xml:space="preserve">  expression   min  mean median   max `itr/sec` mem_alloc</w:t>
        </w:r>
      </w:ins>
    </w:p>
    <w:p w14:paraId="03019EE6" w14:textId="77777777" w:rsidR="00490AF5" w:rsidRPr="004F2966" w:rsidRDefault="00490AF5">
      <w:pPr>
        <w:pStyle w:val="PeerJCode"/>
        <w:ind w:left="720"/>
        <w:rPr>
          <w:ins w:id="1376" w:author="Russell, Seth" w:date="2018-12-15T19:12:00Z"/>
        </w:rPr>
        <w:pPrChange w:id="1377" w:author="Russell, Seth" w:date="2018-12-17T08:24:00Z">
          <w:pPr>
            <w:ind w:left="720"/>
          </w:pPr>
        </w:pPrChange>
      </w:pPr>
      <w:ins w:id="1378" w:author="Russell, Seth" w:date="2018-12-15T19:12:00Z">
        <w:r w:rsidRPr="004F2966">
          <w:t xml:space="preserve">  &lt;chr&gt;      &lt;bch&gt; &lt;bch&gt; &lt;bch:&gt; &lt;bch&gt;     &lt;dbl&gt; &lt;bch:byt&gt;</w:t>
        </w:r>
      </w:ins>
    </w:p>
    <w:p w14:paraId="70399141" w14:textId="77777777" w:rsidR="00490AF5" w:rsidRPr="004F2966" w:rsidRDefault="00490AF5">
      <w:pPr>
        <w:pStyle w:val="PeerJCode"/>
        <w:ind w:left="720"/>
        <w:rPr>
          <w:ins w:id="1379" w:author="Russell, Seth" w:date="2018-12-15T19:12:00Z"/>
        </w:rPr>
        <w:pPrChange w:id="1380" w:author="Russell, Seth" w:date="2018-12-17T08:24:00Z">
          <w:pPr>
            <w:ind w:left="720"/>
          </w:pPr>
        </w:pPrChange>
      </w:pPr>
      <w:ins w:id="1381" w:author="Russell, Seth" w:date="2018-12-15T19:12:00Z">
        <w:r w:rsidRPr="004F2966">
          <w:t>1 package_r… 547ms 547ms  547ms 547ms      1.83    17.9MB</w:t>
        </w:r>
      </w:ins>
    </w:p>
    <w:p w14:paraId="6B865131" w14:textId="77777777" w:rsidR="00490AF5" w:rsidRDefault="00490AF5">
      <w:pPr>
        <w:pStyle w:val="PeerJCode"/>
        <w:ind w:left="720"/>
        <w:rPr>
          <w:ins w:id="1382" w:author="Russell, Seth" w:date="2018-12-15T19:12:00Z"/>
        </w:rPr>
        <w:pPrChange w:id="1383" w:author="Russell, Seth" w:date="2018-12-17T08:24:00Z">
          <w:pPr/>
        </w:pPrChange>
      </w:pPr>
    </w:p>
    <w:p w14:paraId="1AE5A8D5" w14:textId="77777777" w:rsidR="00490AF5" w:rsidRPr="00CD3DF3" w:rsidRDefault="00490AF5">
      <w:pPr>
        <w:pStyle w:val="PeerJCode"/>
        <w:ind w:left="720"/>
        <w:rPr>
          <w:ins w:id="1384" w:author="Russell, Seth" w:date="2018-12-15T19:12:00Z"/>
        </w:rPr>
        <w:pPrChange w:id="1385" w:author="Russell, Seth" w:date="2018-12-17T08:24:00Z">
          <w:pPr>
            <w:ind w:left="720"/>
          </w:pPr>
        </w:pPrChange>
      </w:pPr>
      <w:ins w:id="1386" w:author="Russell, Seth" w:date="2018-12-15T19:12:00Z">
        <w:r w:rsidRPr="00CD3DF3">
          <w:t>library(stringi)</w:t>
        </w:r>
      </w:ins>
    </w:p>
    <w:p w14:paraId="778AB9BC" w14:textId="77777777" w:rsidR="00490AF5" w:rsidRPr="00CD3DF3" w:rsidRDefault="00490AF5">
      <w:pPr>
        <w:pStyle w:val="PeerJCode"/>
        <w:ind w:left="720"/>
        <w:rPr>
          <w:ins w:id="1387" w:author="Russell, Seth" w:date="2018-12-15T19:12:00Z"/>
        </w:rPr>
        <w:pPrChange w:id="1388" w:author="Russell, Seth" w:date="2018-12-17T08:24:00Z">
          <w:pPr>
            <w:ind w:left="720"/>
          </w:pPr>
        </w:pPrChange>
      </w:pPr>
      <w:ins w:id="1389" w:author="Russell, Seth" w:date="2018-12-15T19:12:00Z">
        <w:r w:rsidRPr="00CD3DF3">
          <w:t>bench::mark(</w:t>
        </w:r>
      </w:ins>
    </w:p>
    <w:p w14:paraId="200450A5" w14:textId="77777777" w:rsidR="00490AF5" w:rsidRPr="00CD3DF3" w:rsidRDefault="00490AF5">
      <w:pPr>
        <w:pStyle w:val="PeerJCode"/>
        <w:ind w:left="720"/>
        <w:rPr>
          <w:ins w:id="1390" w:author="Russell, Seth" w:date="2018-12-15T19:12:00Z"/>
        </w:rPr>
        <w:pPrChange w:id="1391" w:author="Russell, Seth" w:date="2018-12-17T08:24:00Z">
          <w:pPr>
            <w:ind w:left="720"/>
          </w:pPr>
        </w:pPrChange>
      </w:pPr>
      <w:ins w:id="1392" w:author="Russell, Seth" w:date="2018-12-15T19:12:00Z">
        <w:r w:rsidRPr="00CD3DF3">
          <w:t xml:space="preserve">    direct_ref &lt;- lapply(medium</w:t>
        </w:r>
        <w:r>
          <w:t>_input</w:t>
        </w:r>
        <w:r w:rsidRPr="00CD3DF3">
          <w:t>, function(i) {</w:t>
        </w:r>
      </w:ins>
    </w:p>
    <w:p w14:paraId="60967A6B" w14:textId="77777777" w:rsidR="00490AF5" w:rsidRPr="00CD3DF3" w:rsidRDefault="00490AF5">
      <w:pPr>
        <w:pStyle w:val="PeerJCode"/>
        <w:ind w:left="720"/>
        <w:rPr>
          <w:ins w:id="1393" w:author="Russell, Seth" w:date="2018-12-15T19:12:00Z"/>
        </w:rPr>
        <w:pPrChange w:id="1394" w:author="Russell, Seth" w:date="2018-12-17T08:24:00Z">
          <w:pPr>
            <w:ind w:left="720"/>
          </w:pPr>
        </w:pPrChange>
      </w:pPr>
      <w:ins w:id="1395" w:author="Russell, Seth" w:date="2018-12-15T19:12:00Z">
        <w:r w:rsidRPr="00CD3DF3">
          <w:t xml:space="preserve">    if(any(stri_startswith_fixed(i, 'S'),na.rm = TRUE))</w:t>
        </w:r>
      </w:ins>
    </w:p>
    <w:p w14:paraId="07E348B8" w14:textId="77777777" w:rsidR="00490AF5" w:rsidRPr="00CD3DF3" w:rsidRDefault="00490AF5">
      <w:pPr>
        <w:pStyle w:val="PeerJCode"/>
        <w:ind w:left="720"/>
        <w:rPr>
          <w:ins w:id="1396" w:author="Russell, Seth" w:date="2018-12-15T19:12:00Z"/>
        </w:rPr>
        <w:pPrChange w:id="1397" w:author="Russell, Seth" w:date="2018-12-17T08:24:00Z">
          <w:pPr>
            <w:ind w:left="720"/>
          </w:pPr>
        </w:pPrChange>
      </w:pPr>
      <w:ins w:id="1398" w:author="Russell, Seth" w:date="2018-12-15T19:12:00Z">
        <w:r w:rsidRPr="00CD3DF3">
          <w:t xml:space="preserve">      return(1L)</w:t>
        </w:r>
      </w:ins>
    </w:p>
    <w:p w14:paraId="35697943" w14:textId="77777777" w:rsidR="00490AF5" w:rsidRPr="00CD3DF3" w:rsidRDefault="00490AF5">
      <w:pPr>
        <w:pStyle w:val="PeerJCode"/>
        <w:ind w:left="720"/>
        <w:rPr>
          <w:ins w:id="1399" w:author="Russell, Seth" w:date="2018-12-15T19:12:00Z"/>
        </w:rPr>
        <w:pPrChange w:id="1400" w:author="Russell, Seth" w:date="2018-12-17T08:24:00Z">
          <w:pPr>
            <w:ind w:left="720"/>
          </w:pPr>
        </w:pPrChange>
      </w:pPr>
      <w:ins w:id="1401" w:author="Russell, Seth" w:date="2018-12-15T19:12:00Z">
        <w:r w:rsidRPr="00CD3DF3">
          <w:t xml:space="preserve">    else</w:t>
        </w:r>
      </w:ins>
    </w:p>
    <w:p w14:paraId="2A5DBE95" w14:textId="77777777" w:rsidR="00490AF5" w:rsidRPr="00CD3DF3" w:rsidRDefault="00490AF5">
      <w:pPr>
        <w:pStyle w:val="PeerJCode"/>
        <w:ind w:left="720"/>
        <w:rPr>
          <w:ins w:id="1402" w:author="Russell, Seth" w:date="2018-12-15T19:12:00Z"/>
        </w:rPr>
        <w:pPrChange w:id="1403" w:author="Russell, Seth" w:date="2018-12-17T08:24:00Z">
          <w:pPr>
            <w:ind w:left="720"/>
          </w:pPr>
        </w:pPrChange>
      </w:pPr>
      <w:ins w:id="1404" w:author="Russell, Seth" w:date="2018-12-15T19:12:00Z">
        <w:r w:rsidRPr="00CD3DF3">
          <w:t xml:space="preserve">      return(0L)</w:t>
        </w:r>
      </w:ins>
    </w:p>
    <w:p w14:paraId="6965194B" w14:textId="77777777" w:rsidR="00490AF5" w:rsidRDefault="00490AF5">
      <w:pPr>
        <w:pStyle w:val="PeerJCode"/>
        <w:ind w:left="720"/>
        <w:rPr>
          <w:ins w:id="1405" w:author="Russell, Seth" w:date="2018-12-15T19:12:00Z"/>
        </w:rPr>
        <w:pPrChange w:id="1406" w:author="Russell, Seth" w:date="2018-12-17T08:24:00Z">
          <w:pPr>
            <w:ind w:left="720"/>
          </w:pPr>
        </w:pPrChange>
      </w:pPr>
      <w:ins w:id="1407" w:author="Russell, Seth" w:date="2018-12-15T19:12:00Z">
        <w:r w:rsidRPr="00CD3DF3">
          <w:t xml:space="preserve">  }))</w:t>
        </w:r>
      </w:ins>
    </w:p>
    <w:p w14:paraId="668830CE" w14:textId="77777777" w:rsidR="00490AF5" w:rsidRDefault="00490AF5">
      <w:pPr>
        <w:pStyle w:val="PeerJCode"/>
        <w:ind w:left="720"/>
        <w:rPr>
          <w:ins w:id="1408" w:author="Russell, Seth" w:date="2018-12-15T19:12:00Z"/>
        </w:rPr>
        <w:pPrChange w:id="1409" w:author="Russell, Seth" w:date="2018-12-17T08:24:00Z">
          <w:pPr>
            <w:ind w:left="720"/>
          </w:pPr>
        </w:pPrChange>
      </w:pPr>
    </w:p>
    <w:p w14:paraId="11C53185" w14:textId="77777777" w:rsidR="00490AF5" w:rsidRPr="004F2966" w:rsidRDefault="00490AF5">
      <w:pPr>
        <w:pStyle w:val="PeerJCode"/>
        <w:ind w:left="720"/>
        <w:rPr>
          <w:ins w:id="1410" w:author="Russell, Seth" w:date="2018-12-15T19:12:00Z"/>
        </w:rPr>
        <w:pPrChange w:id="1411" w:author="Russell, Seth" w:date="2018-12-17T08:24:00Z">
          <w:pPr>
            <w:ind w:left="720"/>
          </w:pPr>
        </w:pPrChange>
      </w:pPr>
      <w:ins w:id="1412" w:author="Russell, Seth" w:date="2018-12-15T19:12:00Z">
        <w:r w:rsidRPr="004F2966">
          <w:t># A tibble: 1 x 14</w:t>
        </w:r>
      </w:ins>
    </w:p>
    <w:p w14:paraId="55097742" w14:textId="77777777" w:rsidR="00490AF5" w:rsidRPr="004F2966" w:rsidRDefault="00490AF5">
      <w:pPr>
        <w:pStyle w:val="PeerJCode"/>
        <w:ind w:left="720"/>
        <w:rPr>
          <w:ins w:id="1413" w:author="Russell, Seth" w:date="2018-12-15T19:12:00Z"/>
        </w:rPr>
        <w:pPrChange w:id="1414" w:author="Russell, Seth" w:date="2018-12-17T08:24:00Z">
          <w:pPr>
            <w:ind w:left="720"/>
          </w:pPr>
        </w:pPrChange>
      </w:pPr>
      <w:ins w:id="1415" w:author="Russell, Seth" w:date="2018-12-15T19:12:00Z">
        <w:r w:rsidRPr="004F2966">
          <w:t xml:space="preserve">  expression   min  mean median   max `itr/sec` mem_alloc</w:t>
        </w:r>
      </w:ins>
    </w:p>
    <w:p w14:paraId="673104CD" w14:textId="77777777" w:rsidR="00490AF5" w:rsidRPr="004F2966" w:rsidRDefault="00490AF5">
      <w:pPr>
        <w:pStyle w:val="PeerJCode"/>
        <w:ind w:left="720"/>
        <w:rPr>
          <w:ins w:id="1416" w:author="Russell, Seth" w:date="2018-12-15T19:12:00Z"/>
        </w:rPr>
        <w:pPrChange w:id="1417" w:author="Russell, Seth" w:date="2018-12-17T08:24:00Z">
          <w:pPr>
            <w:ind w:left="720"/>
          </w:pPr>
        </w:pPrChange>
      </w:pPr>
      <w:ins w:id="1418" w:author="Russell, Seth" w:date="2018-12-15T19:12:00Z">
        <w:r w:rsidRPr="004F2966">
          <w:t xml:space="preserve">  &lt;chr&gt;      &lt;bch&gt; &lt;bch&gt; &lt;bch:&gt; &lt;bch&gt;     &lt;dbl&gt; &lt;bch:byt&gt;</w:t>
        </w:r>
      </w:ins>
    </w:p>
    <w:p w14:paraId="5E9226E7" w14:textId="77777777" w:rsidR="00490AF5" w:rsidRDefault="00490AF5">
      <w:pPr>
        <w:pStyle w:val="PeerJCode"/>
        <w:ind w:left="720"/>
        <w:rPr>
          <w:ins w:id="1419" w:author="Russell, Seth" w:date="2018-12-15T19:12:00Z"/>
        </w:rPr>
        <w:pPrChange w:id="1420" w:author="Russell, Seth" w:date="2018-12-17T08:24:00Z">
          <w:pPr>
            <w:ind w:left="720"/>
          </w:pPr>
        </w:pPrChange>
      </w:pPr>
      <w:ins w:id="1421" w:author="Russell, Seth" w:date="2018-12-15T19:12:00Z">
        <w:r w:rsidRPr="004F2966">
          <w:t>1 direct_re… 271ms 274ms  274ms 277ms      3.65    17.9MB</w:t>
        </w:r>
      </w:ins>
    </w:p>
    <w:p w14:paraId="27EB647B" w14:textId="77777777" w:rsidR="00490AF5" w:rsidRDefault="00490AF5" w:rsidP="00490AF5">
      <w:pPr>
        <w:ind w:left="720"/>
        <w:rPr>
          <w:ins w:id="1422" w:author="Russell, Seth" w:date="2018-12-15T19:12:00Z"/>
          <w:rFonts w:ascii="Consolas" w:eastAsia="Cambria" w:hAnsi="Consolas" w:cs="Consolas"/>
        </w:rPr>
      </w:pPr>
    </w:p>
    <w:p w14:paraId="0C7A8021" w14:textId="77777777" w:rsidR="00490AF5" w:rsidRDefault="00490AF5" w:rsidP="00490AF5">
      <w:pPr>
        <w:rPr>
          <w:ins w:id="1423" w:author="Russell, Seth" w:date="2018-12-15T19:12:00Z"/>
          <w:rFonts w:ascii="Times" w:eastAsia="Cambria" w:hAnsi="Times" w:cs="Consolas"/>
        </w:rPr>
      </w:pPr>
      <w:ins w:id="1424" w:author="Russell, Seth" w:date="2018-12-15T19:12:00Z">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ins>
    </w:p>
    <w:p w14:paraId="5292235D" w14:textId="77777777" w:rsidR="00490AF5" w:rsidRPr="005C6BD8" w:rsidRDefault="00490AF5" w:rsidP="00490AF5">
      <w:pPr>
        <w:rPr>
          <w:ins w:id="1425" w:author="Russell, Seth" w:date="2018-12-15T19:12:00Z"/>
          <w:rFonts w:ascii="Times" w:eastAsia="Cambria" w:hAnsi="Times" w:cs="Consolas"/>
        </w:rPr>
      </w:pPr>
    </w:p>
    <w:p w14:paraId="4B639B86" w14:textId="27D823B4" w:rsidR="00490AF5" w:rsidRDefault="00490AF5" w:rsidP="00490AF5">
      <w:pPr>
        <w:rPr>
          <w:ins w:id="1426" w:author="Russell, Seth" w:date="2018-12-15T19:12:00Z"/>
          <w:rFonts w:ascii="Times" w:eastAsia="Cambria" w:hAnsi="Times" w:cs="Times New Roman"/>
        </w:rPr>
      </w:pPr>
      <w:ins w:id="1427" w:author="Russell, Seth" w:date="2018-12-15T19:12:00Z">
        <w:r>
          <w:rPr>
            <w:rFonts w:ascii="Times" w:eastAsia="Cambria" w:hAnsi="Times" w:cs="Times New Roman"/>
          </w:rPr>
          <w:t xml:space="preserve">One benefit of </w:t>
        </w:r>
        <w:r w:rsidRPr="00567A0C">
          <w:rPr>
            <w:rFonts w:ascii="Consolas" w:eastAsia="Cambria" w:hAnsi="Consolas" w:cs="Consolas"/>
            <w:rPrChange w:id="1428" w:author="Russell, Seth" w:date="2018-12-20T17:11:00Z">
              <w:rPr>
                <w:rFonts w:ascii="Times" w:eastAsia="Cambria" w:hAnsi="Times" w:cs="Times New Roman"/>
              </w:rPr>
            </w:rPrChange>
          </w:rPr>
          <w:t>bench::mark</w:t>
        </w:r>
        <w:r>
          <w:rPr>
            <w:rFonts w:ascii="Times" w:eastAsia="Cambria" w:hAnsi="Times" w:cs="Times New Roman"/>
          </w:rPr>
          <w:t xml:space="preserve"> over </w:t>
        </w:r>
        <w:r w:rsidRPr="00567A0C">
          <w:rPr>
            <w:rFonts w:ascii="Consolas" w:eastAsia="Cambria" w:hAnsi="Consolas" w:cs="Consolas"/>
            <w:rPrChange w:id="1429" w:author="Russell, Seth" w:date="2018-12-20T17:11:00Z">
              <w:rPr>
                <w:rFonts w:ascii="Times" w:eastAsia="Cambria" w:hAnsi="Times" w:cs="Times New Roman"/>
              </w:rPr>
            </w:rPrChange>
          </w:rPr>
          <w:t>microbenchmark</w:t>
        </w:r>
        <w:r>
          <w:rPr>
            <w:rFonts w:ascii="Times" w:eastAsia="Cambria" w:hAnsi="Times" w:cs="Times New Roman"/>
          </w:rPr>
          <w:t xml:space="preserve"> is that bench reports memory allocations as well as timings, similar to data shown in </w:t>
        </w:r>
        <w:r w:rsidRPr="00567A0C">
          <w:rPr>
            <w:rFonts w:ascii="Consolas" w:eastAsia="Cambria" w:hAnsi="Consolas" w:cs="Consolas"/>
            <w:rPrChange w:id="1430" w:author="Russell, Seth" w:date="2018-12-20T17:11:00Z">
              <w:rPr>
                <w:rFonts w:ascii="Times" w:eastAsia="Cambria" w:hAnsi="Times" w:cs="Times New Roman"/>
              </w:rPr>
            </w:rPrChange>
          </w:rPr>
          <w:t>profvis</w:t>
        </w:r>
        <w:r>
          <w:rPr>
            <w:rFonts w:ascii="Times" w:eastAsia="Cambria" w:hAnsi="Times" w:cs="Times New Roman"/>
          </w:rPr>
          <w:t>.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 operator, as opposed to importing a package, </w:t>
        </w:r>
        <w:del w:id="1431" w:author="Tell Bennett" w:date="2018-12-20T11:19:00Z">
          <w:r w:rsidRPr="005C6BD8" w:rsidDel="00A12BB2">
            <w:rPr>
              <w:rFonts w:ascii="Times" w:eastAsia="Cambria" w:hAnsi="Times" w:cs="Times New Roman"/>
            </w:rPr>
            <w:delText>caused</w:delText>
          </w:r>
        </w:del>
      </w:ins>
      <w:ins w:id="1432" w:author="Tell Bennett" w:date="2018-12-20T11:19:00Z">
        <w:r w:rsidR="00A12BB2">
          <w:rPr>
            <w:rFonts w:ascii="Times" w:eastAsia="Cambria" w:hAnsi="Times" w:cs="Times New Roman"/>
          </w:rPr>
          <w:t>worsened performance noticeably</w:t>
        </w:r>
      </w:ins>
      <w:ins w:id="1433" w:author="Russell, Seth" w:date="2018-12-15T19:12:00Z">
        <w:del w:id="1434" w:author="Tell Bennett" w:date="2018-12-20T11:19:00Z">
          <w:r w:rsidRPr="005C6BD8" w:rsidDel="00A12BB2">
            <w:rPr>
              <w:rFonts w:ascii="Times" w:eastAsia="Cambria" w:hAnsi="Times" w:cs="Times New Roman"/>
            </w:rPr>
            <w:delText xml:space="preserve"> a noticeable performance hit</w:delText>
          </w:r>
        </w:del>
        <w:r w:rsidRPr="005C6BD8">
          <w:rPr>
            <w:rFonts w:ascii="Times" w:eastAsia="Cambria" w:hAnsi="Times" w:cs="Times New Roman"/>
          </w:rPr>
          <w:t xml:space="preserve">.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and found to be applicable here is that the use of matrices are preferred for performance reasons over data.frame</w:t>
        </w:r>
      </w:ins>
      <w:ins w:id="1435" w:author="Tell Bennett" w:date="2018-12-20T11:20:00Z">
        <w:r w:rsidR="00A12BB2">
          <w:rPr>
            <w:rFonts w:ascii="Times" w:eastAsia="Cambria" w:hAnsi="Times" w:cs="Times New Roman"/>
          </w:rPr>
          <w:t>s</w:t>
        </w:r>
      </w:ins>
      <w:ins w:id="1436" w:author="Russell, Seth" w:date="2018-12-15T19:12:00Z">
        <w:r w:rsidRPr="005C6BD8">
          <w:rPr>
            <w:rFonts w:ascii="Times" w:eastAsia="Cambria" w:hAnsi="Times" w:cs="Times New Roman"/>
          </w:rPr>
          <w:t xml:space="preserve"> or tibbles. Matrices do have different </w:t>
        </w:r>
        <w:commentRangeStart w:id="1437"/>
        <w:r w:rsidRPr="005C6BD8">
          <w:rPr>
            <w:rFonts w:ascii="Times" w:eastAsia="Cambria" w:hAnsi="Times" w:cs="Times New Roman"/>
          </w:rPr>
          <w:t>functionality</w:t>
        </w:r>
      </w:ins>
      <w:commentRangeEnd w:id="1437"/>
      <w:r w:rsidR="00A12BB2">
        <w:rPr>
          <w:rStyle w:val="CommentReference"/>
        </w:rPr>
        <w:commentReference w:id="1437"/>
      </w:r>
      <w:ins w:id="1438" w:author="Tell Bennett" w:date="2018-12-20T11:20:00Z">
        <w:r w:rsidR="00A12BB2">
          <w:rPr>
            <w:rFonts w:ascii="Times" w:eastAsia="Cambria" w:hAnsi="Times" w:cs="Times New Roman"/>
          </w:rPr>
          <w:t>,</w:t>
        </w:r>
      </w:ins>
      <w:ins w:id="1439" w:author="Russell, Seth" w:date="2018-12-15T19:12:00Z">
        <w:r w:rsidRPr="005C6BD8">
          <w:rPr>
            <w:rFonts w:ascii="Times" w:eastAsia="Cambria" w:hAnsi="Times" w:cs="Times New Roman"/>
          </w:rPr>
          <w:t xml:space="preserve"> which can require some re-work when converting from one to another. </w:t>
        </w:r>
      </w:ins>
      <w:ins w:id="1440" w:author="Russell, Seth" w:date="2018-12-20T15:29:00Z">
        <w:r w:rsidR="00234AA4">
          <w:rPr>
            <w:rFonts w:ascii="Times" w:eastAsia="Cambria" w:hAnsi="Times" w:cs="Times New Roman"/>
          </w:rPr>
          <w:t xml:space="preserve">For example, a matrix can only contain 1 data type </w:t>
        </w:r>
      </w:ins>
      <w:ins w:id="1441" w:author="Russell, Seth" w:date="2018-12-20T15:33:00Z">
        <w:r w:rsidR="00234AA4">
          <w:rPr>
            <w:rFonts w:ascii="Times" w:eastAsia="Cambria" w:hAnsi="Times" w:cs="Times New Roman"/>
          </w:rPr>
          <w:t xml:space="preserve">such as character or numeric; </w:t>
        </w:r>
      </w:ins>
      <w:ins w:id="1442" w:author="Russell, Seth" w:date="2018-12-20T16:07:00Z">
        <w:r w:rsidR="00A408F5">
          <w:rPr>
            <w:rFonts w:ascii="Times" w:eastAsia="Cambria" w:hAnsi="Times" w:cs="Times New Roman"/>
          </w:rPr>
          <w:t>data.frame</w:t>
        </w:r>
      </w:ins>
      <w:ins w:id="1443" w:author="Russell, Seth" w:date="2018-12-20T16:25:00Z">
        <w:r w:rsidR="00745143">
          <w:rPr>
            <w:rFonts w:ascii="Times" w:eastAsia="Cambria" w:hAnsi="Times" w:cs="Times New Roman"/>
          </w:rPr>
          <w:t xml:space="preserve">s and tibbles support shortcut notations such as </w:t>
        </w:r>
        <w:r w:rsidR="00745143" w:rsidRPr="00745143">
          <w:rPr>
            <w:rFonts w:ascii="Consolas" w:eastAsia="Cambria" w:hAnsi="Consolas" w:cs="Consolas"/>
            <w:rPrChange w:id="1444" w:author="Russell, Seth" w:date="2018-12-20T16:26:00Z">
              <w:rPr>
                <w:rFonts w:ascii="Times" w:eastAsia="Cambria" w:hAnsi="Times" w:cs="Times New Roman"/>
              </w:rPr>
            </w:rPrChange>
          </w:rPr>
          <w:t>mydf$col</w:t>
        </w:r>
      </w:ins>
      <w:ins w:id="1445" w:author="Russell, Seth" w:date="2018-12-20T16:26:00Z">
        <w:r w:rsidR="00745143" w:rsidRPr="00745143">
          <w:rPr>
            <w:rFonts w:ascii="Consolas" w:eastAsia="Cambria" w:hAnsi="Consolas" w:cs="Consolas"/>
            <w:rPrChange w:id="1446" w:author="Russell, Seth" w:date="2018-12-20T16:26:00Z">
              <w:rPr>
                <w:rFonts w:ascii="Times" w:eastAsia="Cambria" w:hAnsi="Times" w:cs="Times New Roman"/>
              </w:rPr>
            </w:rPrChange>
          </w:rPr>
          <w:t>name</w:t>
        </w:r>
        <w:r w:rsidR="00745143">
          <w:rPr>
            <w:rFonts w:ascii="Times" w:eastAsia="Cambria" w:hAnsi="Times" w:cs="Times New Roman"/>
          </w:rPr>
          <w:t xml:space="preserve">. </w:t>
        </w:r>
      </w:ins>
      <w:ins w:id="1447" w:author="Russell, Seth" w:date="2018-12-15T19:12:00Z">
        <w:r w:rsidRPr="005C6BD8">
          <w:rPr>
            <w:rFonts w:ascii="Times" w:eastAsia="Cambria" w:hAnsi="Times" w:cs="Times New Roman"/>
          </w:rPr>
          <w:t>Another key point found is that an “env” with no parent environment is significantly faster (up to 50x) than one with a parent env. In the end, optimization efforts resulted in reducing run time by 80%.</w:t>
        </w:r>
      </w:ins>
    </w:p>
    <w:p w14:paraId="47523D5E" w14:textId="77777777" w:rsidR="00490AF5" w:rsidRPr="005C6BD8" w:rsidRDefault="00490AF5" w:rsidP="00490AF5">
      <w:pPr>
        <w:rPr>
          <w:ins w:id="1448" w:author="Russell, Seth" w:date="2018-12-15T19:12:00Z"/>
          <w:rFonts w:ascii="Times" w:eastAsia="Cambria" w:hAnsi="Times" w:cs="Times New Roman"/>
        </w:rPr>
      </w:pPr>
    </w:p>
    <w:p w14:paraId="3909293F" w14:textId="5CD8C5D5" w:rsidR="00490AF5" w:rsidRDefault="00490AF5" w:rsidP="00490AF5">
      <w:pPr>
        <w:rPr>
          <w:ins w:id="1449" w:author="Russell, Seth" w:date="2018-12-15T19:12:00Z"/>
          <w:rFonts w:ascii="Times" w:eastAsia="Cambria" w:hAnsi="Times" w:cs="Times New Roman"/>
        </w:rPr>
      </w:pPr>
      <w:ins w:id="1450" w:author="Russell, Seth" w:date="2018-12-15T19:12:00Z">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the </w:t>
        </w:r>
        <w:r w:rsidRPr="00567A0C">
          <w:rPr>
            <w:rFonts w:ascii="Consolas" w:eastAsia="Cambria" w:hAnsi="Consolas" w:cs="Consolas"/>
            <w:rPrChange w:id="1451" w:author="Russell, Seth" w:date="2018-12-20T17:12:00Z">
              <w:rPr>
                <w:rFonts w:ascii="Times" w:eastAsia="Cambria" w:hAnsi="Times" w:cs="Times New Roman"/>
              </w:rPr>
            </w:rPrChange>
          </w:rPr>
          <w:t>.Call()</w:t>
        </w:r>
        <w:r w:rsidRPr="005C6BD8">
          <w:rPr>
            <w:rFonts w:ascii="Times" w:eastAsia="Cambria" w:hAnsi="Times" w:cs="Times New Roman"/>
          </w:rPr>
          <w:t xml:space="preserve"> function. In order to profile C++ code, you need to use non-R specific tools such as XCode on macOS or gprof on </w:t>
        </w:r>
      </w:ins>
      <w:ins w:id="1452" w:author="Russell, Seth" w:date="2018-12-20T15:26:00Z">
        <w:r w:rsidR="00713746">
          <w:rPr>
            <w:rFonts w:ascii="Times" w:eastAsia="Cambria" w:hAnsi="Times" w:cs="Times New Roman"/>
          </w:rPr>
          <w:t>non-macOS</w:t>
        </w:r>
      </w:ins>
      <w:ins w:id="1453" w:author="Tell Bennett" w:date="2018-12-20T11:20:00Z">
        <w:del w:id="1454" w:author="Russell, Seth" w:date="2018-12-20T15:26:00Z">
          <w:r w:rsidR="00A12BB2" w:rsidDel="00713746">
            <w:rPr>
              <w:rFonts w:ascii="Times" w:eastAsia="Cambria" w:hAnsi="Times" w:cs="Times New Roman"/>
            </w:rPr>
            <w:delText>a</w:delText>
          </w:r>
        </w:del>
        <w:r w:rsidR="00A12BB2">
          <w:rPr>
            <w:rFonts w:ascii="Times" w:eastAsia="Cambria" w:hAnsi="Times" w:cs="Times New Roman"/>
          </w:rPr>
          <w:t xml:space="preserve"> </w:t>
        </w:r>
      </w:ins>
      <w:ins w:id="1455" w:author="Russell, Seth" w:date="2018-12-15T19:12:00Z">
        <w:r w:rsidRPr="005C6BD8">
          <w:rPr>
            <w:rFonts w:ascii="Times" w:eastAsia="Cambria" w:hAnsi="Times" w:cs="Times New Roman"/>
          </w:rPr>
          <w:t>Unix</w:t>
        </w:r>
      </w:ins>
      <w:ins w:id="1456" w:author="Tell Bennett" w:date="2018-12-20T11:21:00Z">
        <w:r w:rsidR="00A12BB2">
          <w:rPr>
            <w:rFonts w:ascii="Times" w:eastAsia="Cambria" w:hAnsi="Times" w:cs="Times New Roman"/>
          </w:rPr>
          <w:t>-</w:t>
        </w:r>
      </w:ins>
      <w:ins w:id="1457" w:author="Russell, Seth" w:date="2018-12-15T19:12:00Z">
        <w:del w:id="1458" w:author="Tell Bennett" w:date="2018-12-20T11:20:00Z">
          <w:r w:rsidRPr="005C6BD8" w:rsidDel="00A12BB2">
            <w:rPr>
              <w:rFonts w:ascii="Times" w:eastAsia="Cambria" w:hAnsi="Times" w:cs="Times New Roman"/>
            </w:rPr>
            <w:delText xml:space="preserve"> </w:delText>
          </w:r>
        </w:del>
        <w:r w:rsidRPr="005C6BD8">
          <w:rPr>
            <w:rFonts w:ascii="Times" w:eastAsia="Cambria" w:hAnsi="Times" w:cs="Times New Roman"/>
          </w:rPr>
          <w:t xml:space="preserve">based </w:t>
        </w:r>
      </w:ins>
      <w:ins w:id="1459" w:author="Tell Bennett" w:date="2018-12-20T11:21:00Z">
        <w:r w:rsidR="00A12BB2">
          <w:rPr>
            <w:rFonts w:ascii="Times" w:eastAsia="Cambria" w:hAnsi="Times" w:cs="Times New Roman"/>
          </w:rPr>
          <w:t xml:space="preserve">operating </w:t>
        </w:r>
        <w:commentRangeStart w:id="1460"/>
        <w:r w:rsidR="00A12BB2">
          <w:rPr>
            <w:rFonts w:ascii="Times" w:eastAsia="Cambria" w:hAnsi="Times" w:cs="Times New Roman"/>
          </w:rPr>
          <w:t>system</w:t>
        </w:r>
        <w:commentRangeEnd w:id="1460"/>
        <w:r w:rsidR="00A12BB2">
          <w:rPr>
            <w:rStyle w:val="CommentReference"/>
          </w:rPr>
          <w:commentReference w:id="1460"/>
        </w:r>
        <w:r w:rsidR="00A12BB2">
          <w:rPr>
            <w:rFonts w:ascii="Times" w:eastAsia="Cambria" w:hAnsi="Times" w:cs="Times New Roman"/>
          </w:rPr>
          <w:t xml:space="preserve"> (OS)</w:t>
        </w:r>
      </w:ins>
      <w:ins w:id="1461" w:author="Russell, Seth" w:date="2018-12-15T19:12:00Z">
        <w:del w:id="1462" w:author="Tell Bennett" w:date="2018-12-20T11:21:00Z">
          <w:r w:rsidRPr="005C6BD8" w:rsidDel="00A12BB2">
            <w:rPr>
              <w:rFonts w:ascii="Times" w:eastAsia="Cambria" w:hAnsi="Times" w:cs="Times New Roman"/>
            </w:rPr>
            <w:delText>OSes</w:delText>
          </w:r>
        </w:del>
        <w:r w:rsidRPr="005C6BD8">
          <w:rPr>
            <w:rFonts w:ascii="Times" w:eastAsia="Cambria" w:hAnsi="Times" w:cs="Times New Roman"/>
          </w:rPr>
          <w:t>.</w:t>
        </w:r>
        <w:r>
          <w:rPr>
            <w:rFonts w:ascii="Times" w:eastAsia="Cambria" w:hAnsi="Times" w:cs="Times New Roman"/>
          </w:rPr>
          <w:t xml:space="preserve"> See “</w:t>
        </w:r>
        <w:r w:rsidRPr="00925389">
          <w:rPr>
            <w:rFonts w:ascii="Times" w:eastAsia="Cambria" w:hAnsi="Times" w:cs="Times New Roman"/>
          </w:rPr>
          <w:t>R_with_C++_profiling.md</w:t>
        </w:r>
        <w:r>
          <w:rPr>
            <w:rFonts w:ascii="Times" w:eastAsia="Cambria" w:hAnsi="Times" w:cs="Times New Roman"/>
          </w:rPr>
          <w:t>” in our source code repository for some guidance on this topic.</w:t>
        </w:r>
      </w:ins>
    </w:p>
    <w:p w14:paraId="2F803785" w14:textId="77777777" w:rsidR="00490AF5" w:rsidRDefault="00490AF5" w:rsidP="00490AF5">
      <w:pPr>
        <w:rPr>
          <w:ins w:id="1463" w:author="Russell, Seth" w:date="2018-12-15T19:12:00Z"/>
          <w:rFonts w:ascii="Times" w:eastAsia="Cambria" w:hAnsi="Times" w:cs="Times New Roman"/>
        </w:rPr>
      </w:pPr>
    </w:p>
    <w:p w14:paraId="64DEB6CA" w14:textId="77777777" w:rsidR="00490AF5" w:rsidRDefault="00490AF5" w:rsidP="00490AF5">
      <w:pPr>
        <w:rPr>
          <w:ins w:id="1464" w:author="Russell, Seth" w:date="2018-12-15T19:12:00Z"/>
          <w:rFonts w:ascii="Times" w:eastAsia="Cambria" w:hAnsi="Times" w:cs="Times New Roman"/>
        </w:rPr>
      </w:pPr>
      <w:ins w:id="1465" w:author="Russell, Seth" w:date="2018-12-15T19:12:00Z">
        <w:r w:rsidRPr="005C6BD8">
          <w:rPr>
            <w:rFonts w:ascii="Times" w:eastAsia="Cambria" w:hAnsi="Times" w:cs="Times New Roman"/>
          </w:rPr>
          <w:t>Some general lessons learned from profiling and benchmarking:</w:t>
        </w:r>
      </w:ins>
    </w:p>
    <w:p w14:paraId="4F175C8B" w14:textId="77777777" w:rsidR="00490AF5" w:rsidRPr="005C6BD8" w:rsidRDefault="00490AF5" w:rsidP="00490AF5">
      <w:pPr>
        <w:rPr>
          <w:ins w:id="1466" w:author="Russell, Seth" w:date="2018-12-15T19:12:00Z"/>
          <w:rFonts w:ascii="Times" w:eastAsia="Cambria" w:hAnsi="Times" w:cs="Times New Roman"/>
        </w:rPr>
      </w:pPr>
    </w:p>
    <w:p w14:paraId="4E460F52" w14:textId="77777777" w:rsidR="00490AF5" w:rsidRPr="005C6BD8" w:rsidRDefault="00490AF5" w:rsidP="00490AF5">
      <w:pPr>
        <w:numPr>
          <w:ilvl w:val="0"/>
          <w:numId w:val="9"/>
        </w:numPr>
        <w:contextualSpacing w:val="0"/>
        <w:rPr>
          <w:ins w:id="1467" w:author="Russell, Seth" w:date="2018-12-15T19:12:00Z"/>
          <w:rFonts w:ascii="Times" w:eastAsia="Cambria" w:hAnsi="Times" w:cs="Times New Roman"/>
        </w:rPr>
      </w:pPr>
      <w:ins w:id="1468" w:author="Russell, Seth" w:date="2018-12-15T19:12:00Z">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ins>
    </w:p>
    <w:p w14:paraId="70C699EC" w14:textId="77777777" w:rsidR="00490AF5" w:rsidRPr="005C6BD8" w:rsidRDefault="00490AF5" w:rsidP="00490AF5">
      <w:pPr>
        <w:numPr>
          <w:ilvl w:val="0"/>
          <w:numId w:val="9"/>
        </w:numPr>
        <w:contextualSpacing w:val="0"/>
        <w:rPr>
          <w:ins w:id="1469" w:author="Russell, Seth" w:date="2018-12-15T19:12:00Z"/>
          <w:rFonts w:ascii="Times" w:eastAsia="Cambria" w:hAnsi="Times" w:cs="Times New Roman"/>
        </w:rPr>
      </w:pPr>
      <w:ins w:id="1470" w:author="Russell, Seth" w:date="2018-12-15T19:12:00Z">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ins>
    </w:p>
    <w:p w14:paraId="0E0BEA79" w14:textId="77777777" w:rsidR="00490AF5" w:rsidRPr="005C6BD8" w:rsidRDefault="00490AF5" w:rsidP="00490AF5">
      <w:pPr>
        <w:numPr>
          <w:ilvl w:val="0"/>
          <w:numId w:val="9"/>
        </w:numPr>
        <w:contextualSpacing w:val="0"/>
        <w:rPr>
          <w:ins w:id="1471" w:author="Russell, Seth" w:date="2018-12-15T19:12:00Z"/>
          <w:rFonts w:ascii="Times" w:eastAsia="Cambria" w:hAnsi="Times" w:cs="Times New Roman"/>
        </w:rPr>
      </w:pPr>
      <w:ins w:id="1472" w:author="Russell, Seth" w:date="2018-12-15T19:12:00Z">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ins>
    </w:p>
    <w:p w14:paraId="7A2EE19F" w14:textId="77777777" w:rsidR="00490AF5" w:rsidRDefault="00490AF5" w:rsidP="00490AF5">
      <w:pPr>
        <w:numPr>
          <w:ilvl w:val="0"/>
          <w:numId w:val="9"/>
        </w:numPr>
        <w:contextualSpacing w:val="0"/>
        <w:rPr>
          <w:ins w:id="1473" w:author="Russell, Seth" w:date="2018-12-15T19:12:00Z"/>
          <w:rFonts w:ascii="Times" w:eastAsia="Cambria" w:hAnsi="Times" w:cs="Times New Roman"/>
        </w:rPr>
      </w:pPr>
      <w:ins w:id="1474" w:author="Russell, Seth" w:date="2018-12-15T19:12:00Z">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Rcpp,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ins>
    </w:p>
    <w:p w14:paraId="73927D68" w14:textId="77777777" w:rsidR="00490AF5" w:rsidRPr="005C6BD8" w:rsidRDefault="00490AF5" w:rsidP="00490AF5">
      <w:pPr>
        <w:ind w:left="720"/>
        <w:rPr>
          <w:ins w:id="1475" w:author="Russell, Seth" w:date="2018-12-15T19:12:00Z"/>
          <w:rFonts w:ascii="Times" w:eastAsia="Cambria" w:hAnsi="Times" w:cs="Times New Roman"/>
        </w:rPr>
      </w:pPr>
    </w:p>
    <w:p w14:paraId="2AD20D71" w14:textId="65C8409C" w:rsidR="00490AF5" w:rsidRPr="00490AF5" w:rsidRDefault="00490AF5" w:rsidP="00490AF5">
      <w:pPr>
        <w:contextualSpacing w:val="0"/>
        <w:rPr>
          <w:ins w:id="1476" w:author="Russell, Seth" w:date="2018-12-15T18:50:00Z"/>
          <w:rFonts w:ascii="Times" w:eastAsia="Cambria" w:hAnsi="Times" w:cs="Times New Roman"/>
          <w:b/>
          <w:szCs w:val="24"/>
          <w:rPrChange w:id="1477" w:author="Russell, Seth" w:date="2018-12-15T19:11:00Z">
            <w:rPr>
              <w:ins w:id="1478" w:author="Russell, Seth" w:date="2018-12-15T18:50:00Z"/>
            </w:rPr>
          </w:rPrChange>
        </w:rPr>
      </w:pPr>
      <w:ins w:id="1479" w:author="Russell, Seth" w:date="2018-12-15T19:12:00Z">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ins>
      <w:ins w:id="1480" w:author="Russell, Seth" w:date="2018-12-17T08:25:00Z">
        <w:r w:rsidR="001B60B9">
          <w:rPr>
            <w:rFonts w:ascii="Times" w:eastAsia="Cambria" w:hAnsi="Times" w:cs="Times New Roman"/>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ins>
      <w:ins w:id="1481" w:author="Russell, Seth" w:date="2018-12-15T19:12:00Z">
        <w:r w:rsidRPr="005C6BD8">
          <w:rPr>
            <w:rFonts w:ascii="Times" w:eastAsia="Cambria" w:hAnsi="Times" w:cs="Times New Roman"/>
          </w:rPr>
          <w:fldChar w:fldCharType="separate"/>
        </w:r>
      </w:ins>
      <w:ins w:id="1482" w:author="Russell, Seth" w:date="2018-12-17T08:25:00Z">
        <w:r w:rsidR="001B60B9">
          <w:rPr>
            <w:rFonts w:ascii="Times" w:eastAsia="Cambria" w:hAnsi="Times" w:cs="Times New Roman"/>
            <w:noProof/>
          </w:rPr>
          <w:t>(Wickham, 2014b; Robinson, 2017)</w:t>
        </w:r>
      </w:ins>
      <w:ins w:id="1483" w:author="Russell, Seth" w:date="2018-12-15T19:12:00Z">
        <w:r w:rsidRPr="005C6BD8">
          <w:rPr>
            <w:rFonts w:ascii="Times" w:eastAsia="Cambria" w:hAnsi="Times" w:cs="Times New Roman"/>
          </w:rPr>
          <w:fldChar w:fldCharType="end"/>
        </w:r>
        <w:r w:rsidRPr="005C6BD8">
          <w:rPr>
            <w:rFonts w:ascii="Times" w:eastAsia="Cambria" w:hAnsi="Times" w:cs="Times New Roman"/>
          </w:rPr>
          <w:t>.</w:t>
        </w:r>
      </w:ins>
    </w:p>
    <w:p w14:paraId="6D224165" w14:textId="77777777" w:rsidR="00A80936" w:rsidRPr="005C6BD8" w:rsidRDefault="00A80936" w:rsidP="00A80936">
      <w:pPr>
        <w:contextualSpacing w:val="0"/>
        <w:rPr>
          <w:rFonts w:ascii="Times" w:eastAsia="Cambria" w:hAnsi="Times" w:cs="Times New Roman"/>
          <w:szCs w:val="24"/>
        </w:rPr>
      </w:pPr>
    </w:p>
    <w:p w14:paraId="253E6E2F" w14:textId="07D6BC45" w:rsidR="005C6BD8" w:rsidRPr="005C6BD8" w:rsidDel="00182F59" w:rsidRDefault="005C6BD8">
      <w:pPr>
        <w:pStyle w:val="Heading2"/>
        <w:rPr>
          <w:del w:id="1484" w:author="Russell, Seth" w:date="2018-12-11T14:04:00Z"/>
        </w:rPr>
        <w:pPrChange w:id="1485" w:author="Russell, Seth" w:date="2018-12-17T08:24:00Z">
          <w:pPr>
            <w:contextualSpacing w:val="0"/>
          </w:pPr>
        </w:pPrChange>
      </w:pPr>
      <w:del w:id="1486" w:author="Russell, Seth" w:date="2018-12-11T14:04:00Z">
        <w:r w:rsidRPr="005C6BD8" w:rsidDel="00182F59">
          <w:delText>IDENTIFY AND VALIDATE PERFORMANCE TARGET</w:delText>
        </w:r>
      </w:del>
    </w:p>
    <w:p w14:paraId="538F9FE8" w14:textId="6E6A1615" w:rsidR="002D08F9" w:rsidDel="00182F59" w:rsidRDefault="002D08F9">
      <w:pPr>
        <w:pStyle w:val="Heading2"/>
        <w:rPr>
          <w:del w:id="1487" w:author="Russell, Seth" w:date="2018-12-11T14:04:00Z"/>
          <w:rFonts w:ascii="Times" w:hAnsi="Times" w:cs="Times New Roman"/>
        </w:rPr>
        <w:pPrChange w:id="1488" w:author="Russell, Seth" w:date="2018-12-17T08:24:00Z">
          <w:pPr>
            <w:contextualSpacing w:val="0"/>
          </w:pPr>
        </w:pPrChange>
      </w:pPr>
      <w:del w:id="1489" w:author="Russell, Seth" w:date="2018-12-11T14:04:00Z">
        <w:r w:rsidRPr="005C6BD8" w:rsidDel="00182F59">
          <w:rPr>
            <w:rFonts w:ascii="Times" w:hAnsi="Times" w:cs="Times New Roman"/>
          </w:rPr>
          <w:delTex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delText>
        </w:r>
        <w:r w:rsidR="005C6BD8" w:rsidDel="00182F59">
          <w:rPr>
            <w:rFonts w:ascii="Times" w:hAnsi="Times" w:cs="Times New Roman"/>
          </w:rPr>
          <w:delText>izing if it does not add value.</w:delText>
        </w:r>
      </w:del>
    </w:p>
    <w:p w14:paraId="4A2D6927" w14:textId="76DE130B" w:rsidR="005C6BD8" w:rsidRPr="005C6BD8" w:rsidDel="00182F59" w:rsidRDefault="005C6BD8">
      <w:pPr>
        <w:pStyle w:val="Heading2"/>
        <w:rPr>
          <w:del w:id="1490" w:author="Russell, Seth" w:date="2018-12-11T14:04:00Z"/>
          <w:rFonts w:ascii="Times" w:hAnsi="Times" w:cs="Times New Roman"/>
        </w:rPr>
        <w:pPrChange w:id="1491" w:author="Russell, Seth" w:date="2018-12-17T08:24:00Z">
          <w:pPr>
            <w:contextualSpacing w:val="0"/>
          </w:pPr>
        </w:pPrChange>
      </w:pPr>
    </w:p>
    <w:p w14:paraId="47F65CA0" w14:textId="0045922D" w:rsidR="002D08F9" w:rsidDel="00182F59" w:rsidRDefault="002D08F9">
      <w:pPr>
        <w:pStyle w:val="Heading2"/>
        <w:rPr>
          <w:del w:id="1492" w:author="Russell, Seth" w:date="2018-12-11T14:04:00Z"/>
          <w:rFonts w:ascii="Times" w:hAnsi="Times" w:cs="Times New Roman"/>
        </w:rPr>
        <w:pPrChange w:id="1493" w:author="Russell, Seth" w:date="2018-12-17T08:24:00Z">
          <w:pPr>
            <w:contextualSpacing w:val="0"/>
          </w:pPr>
        </w:pPrChange>
      </w:pPr>
      <w:del w:id="1494" w:author="Russell, Seth" w:date="2018-12-11T14:04:00Z">
        <w:r w:rsidRPr="005C6BD8" w:rsidDel="00182F59">
          <w:rPr>
            <w:rFonts w:ascii="Times" w:hAnsi="Times" w:cs="Times New Roman"/>
          </w:rPr>
          <w:delText xml:space="preserve">The Python Foundation’s Python language wiki provides excellent high-level advice </w:delText>
        </w:r>
        <w:r w:rsidRPr="005C6BD8" w:rsidDel="00182F59">
          <w:rPr>
            <w:rFonts w:ascii="Times" w:hAnsi="Times" w:cs="Times New Roman"/>
          </w:rPr>
          <w:fldChar w:fldCharType="begin"/>
        </w:r>
      </w:del>
      <w:del w:id="1495" w:author="Russell, Seth" w:date="2018-11-07T13:51:00Z">
        <w:r w:rsidRPr="005C6BD8" w:rsidDel="00D70116">
          <w:rPr>
            <w:rFonts w:ascii="Times" w:hAnsi="Times" w:cs="Times New Roman"/>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del w:id="1496" w:author="Russell, Seth" w:date="2018-12-11T14:04:00Z">
        <w:r w:rsidRPr="005C6BD8" w:rsidDel="00182F59">
          <w:rPr>
            <w:rFonts w:ascii="Times" w:hAnsi="Times" w:cs="Times New Roman"/>
          </w:rPr>
          <w:fldChar w:fldCharType="separate"/>
        </w:r>
      </w:del>
      <w:del w:id="1497" w:author="Russell, Seth" w:date="2018-11-07T13:51:00Z">
        <w:r w:rsidRPr="009D01E6" w:rsidDel="00D70116">
          <w:rPr>
            <w:rFonts w:ascii="Times" w:hAnsi="Times" w:cs="Times New Roman"/>
          </w:rPr>
          <w:delText>(</w:delText>
        </w:r>
        <w:r w:rsidRPr="00271BA6" w:rsidDel="00D70116">
          <w:rPr>
            <w:rFonts w:ascii="Times" w:hAnsi="Times" w:cs="Times New Roman"/>
            <w:i/>
            <w:iCs/>
          </w:rPr>
          <w:delText>Performance Tips</w:delText>
        </w:r>
        <w:r w:rsidRPr="00271BA6" w:rsidDel="00D70116">
          <w:rPr>
            <w:rFonts w:ascii="Times" w:hAnsi="Times" w:cs="Times New Roman"/>
          </w:rPr>
          <w:delText>)</w:delText>
        </w:r>
      </w:del>
      <w:del w:id="1498" w:author="Russell, Seth" w:date="2018-12-11T14:04:00Z">
        <w:r w:rsidRPr="005C6BD8" w:rsidDel="00182F59">
          <w:rPr>
            <w:rFonts w:ascii="Times" w:hAnsi="Times" w:cs="Times New Roman"/>
          </w:rPr>
          <w:fldChar w:fldCharType="end"/>
        </w:r>
        <w:r w:rsidRPr="005C6BD8" w:rsidDel="00182F59">
          <w:rPr>
            <w:rFonts w:ascii="Times" w:hAnsi="Times" w:cs="Times New Roman"/>
          </w:rPr>
          <w:delText>: First get the software working correctly, test to see if it is correct, profile the application if it is slow, and lastly optimize based on the results of code profiling. If necessary, repeat multiple cycles of testing, profiling, and optimization phases.</w:delText>
        </w:r>
      </w:del>
    </w:p>
    <w:p w14:paraId="0B9EBC6F" w14:textId="080577DB" w:rsidR="005C6BD8" w:rsidRPr="005C6BD8" w:rsidDel="00182F59" w:rsidRDefault="005C6BD8">
      <w:pPr>
        <w:pStyle w:val="Heading2"/>
        <w:rPr>
          <w:del w:id="1499" w:author="Russell, Seth" w:date="2018-12-11T14:04:00Z"/>
          <w:rFonts w:ascii="Times" w:hAnsi="Times" w:cs="Times New Roman"/>
        </w:rPr>
        <w:pPrChange w:id="1500" w:author="Russell, Seth" w:date="2018-12-17T08:24:00Z">
          <w:pPr>
            <w:contextualSpacing w:val="0"/>
          </w:pPr>
        </w:pPrChange>
      </w:pPr>
    </w:p>
    <w:p w14:paraId="514C3BB1" w14:textId="55393E39" w:rsidR="002D08F9" w:rsidDel="00182F59" w:rsidRDefault="002D08F9">
      <w:pPr>
        <w:pStyle w:val="Heading2"/>
        <w:rPr>
          <w:del w:id="1501" w:author="Russell, Seth" w:date="2018-12-11T14:04:00Z"/>
          <w:rFonts w:ascii="Times" w:hAnsi="Times" w:cs="Times New Roman"/>
        </w:rPr>
        <w:pPrChange w:id="1502" w:author="Russell, Seth" w:date="2018-12-17T08:24:00Z">
          <w:pPr>
            <w:contextualSpacing w:val="0"/>
          </w:pPr>
        </w:pPrChange>
      </w:pPr>
      <w:del w:id="1503" w:author="Russell, Seth" w:date="2018-12-11T14:04:00Z">
        <w:r w:rsidRPr="005C6BD8" w:rsidDel="00182F59">
          <w:rPr>
            <w:rFonts w:ascii="Times" w:hAnsi="Times" w:cs="Times New Roman"/>
          </w:rPr>
          <w:delTex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delText>
        </w:r>
      </w:del>
    </w:p>
    <w:p w14:paraId="13EDF828" w14:textId="1014E681" w:rsidR="005C6BD8" w:rsidRPr="005C6BD8" w:rsidDel="00182F59" w:rsidRDefault="005C6BD8">
      <w:pPr>
        <w:pStyle w:val="Heading2"/>
        <w:rPr>
          <w:del w:id="1504" w:author="Russell, Seth" w:date="2018-12-11T14:04:00Z"/>
          <w:rFonts w:ascii="Times" w:hAnsi="Times" w:cs="Times New Roman"/>
        </w:rPr>
        <w:pPrChange w:id="1505" w:author="Russell, Seth" w:date="2018-12-17T08:24:00Z">
          <w:pPr>
            <w:contextualSpacing w:val="0"/>
          </w:pPr>
        </w:pPrChange>
      </w:pPr>
    </w:p>
    <w:p w14:paraId="749ADFC5" w14:textId="049F54D0" w:rsidR="002D08F9" w:rsidDel="00182F59" w:rsidRDefault="002D08F9">
      <w:pPr>
        <w:pStyle w:val="Heading2"/>
        <w:rPr>
          <w:del w:id="1506" w:author="Russell, Seth" w:date="2018-12-11T14:04:00Z"/>
          <w:rFonts w:ascii="Times" w:hAnsi="Times" w:cs="Times New Roman"/>
        </w:rPr>
        <w:pPrChange w:id="1507" w:author="Russell, Seth" w:date="2018-12-17T08:24:00Z">
          <w:pPr>
            <w:contextualSpacing w:val="0"/>
          </w:pPr>
        </w:pPrChange>
      </w:pPr>
      <w:del w:id="1508" w:author="Russell, Seth" w:date="2018-12-11T14:04:00Z">
        <w:r w:rsidRPr="005C6BD8" w:rsidDel="00182F59">
          <w:rPr>
            <w:rFonts w:ascii="Times" w:hAnsi="Times" w:cs="Times New Roman"/>
          </w:rPr>
          <w:delText xml:space="preserve">Once a performance target has been identified, development of acceptance tests for performance can begin. While performance testing is often considered an anti-pattern of testing </w:delText>
        </w:r>
        <w:r w:rsidRPr="005C6BD8" w:rsidDel="00182F59">
          <w:rPr>
            <w:rFonts w:ascii="Times" w:hAnsi="Times" w:cs="Times New Roman"/>
          </w:rPr>
          <w:fldChar w:fldCharType="begin"/>
        </w:r>
      </w:del>
      <w:del w:id="1509" w:author="Russell, Seth" w:date="2018-11-08T10:33:00Z">
        <w:r w:rsidRPr="005C6BD8" w:rsidDel="003F4355">
          <w:rPr>
            <w:rFonts w:ascii="Times" w:hAnsi="Times" w:cs="Times New Roman"/>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del w:id="1510" w:author="Russell, Seth" w:date="2018-12-11T14:04:00Z">
        <w:r w:rsidRPr="005C6BD8" w:rsidDel="00182F59">
          <w:rPr>
            <w:rFonts w:ascii="Times" w:hAnsi="Times" w:cs="Times New Roman"/>
          </w:rPr>
          <w:fldChar w:fldCharType="separate"/>
        </w:r>
      </w:del>
      <w:del w:id="1511" w:author="Russell, Seth" w:date="2018-11-08T10:33:00Z">
        <w:r w:rsidRPr="009D01E6" w:rsidDel="003F4355">
          <w:rPr>
            <w:rFonts w:ascii="Times" w:hAnsi="Times" w:cs="Times New Roman"/>
            <w:noProof/>
          </w:rPr>
          <w:delText>(Jarkko Moilanen)</w:delText>
        </w:r>
      </w:del>
      <w:del w:id="1512"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Sommerville, 2015)</w:delText>
        </w:r>
        <w:r w:rsidRPr="005C6BD8" w:rsidDel="00182F59">
          <w:rPr>
            <w:rFonts w:ascii="Times" w:hAnsi="Times" w:cs="Times New Roman"/>
          </w:rPr>
          <w:fldChar w:fldCharType="end"/>
        </w:r>
        <w:r w:rsidRPr="005C6BD8" w:rsidDel="00182F59">
          <w:rPr>
            <w:rFonts w:ascii="Times" w:hAnsi="Times" w:cs="Times New Roman"/>
          </w:rPr>
          <w:delText>.</w:delText>
        </w:r>
      </w:del>
    </w:p>
    <w:p w14:paraId="2E6BBF7F" w14:textId="6F8560F0" w:rsidR="005C6BD8" w:rsidRPr="005C6BD8" w:rsidDel="00182F59" w:rsidRDefault="005C6BD8">
      <w:pPr>
        <w:pStyle w:val="Heading2"/>
        <w:rPr>
          <w:del w:id="1513" w:author="Russell, Seth" w:date="2018-12-11T14:04:00Z"/>
          <w:rFonts w:ascii="Times" w:hAnsi="Times" w:cs="Times New Roman"/>
        </w:rPr>
        <w:pPrChange w:id="1514" w:author="Russell, Seth" w:date="2018-12-17T08:24:00Z">
          <w:pPr>
            <w:contextualSpacing w:val="0"/>
          </w:pPr>
        </w:pPrChange>
      </w:pPr>
    </w:p>
    <w:p w14:paraId="74878D09" w14:textId="06B4AA7F" w:rsidR="002D08F9" w:rsidRPr="005C6BD8" w:rsidDel="00182F59" w:rsidRDefault="002D08F9">
      <w:pPr>
        <w:pStyle w:val="Heading2"/>
        <w:rPr>
          <w:del w:id="1515" w:author="Russell, Seth" w:date="2018-12-11T14:04:00Z"/>
          <w:rFonts w:ascii="Times" w:hAnsi="Times" w:cs="Times New Roman"/>
        </w:rPr>
        <w:pPrChange w:id="1516" w:author="Russell, Seth" w:date="2018-12-17T08:24:00Z">
          <w:pPr>
            <w:contextualSpacing w:val="0"/>
          </w:pPr>
        </w:pPrChange>
      </w:pPr>
      <w:del w:id="1517" w:author="Russell, Seth" w:date="2018-12-11T14:04:00Z">
        <w:r w:rsidRPr="005C6BD8" w:rsidDel="00182F59">
          <w:rPr>
            <w:rFonts w:ascii="Times" w:hAnsi="Times" w:cs="Times New Roman"/>
          </w:rPr>
          <w:delText>Here is an example of performance validation testing from PCCC:</w:delText>
        </w:r>
      </w:del>
    </w:p>
    <w:p w14:paraId="4AC073CE" w14:textId="5BFD7ECF" w:rsidR="005C6BD8" w:rsidDel="00182F59" w:rsidRDefault="005C6BD8">
      <w:pPr>
        <w:pStyle w:val="Heading2"/>
        <w:rPr>
          <w:del w:id="1518" w:author="Russell, Seth" w:date="2018-12-11T14:04:00Z"/>
          <w:rFonts w:ascii="Times" w:hAnsi="Times" w:cs="Consolas"/>
        </w:rPr>
        <w:pPrChange w:id="1519" w:author="Russell, Seth" w:date="2018-12-17T08:24:00Z">
          <w:pPr>
            <w:contextualSpacing w:val="0"/>
          </w:pPr>
        </w:pPrChange>
      </w:pPr>
    </w:p>
    <w:p w14:paraId="0F3A97DF" w14:textId="6322B464" w:rsidR="002D08F9" w:rsidRPr="005C6BD8" w:rsidDel="00182F59" w:rsidRDefault="002D08F9">
      <w:pPr>
        <w:pStyle w:val="Heading2"/>
        <w:rPr>
          <w:del w:id="1520" w:author="Russell, Seth" w:date="2018-12-11T14:04:00Z"/>
          <w:rFonts w:ascii="Consolas" w:hAnsi="Consolas" w:cs="Consolas"/>
        </w:rPr>
        <w:pPrChange w:id="1521" w:author="Russell, Seth" w:date="2018-12-17T08:24:00Z">
          <w:pPr>
            <w:ind w:left="720"/>
            <w:contextualSpacing w:val="0"/>
          </w:pPr>
        </w:pPrChange>
      </w:pPr>
      <w:del w:id="1522" w:author="Russell, Seth" w:date="2018-12-11T14:04:00Z">
        <w:r w:rsidRPr="005C6BD8" w:rsidDel="00182F59">
          <w:rPr>
            <w:rFonts w:ascii="Consolas" w:hAnsi="Consolas" w:cs="Consolas"/>
          </w:rPr>
          <w:delText>library(pccc)</w:delText>
        </w:r>
      </w:del>
    </w:p>
    <w:p w14:paraId="55E0F464" w14:textId="5BFF7CC7" w:rsidR="002D08F9" w:rsidRPr="005C6BD8" w:rsidDel="00182F59" w:rsidRDefault="002D08F9">
      <w:pPr>
        <w:pStyle w:val="Heading2"/>
        <w:rPr>
          <w:del w:id="1523" w:author="Russell, Seth" w:date="2018-12-11T14:04:00Z"/>
          <w:rFonts w:ascii="Consolas" w:hAnsi="Consolas" w:cs="Consolas"/>
        </w:rPr>
        <w:pPrChange w:id="1524" w:author="Russell, Seth" w:date="2018-12-17T08:24:00Z">
          <w:pPr>
            <w:ind w:left="720"/>
            <w:contextualSpacing w:val="0"/>
          </w:pPr>
        </w:pPrChange>
      </w:pPr>
      <w:del w:id="1525" w:author="Russell, Seth" w:date="2018-12-11T14:04:00Z">
        <w:r w:rsidRPr="005C6BD8" w:rsidDel="00182F59">
          <w:rPr>
            <w:rFonts w:ascii="Consolas" w:hAnsi="Consolas" w:cs="Consolas"/>
          </w:rPr>
          <w:delText>rm(list=ls())</w:delText>
        </w:r>
      </w:del>
    </w:p>
    <w:p w14:paraId="320C8AE1" w14:textId="2D80DF0D" w:rsidR="002D08F9" w:rsidRPr="005C6BD8" w:rsidDel="00182F59" w:rsidRDefault="002D08F9">
      <w:pPr>
        <w:pStyle w:val="Heading2"/>
        <w:rPr>
          <w:del w:id="1526" w:author="Russell, Seth" w:date="2018-12-11T14:04:00Z"/>
          <w:rFonts w:ascii="Consolas" w:hAnsi="Consolas" w:cs="Consolas"/>
        </w:rPr>
        <w:pPrChange w:id="1527" w:author="Russell, Seth" w:date="2018-12-17T08:24:00Z">
          <w:pPr>
            <w:ind w:left="720"/>
            <w:contextualSpacing w:val="0"/>
          </w:pPr>
        </w:pPrChange>
      </w:pPr>
      <w:del w:id="1528" w:author="Russell, Seth" w:date="2018-12-11T14:04:00Z">
        <w:r w:rsidRPr="005C6BD8" w:rsidDel="00182F59">
          <w:rPr>
            <w:rFonts w:ascii="Consolas" w:hAnsi="Consolas" w:cs="Consolas"/>
          </w:rPr>
          <w:delText>gc()</w:delText>
        </w:r>
      </w:del>
    </w:p>
    <w:p w14:paraId="26389875" w14:textId="5ED978CC" w:rsidR="002D08F9" w:rsidRPr="005C6BD8" w:rsidDel="00182F59" w:rsidRDefault="002D08F9">
      <w:pPr>
        <w:pStyle w:val="Heading2"/>
        <w:rPr>
          <w:del w:id="1529" w:author="Russell, Seth" w:date="2018-12-11T14:04:00Z"/>
          <w:rFonts w:ascii="Consolas" w:hAnsi="Consolas" w:cs="Consolas"/>
        </w:rPr>
        <w:pPrChange w:id="1530" w:author="Russell, Seth" w:date="2018-12-17T08:24:00Z">
          <w:pPr>
            <w:ind w:left="720"/>
            <w:contextualSpacing w:val="0"/>
          </w:pPr>
        </w:pPrChange>
      </w:pPr>
      <w:del w:id="1531" w:author="Russell, Seth" w:date="2018-12-11T14:04:00Z">
        <w:r w:rsidRPr="005C6BD8" w:rsidDel="00182F59">
          <w:rPr>
            <w:rFonts w:ascii="Consolas" w:hAnsi="Consolas" w:cs="Consolas"/>
          </w:rPr>
          <w:delText>icd10_large &lt;- feather::read_feather("../icd_file_generator/icd10_sample_large.feather")</w:delText>
        </w:r>
      </w:del>
    </w:p>
    <w:p w14:paraId="643D7540" w14:textId="57FC13D5" w:rsidR="002D08F9" w:rsidRPr="005C6BD8" w:rsidDel="00182F59" w:rsidRDefault="002D08F9">
      <w:pPr>
        <w:pStyle w:val="Heading2"/>
        <w:rPr>
          <w:del w:id="1532" w:author="Russell, Seth" w:date="2018-12-11T14:04:00Z"/>
          <w:rFonts w:ascii="Consolas" w:hAnsi="Consolas" w:cs="Consolas"/>
        </w:rPr>
        <w:pPrChange w:id="1533" w:author="Russell, Seth" w:date="2018-12-17T08:24:00Z">
          <w:pPr>
            <w:ind w:left="720"/>
            <w:contextualSpacing w:val="0"/>
          </w:pPr>
        </w:pPrChange>
      </w:pPr>
    </w:p>
    <w:p w14:paraId="24C813A9" w14:textId="7D3ABE7C" w:rsidR="002D08F9" w:rsidRPr="005C6BD8" w:rsidDel="00182F59" w:rsidRDefault="002D08F9">
      <w:pPr>
        <w:pStyle w:val="Heading2"/>
        <w:rPr>
          <w:del w:id="1534" w:author="Russell, Seth" w:date="2018-12-11T14:04:00Z"/>
          <w:rFonts w:ascii="Consolas" w:hAnsi="Consolas" w:cs="Consolas"/>
        </w:rPr>
        <w:pPrChange w:id="1535" w:author="Russell, Seth" w:date="2018-12-17T08:24:00Z">
          <w:pPr>
            <w:ind w:left="720"/>
            <w:contextualSpacing w:val="0"/>
          </w:pPr>
        </w:pPrChange>
      </w:pPr>
      <w:del w:id="1536" w:author="Russell, Seth" w:date="2018-12-11T14:04:00Z">
        <w:r w:rsidRPr="005C6BD8" w:rsidDel="00182F59">
          <w:rPr>
            <w:rFonts w:ascii="Consolas" w:hAnsi="Consolas" w:cs="Consolas"/>
          </w:rPr>
          <w:delText>library(microbenchmark)</w:delText>
        </w:r>
      </w:del>
    </w:p>
    <w:p w14:paraId="2AA6F417" w14:textId="17BF8743" w:rsidR="002D08F9" w:rsidRPr="005C6BD8" w:rsidDel="00182F59" w:rsidRDefault="002D08F9">
      <w:pPr>
        <w:pStyle w:val="Heading2"/>
        <w:rPr>
          <w:del w:id="1537" w:author="Russell, Seth" w:date="2018-12-11T14:04:00Z"/>
          <w:rFonts w:ascii="Consolas" w:hAnsi="Consolas" w:cs="Consolas"/>
        </w:rPr>
        <w:pPrChange w:id="1538" w:author="Russell, Seth" w:date="2018-12-17T08:24:00Z">
          <w:pPr>
            <w:ind w:left="720"/>
            <w:contextualSpacing w:val="0"/>
          </w:pPr>
        </w:pPrChange>
      </w:pPr>
      <w:del w:id="1539" w:author="Russell, Seth" w:date="2018-12-11T14:04:00Z">
        <w:r w:rsidRPr="005C6BD8" w:rsidDel="00182F59">
          <w:rPr>
            <w:rFonts w:ascii="Consolas" w:hAnsi="Consolas" w:cs="Consolas"/>
          </w:rPr>
          <w:delText>microbenchmark(</w:delText>
        </w:r>
      </w:del>
    </w:p>
    <w:p w14:paraId="61EEEAF3" w14:textId="16A5B5D1" w:rsidR="002D08F9" w:rsidRPr="005C6BD8" w:rsidDel="00182F59" w:rsidRDefault="002D08F9">
      <w:pPr>
        <w:pStyle w:val="Heading2"/>
        <w:rPr>
          <w:del w:id="1540" w:author="Russell, Seth" w:date="2018-12-11T14:04:00Z"/>
          <w:rFonts w:ascii="Consolas" w:hAnsi="Consolas" w:cs="Consolas"/>
        </w:rPr>
        <w:pPrChange w:id="1541" w:author="Russell, Seth" w:date="2018-12-17T08:24:00Z">
          <w:pPr>
            <w:ind w:left="720"/>
            <w:contextualSpacing w:val="0"/>
          </w:pPr>
        </w:pPrChange>
      </w:pPr>
      <w:del w:id="1542" w:author="Russell, Seth" w:date="2018-12-11T14:04:00Z">
        <w:r w:rsidRPr="005C6BD8" w:rsidDel="00182F59">
          <w:rPr>
            <w:rFonts w:ascii="Consolas" w:hAnsi="Consolas" w:cs="Consolas"/>
          </w:rPr>
          <w:delText>ccc(icd10_large[1:10000, c(1:45)], # get id, dx, and pc columns</w:delText>
        </w:r>
      </w:del>
    </w:p>
    <w:p w14:paraId="25B848E4" w14:textId="2F4EAFAA" w:rsidR="002D08F9" w:rsidRPr="005C6BD8" w:rsidDel="00182F59" w:rsidRDefault="002D08F9">
      <w:pPr>
        <w:pStyle w:val="Heading2"/>
        <w:rPr>
          <w:del w:id="1543" w:author="Russell, Seth" w:date="2018-12-11T14:04:00Z"/>
          <w:rFonts w:ascii="Consolas" w:hAnsi="Consolas" w:cs="Consolas"/>
        </w:rPr>
        <w:pPrChange w:id="1544" w:author="Russell, Seth" w:date="2018-12-17T08:24:00Z">
          <w:pPr>
            <w:ind w:left="720"/>
            <w:contextualSpacing w:val="0"/>
          </w:pPr>
        </w:pPrChange>
      </w:pPr>
      <w:del w:id="1545" w:author="Russell, Seth" w:date="2018-12-11T14:04:00Z">
        <w:r w:rsidRPr="005C6BD8" w:rsidDel="00182F59">
          <w:rPr>
            <w:rFonts w:ascii="Consolas" w:hAnsi="Consolas" w:cs="Consolas"/>
          </w:rPr>
          <w:delText xml:space="preserve">               id      = id,</w:delText>
        </w:r>
      </w:del>
    </w:p>
    <w:p w14:paraId="29D119C9" w14:textId="74B594C0" w:rsidR="002D08F9" w:rsidRPr="005C6BD8" w:rsidDel="00182F59" w:rsidRDefault="002D08F9">
      <w:pPr>
        <w:pStyle w:val="Heading2"/>
        <w:rPr>
          <w:del w:id="1546" w:author="Russell, Seth" w:date="2018-12-11T14:04:00Z"/>
          <w:rFonts w:ascii="Consolas" w:hAnsi="Consolas" w:cs="Consolas"/>
        </w:rPr>
        <w:pPrChange w:id="1547" w:author="Russell, Seth" w:date="2018-12-17T08:24:00Z">
          <w:pPr>
            <w:ind w:left="720"/>
            <w:contextualSpacing w:val="0"/>
          </w:pPr>
        </w:pPrChange>
      </w:pPr>
      <w:del w:id="1548" w:author="Russell, Seth" w:date="2018-12-11T14:04:00Z">
        <w:r w:rsidRPr="005C6BD8" w:rsidDel="00182F59">
          <w:rPr>
            <w:rFonts w:ascii="Consolas" w:hAnsi="Consolas" w:cs="Consolas"/>
          </w:rPr>
          <w:delText xml:space="preserve">               dx_cols = dplyr::starts_with("dx"),</w:delText>
        </w:r>
      </w:del>
    </w:p>
    <w:p w14:paraId="55D70E62" w14:textId="4AB318E7" w:rsidR="002D08F9" w:rsidRPr="005C6BD8" w:rsidDel="00182F59" w:rsidRDefault="002D08F9">
      <w:pPr>
        <w:pStyle w:val="Heading2"/>
        <w:rPr>
          <w:del w:id="1549" w:author="Russell, Seth" w:date="2018-12-11T14:04:00Z"/>
          <w:rFonts w:ascii="Consolas" w:hAnsi="Consolas" w:cs="Consolas"/>
        </w:rPr>
        <w:pPrChange w:id="1550" w:author="Russell, Seth" w:date="2018-12-17T08:24:00Z">
          <w:pPr>
            <w:ind w:left="720"/>
            <w:contextualSpacing w:val="0"/>
          </w:pPr>
        </w:pPrChange>
      </w:pPr>
      <w:del w:id="1551" w:author="Russell, Seth" w:date="2018-12-11T14:04:00Z">
        <w:r w:rsidRPr="005C6BD8" w:rsidDel="00182F59">
          <w:rPr>
            <w:rFonts w:ascii="Consolas" w:hAnsi="Consolas" w:cs="Consolas"/>
          </w:rPr>
          <w:delText xml:space="preserve">               pc_cols = dplyr::starts_with("pc"),</w:delText>
        </w:r>
      </w:del>
    </w:p>
    <w:p w14:paraId="364FA1B0" w14:textId="4F36EDD6" w:rsidR="002D08F9" w:rsidRPr="005C6BD8" w:rsidDel="00182F59" w:rsidRDefault="002D08F9">
      <w:pPr>
        <w:pStyle w:val="Heading2"/>
        <w:rPr>
          <w:del w:id="1552" w:author="Russell, Seth" w:date="2018-12-11T14:04:00Z"/>
          <w:rFonts w:ascii="Consolas" w:hAnsi="Consolas" w:cs="Consolas"/>
        </w:rPr>
        <w:pPrChange w:id="1553" w:author="Russell, Seth" w:date="2018-12-17T08:24:00Z">
          <w:pPr>
            <w:ind w:left="720"/>
            <w:contextualSpacing w:val="0"/>
          </w:pPr>
        </w:pPrChange>
      </w:pPr>
      <w:del w:id="1554" w:author="Russell, Seth" w:date="2018-12-11T14:04:00Z">
        <w:r w:rsidRPr="005C6BD8" w:rsidDel="00182F59">
          <w:rPr>
            <w:rFonts w:ascii="Consolas" w:hAnsi="Consolas" w:cs="Consolas"/>
          </w:rPr>
          <w:delText xml:space="preserve">               icdv    = 10),</w:delText>
        </w:r>
      </w:del>
    </w:p>
    <w:p w14:paraId="27FABFD8" w14:textId="38E548FD" w:rsidR="002D08F9" w:rsidRPr="005C6BD8" w:rsidDel="00182F59" w:rsidRDefault="002D08F9">
      <w:pPr>
        <w:pStyle w:val="Heading2"/>
        <w:rPr>
          <w:del w:id="1555" w:author="Russell, Seth" w:date="2018-12-11T14:04:00Z"/>
          <w:rFonts w:ascii="Consolas" w:hAnsi="Consolas" w:cs="Consolas"/>
        </w:rPr>
        <w:pPrChange w:id="1556" w:author="Russell, Seth" w:date="2018-12-17T08:24:00Z">
          <w:pPr>
            <w:ind w:left="720"/>
            <w:contextualSpacing w:val="0"/>
          </w:pPr>
        </w:pPrChange>
      </w:pPr>
      <w:del w:id="1557" w:author="Russell, Seth" w:date="2018-12-11T14:04:00Z">
        <w:r w:rsidRPr="005C6BD8" w:rsidDel="00182F59">
          <w:rPr>
            <w:rFonts w:ascii="Consolas" w:hAnsi="Consolas" w:cs="Consolas"/>
          </w:rPr>
          <w:delText>times = 10)</w:delText>
        </w:r>
      </w:del>
    </w:p>
    <w:p w14:paraId="599E9251" w14:textId="4F2DECA6" w:rsidR="002D08F9" w:rsidRPr="005C6BD8" w:rsidDel="00182F59" w:rsidRDefault="002D08F9">
      <w:pPr>
        <w:pStyle w:val="Heading2"/>
        <w:rPr>
          <w:del w:id="1558" w:author="Russell, Seth" w:date="2018-12-11T14:04:00Z"/>
          <w:rFonts w:ascii="Times" w:hAnsi="Times" w:cs="Consolas"/>
        </w:rPr>
        <w:pPrChange w:id="1559" w:author="Russell, Seth" w:date="2018-12-17T08:24:00Z">
          <w:pPr>
            <w:contextualSpacing w:val="0"/>
          </w:pPr>
        </w:pPrChange>
      </w:pPr>
    </w:p>
    <w:p w14:paraId="336006E4" w14:textId="66361EE0" w:rsidR="002D08F9" w:rsidDel="00182F59" w:rsidRDefault="002D08F9">
      <w:pPr>
        <w:pStyle w:val="Heading2"/>
        <w:rPr>
          <w:del w:id="1560" w:author="Russell, Seth" w:date="2018-12-11T14:04:00Z"/>
          <w:rFonts w:ascii="Times" w:hAnsi="Times" w:cs="Times New Roman"/>
        </w:rPr>
        <w:pPrChange w:id="1561" w:author="Russell, Seth" w:date="2018-12-17T08:24:00Z">
          <w:pPr>
            <w:contextualSpacing w:val="0"/>
          </w:pPr>
        </w:pPrChange>
      </w:pPr>
      <w:del w:id="1562" w:author="Russell, Seth" w:date="2018-12-11T14:04:00Z">
        <w:r w:rsidRPr="005C6BD8" w:rsidDel="00182F59">
          <w:rPr>
            <w:rFonts w:ascii="Times" w:hAnsi="Times" w:cs="Times New Roman"/>
          </w:rPr>
          <w:delTex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delText>
        </w:r>
      </w:del>
    </w:p>
    <w:p w14:paraId="72E55AB6" w14:textId="454B58A2" w:rsidR="005C6BD8" w:rsidRPr="005C6BD8" w:rsidDel="00182F59" w:rsidRDefault="005C6BD8">
      <w:pPr>
        <w:pStyle w:val="Heading2"/>
        <w:rPr>
          <w:del w:id="1563" w:author="Russell, Seth" w:date="2018-12-11T14:04:00Z"/>
          <w:rFonts w:ascii="Times" w:hAnsi="Times" w:cs="Times New Roman"/>
        </w:rPr>
        <w:pPrChange w:id="1564" w:author="Russell, Seth" w:date="2018-12-17T08:24:00Z">
          <w:pPr>
            <w:contextualSpacing w:val="0"/>
          </w:pPr>
        </w:pPrChange>
      </w:pPr>
    </w:p>
    <w:p w14:paraId="05F52E07" w14:textId="52F0CDBF" w:rsidR="002D08F9" w:rsidDel="00182F59" w:rsidRDefault="002D08F9">
      <w:pPr>
        <w:pStyle w:val="Heading2"/>
        <w:rPr>
          <w:del w:id="1565" w:author="Russell, Seth" w:date="2018-12-11T14:04:00Z"/>
          <w:rFonts w:ascii="Times" w:hAnsi="Times" w:cs="Times New Roman"/>
        </w:rPr>
        <w:pPrChange w:id="1566" w:author="Russell, Seth" w:date="2018-12-17T08:24:00Z">
          <w:pPr>
            <w:contextualSpacing w:val="0"/>
          </w:pPr>
        </w:pPrChange>
      </w:pPr>
      <w:del w:id="1567" w:author="Russell, Seth" w:date="2018-12-11T14:04:00Z">
        <w:r w:rsidRPr="005C6BD8" w:rsidDel="00182F59">
          <w:rPr>
            <w:rFonts w:ascii="Times" w:hAnsi="Times" w:cs="Times New Roman"/>
          </w:rPr>
          <w:delText>Lastly, although the example above is focused on runtime, it is important to also identify targets for disk space used and memory required to complete all desired tasks. There are many optimizations that can be considered to minimize RAM and disk resources.</w:delText>
        </w:r>
      </w:del>
    </w:p>
    <w:p w14:paraId="3B7D05A3" w14:textId="7B120721" w:rsidR="005C6BD8" w:rsidRPr="005C6BD8" w:rsidDel="00182F59" w:rsidRDefault="005C6BD8">
      <w:pPr>
        <w:pStyle w:val="Heading2"/>
        <w:rPr>
          <w:del w:id="1568" w:author="Russell, Seth" w:date="2018-12-11T14:04:00Z"/>
          <w:rFonts w:ascii="Times" w:hAnsi="Times" w:cs="Times New Roman"/>
        </w:rPr>
        <w:pPrChange w:id="1569" w:author="Russell, Seth" w:date="2018-12-17T08:24:00Z">
          <w:pPr>
            <w:contextualSpacing w:val="0"/>
          </w:pPr>
        </w:pPrChange>
      </w:pPr>
    </w:p>
    <w:p w14:paraId="29F363D0" w14:textId="466267B6" w:rsidR="002D08F9" w:rsidRPr="005C6BD8" w:rsidDel="00182F59" w:rsidRDefault="002D08F9">
      <w:pPr>
        <w:pStyle w:val="Heading2"/>
        <w:rPr>
          <w:del w:id="1570" w:author="Russell, Seth" w:date="2018-12-11T14:04:00Z"/>
          <w:rFonts w:eastAsia="Times New Roman"/>
          <w:bCs/>
        </w:rPr>
        <w:pPrChange w:id="1571" w:author="Russell, Seth" w:date="2018-12-17T08:24:00Z">
          <w:pPr>
            <w:keepNext/>
            <w:keepLines/>
            <w:contextualSpacing w:val="0"/>
            <w:outlineLvl w:val="2"/>
          </w:pPr>
        </w:pPrChange>
      </w:pPr>
      <w:bookmarkStart w:id="1572" w:name="_Toc523169480"/>
      <w:del w:id="1573" w:author="Russell, Seth" w:date="2018-12-11T14:04:00Z">
        <w:r w:rsidRPr="005C6BD8" w:rsidDel="00182F59">
          <w:rPr>
            <w:rFonts w:eastAsia="Times New Roman"/>
            <w:bCs/>
          </w:rPr>
          <w:delText>B</w:delText>
        </w:r>
        <w:r w:rsidR="005C6BD8" w:rsidRPr="005C6BD8" w:rsidDel="00182F59">
          <w:rPr>
            <w:rFonts w:eastAsia="Times New Roman"/>
            <w:bCs/>
          </w:rPr>
          <w:delText>IG</w:delText>
        </w:r>
        <w:r w:rsidRPr="005C6BD8" w:rsidDel="00182F59">
          <w:rPr>
            <w:rFonts w:eastAsia="Times New Roman"/>
            <w:bCs/>
          </w:rPr>
          <w:delText xml:space="preserve"> O N</w:delText>
        </w:r>
        <w:bookmarkEnd w:id="1572"/>
        <w:r w:rsidR="005C6BD8" w:rsidRPr="005C6BD8" w:rsidDel="00182F59">
          <w:rPr>
            <w:rFonts w:eastAsia="Times New Roman"/>
            <w:bCs/>
          </w:rPr>
          <w:delText>OTATION</w:delText>
        </w:r>
      </w:del>
    </w:p>
    <w:p w14:paraId="7948EEE9" w14:textId="04E654A5" w:rsidR="002D08F9" w:rsidDel="00182F59" w:rsidRDefault="002D08F9">
      <w:pPr>
        <w:pStyle w:val="Heading2"/>
        <w:rPr>
          <w:del w:id="1574" w:author="Russell, Seth" w:date="2018-12-11T14:04:00Z"/>
          <w:rFonts w:ascii="Times" w:hAnsi="Times" w:cs="Times New Roman"/>
        </w:rPr>
        <w:pPrChange w:id="1575" w:author="Russell, Seth" w:date="2018-12-17T08:24:00Z">
          <w:pPr>
            <w:contextualSpacing w:val="0"/>
          </w:pPr>
        </w:pPrChange>
      </w:pPr>
      <w:del w:id="1576" w:author="Russell, Seth" w:date="2018-12-11T14:04:00Z">
        <w:r w:rsidRPr="005C6BD8" w:rsidDel="00182F59">
          <w:rPr>
            <w:rFonts w:ascii="Times" w:hAnsi="Times" w:cs="Times New Roman"/>
          </w:rPr>
          <w:delText xml:space="preserve">Big O notation is a method for mathematically determining the upper bound on performance of a block of code without </w:delText>
        </w:r>
        <w:r w:rsidR="005C6BD8" w:rsidDel="00182F59">
          <w:rPr>
            <w:rFonts w:ascii="Times" w:hAnsi="Times" w:cs="Times New Roman"/>
          </w:rPr>
          <w:delText>consideration for</w:delText>
        </w:r>
        <w:r w:rsidRPr="005C6BD8" w:rsidDel="00182F59">
          <w:rPr>
            <w:rFonts w:ascii="Times" w:hAnsi="Times" w:cs="Times New Roman"/>
          </w:rPr>
          <w:delTex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delText>
        </w:r>
      </w:del>
    </w:p>
    <w:p w14:paraId="7B89329B" w14:textId="1349E07D" w:rsidR="005C6BD8" w:rsidRPr="005C6BD8" w:rsidDel="00182F59" w:rsidRDefault="005C6BD8">
      <w:pPr>
        <w:pStyle w:val="Heading2"/>
        <w:rPr>
          <w:del w:id="1577" w:author="Russell, Seth" w:date="2018-12-11T14:04:00Z"/>
          <w:rFonts w:ascii="Times" w:hAnsi="Times" w:cs="Times New Roman"/>
        </w:rPr>
        <w:pPrChange w:id="1578" w:author="Russell, Seth" w:date="2018-12-17T08:24:00Z">
          <w:pPr>
            <w:contextualSpacing w:val="0"/>
          </w:pPr>
        </w:pPrChange>
      </w:pPr>
    </w:p>
    <w:p w14:paraId="7E02645D" w14:textId="1AA2BFD1" w:rsidR="002D08F9" w:rsidDel="00182F59" w:rsidRDefault="002D08F9">
      <w:pPr>
        <w:pStyle w:val="Heading2"/>
        <w:rPr>
          <w:del w:id="1579" w:author="Russell, Seth" w:date="2018-12-11T14:04:00Z"/>
          <w:rFonts w:ascii="Times" w:hAnsi="Times" w:cs="Times New Roman"/>
        </w:rPr>
        <w:pPrChange w:id="1580" w:author="Russell, Seth" w:date="2018-12-17T08:24:00Z">
          <w:pPr>
            <w:contextualSpacing w:val="0"/>
          </w:pPr>
        </w:pPrChange>
      </w:pPr>
      <w:del w:id="1581" w:author="Russell, Seth" w:date="2018-12-11T14:04:00Z">
        <w:r w:rsidRPr="005C6BD8" w:rsidDel="00182F59">
          <w:rPr>
            <w:rFonts w:ascii="Times" w:hAnsi="Times" w:cs="Times New Roman"/>
          </w:rPr>
          <w:delTex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delText>
        </w:r>
        <w:r w:rsidRPr="005C6BD8" w:rsidDel="00182F59">
          <w:rPr>
            <w:rFonts w:ascii="Times" w:hAnsi="Times" w:cs="Times New Roman"/>
            <w:vertAlign w:val="superscript"/>
          </w:rPr>
          <w:delText>2</w:delText>
        </w:r>
        <w:r w:rsidRPr="005C6BD8" w:rsidDel="00182F59">
          <w:rPr>
            <w:rFonts w:ascii="Times" w:hAnsi="Times" w:cs="Times New Roman"/>
          </w:rPr>
          <w:delText xml:space="preserve">). Search algorithms that rely on presorted data sets are usually a logarithmic power of n; for example binary search </w:delText>
        </w:r>
        <w:r w:rsidRPr="005C6BD8" w:rsidDel="00182F59">
          <w:rPr>
            <w:rFonts w:ascii="Times" w:hAnsi="Times" w:cs="Times New Roman"/>
          </w:rPr>
          <w:fldChar w:fldCharType="begin"/>
        </w:r>
      </w:del>
      <w:del w:id="1582" w:author="Russell, Seth" w:date="2018-11-08T10:38:00Z">
        <w:r w:rsidRPr="005C6BD8" w:rsidDel="003F4355">
          <w:rPr>
            <w:rFonts w:ascii="Times" w:hAnsi="Times" w:cs="Times New Roman"/>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del w:id="1583" w:author="Russell, Seth" w:date="2018-12-11T14:04:00Z">
        <w:r w:rsidRPr="005C6BD8" w:rsidDel="00182F59">
          <w:rPr>
            <w:rFonts w:ascii="Times" w:hAnsi="Times" w:cs="Times New Roman"/>
          </w:rPr>
          <w:fldChar w:fldCharType="separate"/>
        </w:r>
      </w:del>
      <w:del w:id="1584" w:author="Russell, Seth" w:date="2018-11-08T10:38:00Z">
        <w:r w:rsidRPr="003F4355" w:rsidDel="003F4355">
          <w:rPr>
            <w:rFonts w:ascii="Times" w:hAnsi="Times" w:cs="Times New Roman"/>
          </w:rPr>
          <w:delText>(“Binary search algorithm,” 2018)</w:delText>
        </w:r>
      </w:del>
      <w:del w:id="1585"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is  O(log</w:delText>
        </w:r>
        <w:r w:rsidRPr="005C6BD8" w:rsidDel="00182F59">
          <w:rPr>
            <w:rFonts w:ascii="Times" w:hAnsi="Times" w:cs="Times New Roman"/>
            <w:vertAlign w:val="subscript"/>
          </w:rPr>
          <w:delText>2</w:delText>
        </w:r>
        <w:r w:rsidRPr="005C6BD8" w:rsidDel="00182F59">
          <w:rPr>
            <w:rFonts w:ascii="Times" w:hAnsi="Times" w:cs="Times New Roman"/>
          </w:rPr>
          <w:delText xml:space="preserve"> n). When calculating Big O for a code block, function, or software system, lower order terms are ignored, and just the largest Big O notation is used; for example if a code block is O(1) + O(n) + O(n</w:delText>
        </w:r>
        <w:r w:rsidRPr="005C6BD8" w:rsidDel="00182F59">
          <w:rPr>
            <w:rFonts w:ascii="Times" w:hAnsi="Times" w:cs="Times New Roman"/>
            <w:vertAlign w:val="superscript"/>
          </w:rPr>
          <w:delText>3</w:delText>
        </w:r>
        <w:r w:rsidRPr="005C6BD8" w:rsidDel="00182F59">
          <w:rPr>
            <w:rFonts w:ascii="Times" w:hAnsi="Times" w:cs="Times New Roman"/>
          </w:rPr>
          <w:delText>) it would be denoted as O(n</w:delText>
        </w:r>
        <w:r w:rsidRPr="005C6BD8" w:rsidDel="00182F59">
          <w:rPr>
            <w:rFonts w:ascii="Times" w:hAnsi="Times" w:cs="Times New Roman"/>
            <w:vertAlign w:val="superscript"/>
          </w:rPr>
          <w:delText>3</w:delText>
        </w:r>
        <w:r w:rsidRPr="005C6BD8" w:rsidDel="00182F59">
          <w:rPr>
            <w:rFonts w:ascii="Times" w:hAnsi="Times" w:cs="Times New Roman"/>
          </w:rPr>
          <w:delText>).</w:delText>
        </w:r>
      </w:del>
    </w:p>
    <w:p w14:paraId="33A38229" w14:textId="70A57968" w:rsidR="005C6BD8" w:rsidRPr="005C6BD8" w:rsidDel="00182F59" w:rsidRDefault="005C6BD8">
      <w:pPr>
        <w:pStyle w:val="Heading2"/>
        <w:rPr>
          <w:del w:id="1586" w:author="Russell, Seth" w:date="2018-12-11T14:04:00Z"/>
          <w:rFonts w:ascii="Times" w:hAnsi="Times" w:cs="Times New Roman"/>
        </w:rPr>
        <w:pPrChange w:id="1587" w:author="Russell, Seth" w:date="2018-12-17T08:24:00Z">
          <w:pPr>
            <w:contextualSpacing w:val="0"/>
          </w:pPr>
        </w:pPrChange>
      </w:pPr>
    </w:p>
    <w:p w14:paraId="3CD15093" w14:textId="108BBB84" w:rsidR="002D08F9" w:rsidDel="00182F59" w:rsidRDefault="002D08F9">
      <w:pPr>
        <w:pStyle w:val="Heading2"/>
        <w:rPr>
          <w:del w:id="1588" w:author="Russell, Seth" w:date="2018-12-11T14:04:00Z"/>
          <w:rFonts w:ascii="Times" w:hAnsi="Times" w:cs="Times New Roman"/>
        </w:rPr>
        <w:pPrChange w:id="1589" w:author="Russell, Seth" w:date="2018-12-17T08:24:00Z">
          <w:pPr>
            <w:contextualSpacing w:val="0"/>
          </w:pPr>
        </w:pPrChange>
      </w:pPr>
      <w:del w:id="1590" w:author="Russell, Seth" w:date="2018-12-11T14:04:00Z">
        <w:r w:rsidRPr="005C6BD8" w:rsidDel="00182F59">
          <w:rPr>
            <w:rFonts w:ascii="Times" w:hAnsi="Times" w:cs="Times New Roman"/>
          </w:rPr>
          <w:delTex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delText>
        </w:r>
      </w:del>
    </w:p>
    <w:p w14:paraId="06084B02" w14:textId="5BA55E70" w:rsidR="005C6BD8" w:rsidRPr="005C6BD8" w:rsidDel="00182F59" w:rsidRDefault="005C6BD8">
      <w:pPr>
        <w:pStyle w:val="Heading2"/>
        <w:rPr>
          <w:del w:id="1591" w:author="Russell, Seth" w:date="2018-12-11T14:04:00Z"/>
          <w:rFonts w:ascii="Times" w:hAnsi="Times" w:cs="Times New Roman"/>
        </w:rPr>
        <w:pPrChange w:id="1592" w:author="Russell, Seth" w:date="2018-12-17T08:24:00Z">
          <w:pPr>
            <w:contextualSpacing w:val="0"/>
          </w:pPr>
        </w:pPrChange>
      </w:pPr>
    </w:p>
    <w:p w14:paraId="450CFCEE" w14:textId="5C2E9E1A" w:rsidR="002D08F9" w:rsidRPr="005C6BD8" w:rsidDel="00182F59" w:rsidRDefault="002D08F9">
      <w:pPr>
        <w:pStyle w:val="Heading2"/>
        <w:rPr>
          <w:del w:id="1593" w:author="Russell, Seth" w:date="2018-12-11T14:04:00Z"/>
          <w:rFonts w:ascii="Times" w:hAnsi="Times" w:cs="Times New Roman"/>
        </w:rPr>
        <w:pPrChange w:id="1594" w:author="Russell, Seth" w:date="2018-12-17T08:24:00Z">
          <w:pPr>
            <w:numPr>
              <w:numId w:val="8"/>
            </w:numPr>
            <w:ind w:left="720" w:hanging="360"/>
            <w:contextualSpacing w:val="0"/>
          </w:pPr>
        </w:pPrChange>
      </w:pPr>
      <w:del w:id="1595" w:author="Russell, Seth" w:date="2018-12-11T14:04:00Z">
        <w:r w:rsidRPr="005C6BD8" w:rsidDel="00182F59">
          <w:rPr>
            <w:rFonts w:ascii="Times" w:hAnsi="Times" w:cs="Times New Roman"/>
          </w:rPr>
          <w:delText>Constants matter when choosing an algorithm - for example if one algorithm is O(56n</w:delText>
        </w:r>
        <w:r w:rsidRPr="005C6BD8" w:rsidDel="00182F59">
          <w:rPr>
            <w:rFonts w:ascii="Times" w:hAnsi="Times" w:cs="Times New Roman"/>
            <w:vertAlign w:val="superscript"/>
          </w:rPr>
          <w:delText>2</w:delText>
        </w:r>
        <w:r w:rsidRPr="005C6BD8" w:rsidDel="00182F59">
          <w:rPr>
            <w:rFonts w:ascii="Times" w:hAnsi="Times" w:cs="Times New Roman"/>
          </w:rPr>
          <w:delText>), there exists some n where O(n</w:delText>
        </w:r>
        <w:r w:rsidRPr="005C6BD8" w:rsidDel="00182F59">
          <w:rPr>
            <w:rFonts w:ascii="Times" w:hAnsi="Times" w:cs="Times New Roman"/>
            <w:vertAlign w:val="superscript"/>
          </w:rPr>
          <w:delText>3</w:delText>
        </w:r>
        <w:r w:rsidRPr="005C6BD8" w:rsidDel="00182F59">
          <w:rPr>
            <w:rFonts w:ascii="Times" w:hAnsi="Times" w:cs="Times New Roman"/>
          </w:rPr>
          <w:delText>) is faster.</w:delText>
        </w:r>
      </w:del>
    </w:p>
    <w:p w14:paraId="1E501506" w14:textId="15CA67E6" w:rsidR="002D08F9" w:rsidRPr="005C6BD8" w:rsidDel="00182F59" w:rsidRDefault="002D08F9">
      <w:pPr>
        <w:pStyle w:val="Heading2"/>
        <w:rPr>
          <w:del w:id="1596" w:author="Russell, Seth" w:date="2018-12-11T14:04:00Z"/>
          <w:rFonts w:ascii="Times" w:hAnsi="Times" w:cs="Times New Roman"/>
        </w:rPr>
        <w:pPrChange w:id="1597" w:author="Russell, Seth" w:date="2018-12-17T08:24:00Z">
          <w:pPr>
            <w:numPr>
              <w:numId w:val="8"/>
            </w:numPr>
            <w:ind w:left="720" w:hanging="360"/>
            <w:contextualSpacing w:val="0"/>
          </w:pPr>
        </w:pPrChange>
      </w:pPr>
      <w:del w:id="1598" w:author="Russell, Seth" w:date="2018-12-11T14:04:00Z">
        <w:r w:rsidRPr="005C6BD8" w:rsidDel="00182F59">
          <w:rPr>
            <w:rFonts w:ascii="Times" w:hAnsi="Times" w:cs="Times New Roman"/>
          </w:rPr>
          <w:delTex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delText>
        </w:r>
      </w:del>
    </w:p>
    <w:p w14:paraId="01434380" w14:textId="0416BF9F" w:rsidR="002D08F9" w:rsidDel="00182F59" w:rsidRDefault="002D08F9">
      <w:pPr>
        <w:pStyle w:val="Heading2"/>
        <w:rPr>
          <w:del w:id="1599" w:author="Russell, Seth" w:date="2018-12-11T14:04:00Z"/>
          <w:rFonts w:ascii="Times" w:hAnsi="Times" w:cs="Times New Roman"/>
        </w:rPr>
        <w:pPrChange w:id="1600" w:author="Russell, Seth" w:date="2018-12-17T08:24:00Z">
          <w:pPr>
            <w:numPr>
              <w:numId w:val="8"/>
            </w:numPr>
            <w:ind w:left="720" w:hanging="360"/>
            <w:contextualSpacing w:val="0"/>
          </w:pPr>
        </w:pPrChange>
      </w:pPr>
      <w:del w:id="1601" w:author="Russell, Seth" w:date="2018-12-11T14:04:00Z">
        <w:r w:rsidRPr="005C6BD8" w:rsidDel="00182F59">
          <w:rPr>
            <w:rFonts w:ascii="Times" w:hAnsi="Times" w:cs="Times New Roman"/>
          </w:rPr>
          <w:delTex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delText>
        </w:r>
      </w:del>
    </w:p>
    <w:p w14:paraId="18882306" w14:textId="77C1F2C7" w:rsidR="00CA58A7" w:rsidRPr="005C6BD8" w:rsidDel="00182F59" w:rsidRDefault="00CA58A7">
      <w:pPr>
        <w:pStyle w:val="Heading2"/>
        <w:rPr>
          <w:del w:id="1602" w:author="Russell, Seth" w:date="2018-12-11T14:04:00Z"/>
          <w:rFonts w:ascii="Times" w:hAnsi="Times" w:cs="Times New Roman"/>
        </w:rPr>
        <w:pPrChange w:id="1603" w:author="Russell, Seth" w:date="2018-12-17T08:24:00Z">
          <w:pPr>
            <w:ind w:left="720"/>
            <w:contextualSpacing w:val="0"/>
          </w:pPr>
        </w:pPrChange>
      </w:pPr>
    </w:p>
    <w:p w14:paraId="0C814172" w14:textId="16E2A74F" w:rsidR="002D08F9" w:rsidRPr="00CA58A7" w:rsidDel="00182F59" w:rsidRDefault="002D08F9">
      <w:pPr>
        <w:pStyle w:val="Heading2"/>
        <w:rPr>
          <w:del w:id="1604" w:author="Russell, Seth" w:date="2018-12-11T14:04:00Z"/>
          <w:rFonts w:ascii="Consolas" w:eastAsia="Times New Roman" w:hAnsi="Consolas" w:cs="Consolas"/>
        </w:rPr>
        <w:pPrChange w:id="1605" w:author="Russell, Seth" w:date="2018-12-17T08:24:00Z">
          <w:pPr>
            <w:ind w:left="720"/>
            <w:contextualSpacing w:val="0"/>
          </w:pPr>
        </w:pPrChange>
      </w:pPr>
      <w:del w:id="1606" w:author="Russell, Seth" w:date="2018-12-11T14:04:00Z">
        <w:r w:rsidRPr="00CA58A7" w:rsidDel="00182F59">
          <w:rPr>
            <w:rFonts w:ascii="Consolas" w:eastAsia="Times New Roman" w:hAnsi="Consolas" w:cs="Consolas"/>
          </w:rPr>
          <w:delText>if (!missing(id)) {</w:delText>
        </w:r>
      </w:del>
    </w:p>
    <w:p w14:paraId="55B871E1" w14:textId="7CA2FD90" w:rsidR="002D08F9" w:rsidRPr="00CA58A7" w:rsidDel="00182F59" w:rsidRDefault="002D08F9">
      <w:pPr>
        <w:pStyle w:val="Heading2"/>
        <w:rPr>
          <w:del w:id="1607" w:author="Russell, Seth" w:date="2018-12-11T14:04:00Z"/>
          <w:rFonts w:ascii="Consolas" w:eastAsia="Times New Roman" w:hAnsi="Consolas" w:cs="Consolas"/>
        </w:rPr>
        <w:pPrChange w:id="1608" w:author="Russell, Seth" w:date="2018-12-17T08:24:00Z">
          <w:pPr>
            <w:ind w:left="720"/>
            <w:contextualSpacing w:val="0"/>
          </w:pPr>
        </w:pPrChange>
      </w:pPr>
      <w:del w:id="1609" w:author="Russell, Seth" w:date="2018-12-11T14:04:00Z">
        <w:r w:rsidRPr="00CA58A7" w:rsidDel="00182F59">
          <w:rPr>
            <w:rFonts w:ascii="Consolas" w:eastAsia="Times New Roman" w:hAnsi="Consolas" w:cs="Consolas"/>
          </w:rPr>
          <w:delText xml:space="preserve">  ids &lt;- dplyr::select(data, !!dplyr::enquo(id))</w:delText>
        </w:r>
      </w:del>
    </w:p>
    <w:p w14:paraId="1FF5A450" w14:textId="090309D0" w:rsidR="002D08F9" w:rsidRPr="00CA58A7" w:rsidDel="00182F59" w:rsidRDefault="002D08F9">
      <w:pPr>
        <w:pStyle w:val="Heading2"/>
        <w:rPr>
          <w:del w:id="1610" w:author="Russell, Seth" w:date="2018-12-11T14:04:00Z"/>
          <w:rFonts w:ascii="Consolas" w:eastAsia="Times New Roman" w:hAnsi="Consolas" w:cs="Consolas"/>
        </w:rPr>
        <w:pPrChange w:id="1611" w:author="Russell, Seth" w:date="2018-12-17T08:24:00Z">
          <w:pPr>
            <w:ind w:left="720"/>
            <w:contextualSpacing w:val="0"/>
          </w:pPr>
        </w:pPrChange>
      </w:pPr>
      <w:del w:id="1612" w:author="Russell, Seth" w:date="2018-12-11T14:04:00Z">
        <w:r w:rsidRPr="00CA58A7" w:rsidDel="00182F59">
          <w:rPr>
            <w:rFonts w:ascii="Consolas" w:eastAsia="Times New Roman" w:hAnsi="Consolas" w:cs="Consolas"/>
          </w:rPr>
          <w:delText>} else {</w:delText>
        </w:r>
      </w:del>
    </w:p>
    <w:p w14:paraId="2DAD4B82" w14:textId="0835E1BE" w:rsidR="002D08F9" w:rsidRPr="00CA58A7" w:rsidDel="00182F59" w:rsidRDefault="002D08F9">
      <w:pPr>
        <w:pStyle w:val="Heading2"/>
        <w:rPr>
          <w:del w:id="1613" w:author="Russell, Seth" w:date="2018-12-11T14:04:00Z"/>
          <w:rFonts w:ascii="Consolas" w:eastAsia="Times New Roman" w:hAnsi="Consolas" w:cs="Consolas"/>
        </w:rPr>
        <w:pPrChange w:id="1614" w:author="Russell, Seth" w:date="2018-12-17T08:24:00Z">
          <w:pPr>
            <w:ind w:left="720"/>
            <w:contextualSpacing w:val="0"/>
          </w:pPr>
        </w:pPrChange>
      </w:pPr>
      <w:del w:id="1615" w:author="Russell, Seth" w:date="2018-12-11T14:04:00Z">
        <w:r w:rsidRPr="00CA58A7" w:rsidDel="00182F59">
          <w:rPr>
            <w:rFonts w:ascii="Consolas" w:eastAsia="Times New Roman" w:hAnsi="Consolas" w:cs="Consolas"/>
          </w:rPr>
          <w:delText xml:space="preserve">  ids &lt;- data.frame()[1:nrow(data), ]</w:delText>
        </w:r>
      </w:del>
    </w:p>
    <w:p w14:paraId="6C3687C6" w14:textId="3099E78F" w:rsidR="002D08F9" w:rsidRPr="00CA58A7" w:rsidDel="00182F59" w:rsidRDefault="002D08F9">
      <w:pPr>
        <w:pStyle w:val="Heading2"/>
        <w:rPr>
          <w:del w:id="1616" w:author="Russell, Seth" w:date="2018-12-11T14:04:00Z"/>
          <w:rFonts w:ascii="Consolas" w:eastAsia="Times New Roman" w:hAnsi="Consolas" w:cs="Consolas"/>
        </w:rPr>
        <w:pPrChange w:id="1617" w:author="Russell, Seth" w:date="2018-12-17T08:24:00Z">
          <w:pPr>
            <w:ind w:left="720"/>
            <w:contextualSpacing w:val="0"/>
          </w:pPr>
        </w:pPrChange>
      </w:pPr>
      <w:del w:id="1618" w:author="Russell, Seth" w:date="2018-12-11T14:04:00Z">
        <w:r w:rsidRPr="00CA58A7" w:rsidDel="00182F59">
          <w:rPr>
            <w:rFonts w:ascii="Consolas" w:eastAsia="Times New Roman" w:hAnsi="Consolas" w:cs="Consolas"/>
          </w:rPr>
          <w:delText>}</w:delText>
        </w:r>
      </w:del>
    </w:p>
    <w:p w14:paraId="0303B710" w14:textId="2B068989" w:rsidR="002D08F9" w:rsidRPr="00CA58A7" w:rsidDel="00182F59" w:rsidRDefault="002D08F9">
      <w:pPr>
        <w:pStyle w:val="Heading2"/>
        <w:rPr>
          <w:del w:id="1619" w:author="Russell, Seth" w:date="2018-12-11T14:04:00Z"/>
          <w:rFonts w:ascii="Consolas" w:eastAsia="Times New Roman" w:hAnsi="Consolas" w:cs="Consolas"/>
        </w:rPr>
        <w:pPrChange w:id="1620" w:author="Russell, Seth" w:date="2018-12-17T08:24:00Z">
          <w:pPr>
            <w:ind w:left="720"/>
            <w:contextualSpacing w:val="0"/>
          </w:pPr>
        </w:pPrChange>
      </w:pPr>
      <w:del w:id="1621" w:author="Russell, Seth" w:date="2018-12-11T14:04:00Z">
        <w:r w:rsidRPr="00CA58A7" w:rsidDel="00182F59">
          <w:rPr>
            <w:rFonts w:ascii="Consolas" w:eastAsia="Times New Roman" w:hAnsi="Consolas" w:cs="Consolas"/>
          </w:rPr>
          <w:delText>dplyr::bind_cols(ids, ccc_mat_rcpp(dxmat, pcmat, icdv))</w:delText>
        </w:r>
      </w:del>
    </w:p>
    <w:p w14:paraId="4092854E" w14:textId="34D717B3" w:rsidR="002D08F9" w:rsidRPr="005C6BD8" w:rsidDel="00182F59" w:rsidRDefault="002D08F9">
      <w:pPr>
        <w:pStyle w:val="Heading2"/>
        <w:rPr>
          <w:del w:id="1622" w:author="Russell, Seth" w:date="2018-12-11T14:04:00Z"/>
          <w:rFonts w:ascii="Times" w:eastAsia="Times New Roman" w:hAnsi="Times" w:cs="Times New Roman"/>
        </w:rPr>
        <w:pPrChange w:id="1623" w:author="Russell, Seth" w:date="2018-12-17T08:24:00Z">
          <w:pPr>
            <w:contextualSpacing w:val="0"/>
          </w:pPr>
        </w:pPrChange>
      </w:pPr>
    </w:p>
    <w:p w14:paraId="5010C66C" w14:textId="40A9970E" w:rsidR="002D08F9" w:rsidDel="00182F59" w:rsidRDefault="002D08F9">
      <w:pPr>
        <w:pStyle w:val="Heading2"/>
        <w:rPr>
          <w:del w:id="1624" w:author="Russell, Seth" w:date="2018-12-11T14:04:00Z"/>
          <w:rFonts w:ascii="Times" w:hAnsi="Times" w:cs="Times New Roman"/>
        </w:rPr>
        <w:pPrChange w:id="1625" w:author="Russell, Seth" w:date="2018-12-17T08:24:00Z">
          <w:pPr>
            <w:contextualSpacing w:val="0"/>
          </w:pPr>
        </w:pPrChange>
      </w:pPr>
      <w:del w:id="1626" w:author="Russell, Seth" w:date="2018-12-11T14:04:00Z">
        <w:r w:rsidRPr="005C6BD8" w:rsidDel="00182F59">
          <w:rPr>
            <w:rFonts w:ascii="Times" w:hAnsi="Times" w:cs="Times New Roman"/>
          </w:rPr>
          <w:delText xml:space="preserve">For additional details on Big O notation, see the excellent and broadly understandable introduction to Big O notation by Justin Abrahms </w:delText>
        </w:r>
        <w:r w:rsidRPr="005C6BD8" w:rsidDel="00182F59">
          <w:rPr>
            <w:rFonts w:ascii="Times" w:hAnsi="Times" w:cs="Times New Roman"/>
          </w:rPr>
          <w:fldChar w:fldCharType="begin"/>
        </w:r>
      </w:del>
      <w:del w:id="1627" w:author="Russell, Seth" w:date="2018-11-08T10:34:00Z">
        <w:r w:rsidRPr="005C6BD8" w:rsidDel="003F4355">
          <w:rPr>
            <w:rFonts w:ascii="Times" w:hAnsi="Times" w:cs="Times New Roman"/>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del w:id="1628" w:author="Russell, Seth" w:date="2018-12-11T14:04:00Z">
        <w:r w:rsidRPr="005C6BD8" w:rsidDel="00182F59">
          <w:rPr>
            <w:rFonts w:ascii="Times" w:hAnsi="Times" w:cs="Times New Roman"/>
          </w:rPr>
          <w:fldChar w:fldCharType="separate"/>
        </w:r>
      </w:del>
      <w:del w:id="1629" w:author="Russell, Seth" w:date="2018-11-08T10:34:00Z">
        <w:r w:rsidRPr="003F4355" w:rsidDel="003F4355">
          <w:rPr>
            <w:rFonts w:ascii="Times" w:hAnsi="Times" w:cs="Times New Roman"/>
            <w:noProof/>
          </w:rPr>
          <w:delText>(Justin Abrahms)</w:delText>
        </w:r>
      </w:del>
      <w:del w:id="1630" w:author="Russell, Seth" w:date="2018-12-11T14:04:00Z">
        <w:r w:rsidRPr="005C6BD8" w:rsidDel="00182F59">
          <w:rPr>
            <w:rFonts w:ascii="Times" w:hAnsi="Times" w:cs="Times New Roman"/>
          </w:rPr>
          <w:fldChar w:fldCharType="end"/>
        </w:r>
        <w:r w:rsidRPr="005C6BD8" w:rsidDel="00182F59">
          <w:rPr>
            <w:rFonts w:ascii="Times" w:hAnsi="Times" w:cs="Times New Roman"/>
          </w:rPr>
          <w:delText>.</w:delText>
        </w:r>
      </w:del>
    </w:p>
    <w:p w14:paraId="77E5197B" w14:textId="4514C562" w:rsidR="00CA58A7" w:rsidRPr="005C6BD8" w:rsidDel="00182F59" w:rsidRDefault="00CA58A7">
      <w:pPr>
        <w:pStyle w:val="Heading2"/>
        <w:rPr>
          <w:del w:id="1631" w:author="Russell, Seth" w:date="2018-12-11T14:04:00Z"/>
          <w:rFonts w:ascii="Times" w:hAnsi="Times" w:cs="Times New Roman"/>
        </w:rPr>
        <w:pPrChange w:id="1632" w:author="Russell, Seth" w:date="2018-12-17T08:24:00Z">
          <w:pPr>
            <w:contextualSpacing w:val="0"/>
          </w:pPr>
        </w:pPrChange>
      </w:pPr>
    </w:p>
    <w:p w14:paraId="3BB21434" w14:textId="18AA0D6C" w:rsidR="00CA58A7" w:rsidRPr="00CA58A7" w:rsidDel="00182F59" w:rsidRDefault="00CA58A7">
      <w:pPr>
        <w:pStyle w:val="Heading2"/>
        <w:rPr>
          <w:del w:id="1633" w:author="Russell, Seth" w:date="2018-12-11T14:04:00Z"/>
        </w:rPr>
        <w:pPrChange w:id="1634" w:author="Russell, Seth" w:date="2018-12-17T08:24:00Z">
          <w:pPr>
            <w:contextualSpacing w:val="0"/>
          </w:pPr>
        </w:pPrChange>
      </w:pPr>
      <w:del w:id="1635" w:author="Russell, Seth" w:date="2018-12-11T14:04:00Z">
        <w:r w:rsidRPr="00CA58A7" w:rsidDel="00182F59">
          <w:delText>CODE PROFILING/BENCHMARKING</w:delText>
        </w:r>
      </w:del>
    </w:p>
    <w:p w14:paraId="3DB5C0CA" w14:textId="1EB50FB5" w:rsidR="002D08F9" w:rsidDel="00182F59" w:rsidRDefault="002D08F9">
      <w:pPr>
        <w:pStyle w:val="Heading2"/>
        <w:rPr>
          <w:del w:id="1636" w:author="Russell, Seth" w:date="2018-12-11T14:04:00Z"/>
          <w:rFonts w:ascii="Times" w:hAnsi="Times" w:cs="Times New Roman"/>
        </w:rPr>
        <w:pPrChange w:id="1637" w:author="Russell, Seth" w:date="2018-12-17T08:24:00Z">
          <w:pPr>
            <w:contextualSpacing w:val="0"/>
          </w:pPr>
        </w:pPrChange>
      </w:pPr>
      <w:del w:id="1638" w:author="Russell, Seth" w:date="2018-12-11T14:04:00Z">
        <w:r w:rsidRPr="005C6BD8" w:rsidDel="00182F59">
          <w:rPr>
            <w:rFonts w:ascii="Times" w:hAnsi="Times" w:cs="Times New Roman"/>
          </w:rPr>
          <w:delTex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tictoc, Rprof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R Core Team, 2018)</w:delText>
        </w:r>
        <w:r w:rsidRPr="005C6BD8" w:rsidDel="00182F59">
          <w:rPr>
            <w:rFonts w:ascii="Times" w:hAnsi="Times" w:cs="Times New Roman"/>
          </w:rPr>
          <w:fldChar w:fldCharType="end"/>
        </w:r>
        <w:r w:rsidRPr="005C6BD8" w:rsidDel="00182F59">
          <w:rPr>
            <w:rFonts w:ascii="Times" w:hAnsi="Times" w:cs="Times New Roman"/>
          </w:rPr>
          <w:delText xml:space="preserve">, proftool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Tierney &amp; Jarjour, 2016)</w:delText>
        </w:r>
        <w:r w:rsidRPr="005C6BD8" w:rsidDel="00182F59">
          <w:rPr>
            <w:rFonts w:ascii="Times" w:hAnsi="Times" w:cs="Times New Roman"/>
          </w:rPr>
          <w:fldChar w:fldCharType="end"/>
        </w:r>
        <w:r w:rsidRPr="005C6BD8" w:rsidDel="00182F59">
          <w:rPr>
            <w:rFonts w:ascii="Times" w:hAnsi="Times" w:cs="Times New Roman"/>
          </w:rPr>
          <w:delText>, and profvis.</w:delText>
        </w:r>
      </w:del>
    </w:p>
    <w:p w14:paraId="7C2E7786" w14:textId="23284EC6" w:rsidR="00CA58A7" w:rsidRPr="005C6BD8" w:rsidDel="00182F59" w:rsidRDefault="00CA58A7">
      <w:pPr>
        <w:pStyle w:val="Heading2"/>
        <w:rPr>
          <w:del w:id="1639" w:author="Russell, Seth" w:date="2018-12-11T14:04:00Z"/>
          <w:rFonts w:ascii="Times" w:hAnsi="Times" w:cs="Times New Roman"/>
        </w:rPr>
        <w:pPrChange w:id="1640" w:author="Russell, Seth" w:date="2018-12-17T08:24:00Z">
          <w:pPr>
            <w:contextualSpacing w:val="0"/>
          </w:pPr>
        </w:pPrChange>
      </w:pPr>
    </w:p>
    <w:p w14:paraId="00B1DFC0" w14:textId="3B8FA27C" w:rsidR="002D08F9" w:rsidDel="00182F59" w:rsidRDefault="002D08F9">
      <w:pPr>
        <w:pStyle w:val="Heading2"/>
        <w:rPr>
          <w:del w:id="1641" w:author="Russell, Seth" w:date="2018-12-11T14:04:00Z"/>
          <w:rFonts w:ascii="Times" w:hAnsi="Times" w:cs="Times New Roman"/>
        </w:rPr>
        <w:pPrChange w:id="1642" w:author="Russell, Seth" w:date="2018-12-17T08:24:00Z">
          <w:pPr>
            <w:contextualSpacing w:val="0"/>
          </w:pPr>
        </w:pPrChange>
      </w:pPr>
      <w:del w:id="1643" w:author="Russell, Seth" w:date="2018-12-11T14:04:00Z">
        <w:r w:rsidRPr="005C6BD8" w:rsidDel="00182F59">
          <w:rPr>
            <w:rFonts w:ascii="Times" w:hAnsi="Times" w:cs="Times New Roman"/>
          </w:rPr>
          <w:delText xml:space="preserve">If, after implementation has been completed, the software functions correctly, and performance targets have not been met, look to optimize your code. Follow an iterative process of profiling to find bottlenecks, making </w:delText>
        </w:r>
        <w:r w:rsidR="00791F64" w:rsidDel="00182F59">
          <w:rPr>
            <w:rFonts w:ascii="Times" w:hAnsi="Times" w:cs="Times New Roman"/>
          </w:rPr>
          <w:delText>software</w:delText>
        </w:r>
        <w:r w:rsidR="00CA58A7" w:rsidDel="00182F59">
          <w:rPr>
            <w:rFonts w:ascii="Times" w:hAnsi="Times" w:cs="Times New Roman"/>
          </w:rPr>
          <w:delText xml:space="preserve"> </w:delText>
        </w:r>
        <w:r w:rsidRPr="005C6BD8" w:rsidDel="00182F59">
          <w:rPr>
            <w:rFonts w:ascii="Times" w:hAnsi="Times" w:cs="Times New Roman"/>
          </w:rPr>
          <w:delTex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Burns, 2012)</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4FA1008C" w14:textId="10594704" w:rsidR="00CA58A7" w:rsidRPr="005C6BD8" w:rsidDel="00182F59" w:rsidRDefault="00CA58A7">
      <w:pPr>
        <w:pStyle w:val="Heading2"/>
        <w:rPr>
          <w:del w:id="1644" w:author="Russell, Seth" w:date="2018-12-11T14:04:00Z"/>
          <w:rFonts w:ascii="Times" w:hAnsi="Times" w:cs="Times New Roman"/>
        </w:rPr>
        <w:pPrChange w:id="1645" w:author="Russell, Seth" w:date="2018-12-17T08:24:00Z">
          <w:pPr>
            <w:contextualSpacing w:val="0"/>
          </w:pPr>
        </w:pPrChange>
      </w:pPr>
    </w:p>
    <w:p w14:paraId="42E17E79" w14:textId="327BC583" w:rsidR="002D08F9" w:rsidDel="00182F59" w:rsidRDefault="002D08F9">
      <w:pPr>
        <w:pStyle w:val="Heading2"/>
        <w:rPr>
          <w:del w:id="1646" w:author="Russell, Seth" w:date="2018-12-11T14:04:00Z"/>
          <w:rFonts w:ascii="Times" w:hAnsi="Times" w:cs="Times New Roman"/>
        </w:rPr>
        <w:pPrChange w:id="1647" w:author="Russell, Seth" w:date="2018-12-17T08:24:00Z">
          <w:pPr>
            <w:contextualSpacing w:val="0"/>
          </w:pPr>
        </w:pPrChange>
      </w:pPr>
      <w:del w:id="1648" w:author="Russell, Seth" w:date="2018-12-11T14:04:00Z">
        <w:r w:rsidRPr="005C6BD8" w:rsidDel="00182F59">
          <w:rPr>
            <w:rFonts w:ascii="Times" w:hAnsi="Times" w:cs="Times New Roman"/>
          </w:rPr>
          <w:delText xml:space="preserve">As with software testing and software bugs, the Pareto principle applies, though some put the balance between code and execution time is closer to 90% of time is in 10% of the code or even as high as 99% in 1%  </w:delText>
        </w:r>
        <w:r w:rsidRPr="005C6BD8" w:rsidDel="00182F59">
          <w:rPr>
            <w:rFonts w:ascii="Times" w:hAnsi="Times" w:cs="Times New Roman"/>
          </w:rPr>
          <w:fldChar w:fldCharType="begin"/>
        </w:r>
      </w:del>
      <w:del w:id="1649" w:author="Russell, Seth" w:date="2018-11-08T10:44:00Z">
        <w:r w:rsidRPr="005C6BD8" w:rsidDel="009D01E6">
          <w:rPr>
            <w:rFonts w:ascii="Times" w:hAnsi="Times" w:cs="Times New Roman"/>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del w:id="1650" w:author="Russell, Seth" w:date="2018-12-11T14:04:00Z">
        <w:r w:rsidRPr="005C6BD8" w:rsidDel="00182F59">
          <w:rPr>
            <w:rFonts w:ascii="Times" w:hAnsi="Times" w:cs="Times New Roman"/>
          </w:rPr>
          <w:fldChar w:fldCharType="separate"/>
        </w:r>
      </w:del>
      <w:del w:id="1651" w:author="Russell, Seth" w:date="2018-11-08T10:44:00Z">
        <w:r w:rsidRPr="009D01E6" w:rsidDel="009D01E6">
          <w:rPr>
            <w:rFonts w:ascii="Times" w:hAnsi="Times" w:cs="Times New Roman"/>
            <w:noProof/>
          </w:rPr>
          <w:delText>(Jim Xochellis, 2010; Jim Bird, 2013)</w:delText>
        </w:r>
      </w:del>
      <w:del w:id="1652" w:author="Russell, Seth" w:date="2018-12-11T14:04:00Z">
        <w:r w:rsidRPr="005C6BD8" w:rsidDel="00182F59">
          <w:rPr>
            <w:rFonts w:ascii="Times" w:hAnsi="Times" w:cs="Times New Roman"/>
          </w:rPr>
          <w:fldChar w:fldCharType="end"/>
        </w:r>
        <w:r w:rsidRPr="005C6BD8" w:rsidDel="00182F59">
          <w:rPr>
            <w:rFonts w:ascii="Times" w:hAnsi="Times" w:cs="Times New Roman"/>
          </w:rPr>
          <w:delText>. Identify the biggest bottlenecks via code profiling and focus only on the top issues first. As an example of how to perform code profiling and benchmarking in R, do the following:</w:delText>
        </w:r>
      </w:del>
    </w:p>
    <w:p w14:paraId="1DF483C8" w14:textId="5154FF9E" w:rsidR="00CA58A7" w:rsidRPr="005C6BD8" w:rsidDel="00182F59" w:rsidRDefault="00CA58A7">
      <w:pPr>
        <w:pStyle w:val="Heading2"/>
        <w:rPr>
          <w:del w:id="1653" w:author="Russell, Seth" w:date="2018-12-11T14:04:00Z"/>
          <w:rFonts w:ascii="Times" w:hAnsi="Times" w:cs="Times New Roman"/>
        </w:rPr>
        <w:pPrChange w:id="1654" w:author="Russell, Seth" w:date="2018-12-17T08:24:00Z">
          <w:pPr>
            <w:contextualSpacing w:val="0"/>
          </w:pPr>
        </w:pPrChange>
      </w:pPr>
    </w:p>
    <w:p w14:paraId="5FBDCADD" w14:textId="3ED1C9F0" w:rsidR="002D08F9" w:rsidDel="00182F59" w:rsidRDefault="002D08F9">
      <w:pPr>
        <w:pStyle w:val="Heading2"/>
        <w:rPr>
          <w:del w:id="1655" w:author="Russell, Seth" w:date="2018-12-11T14:04:00Z"/>
          <w:rFonts w:ascii="Times" w:hAnsi="Times" w:cs="Times New Roman"/>
        </w:rPr>
        <w:pPrChange w:id="1656" w:author="Russell, Seth" w:date="2018-12-17T08:24:00Z">
          <w:pPr>
            <w:contextualSpacing w:val="0"/>
          </w:pPr>
        </w:pPrChange>
      </w:pPr>
      <w:del w:id="1657" w:author="Russell, Seth" w:date="2018-12-11T14:04:00Z">
        <w:r w:rsidRPr="005C6BD8" w:rsidDel="00182F59">
          <w:rPr>
            <w:rFonts w:ascii="Times" w:hAnsi="Times" w:cs="Times New Roman"/>
          </w:rPr>
          <w:delText>First, run profvis to identify the location with the largest execution time:</w:delText>
        </w:r>
      </w:del>
    </w:p>
    <w:p w14:paraId="10166FE7" w14:textId="113CD714" w:rsidR="00CA58A7" w:rsidRPr="005C6BD8" w:rsidDel="00182F59" w:rsidRDefault="00CA58A7">
      <w:pPr>
        <w:pStyle w:val="Heading2"/>
        <w:rPr>
          <w:del w:id="1658" w:author="Russell, Seth" w:date="2018-12-11T14:04:00Z"/>
          <w:rFonts w:ascii="Times" w:hAnsi="Times" w:cs="Times New Roman"/>
        </w:rPr>
        <w:pPrChange w:id="1659" w:author="Russell, Seth" w:date="2018-12-17T08:24:00Z">
          <w:pPr>
            <w:contextualSpacing w:val="0"/>
          </w:pPr>
        </w:pPrChange>
      </w:pPr>
    </w:p>
    <w:p w14:paraId="0F1C5C9A" w14:textId="22AE8DD7" w:rsidR="002D08F9" w:rsidRPr="00D13247" w:rsidDel="00182F59" w:rsidRDefault="002D08F9">
      <w:pPr>
        <w:pStyle w:val="Heading2"/>
        <w:rPr>
          <w:del w:id="1660" w:author="Russell, Seth" w:date="2018-12-11T14:04:00Z"/>
          <w:rFonts w:ascii="Consolas" w:eastAsia="Times New Roman" w:hAnsi="Consolas" w:cs="Consolas"/>
        </w:rPr>
        <w:pPrChange w:id="1661" w:author="Russell, Seth" w:date="2018-12-17T08:24:00Z">
          <w:pPr>
            <w:contextualSpacing w:val="0"/>
          </w:pPr>
        </w:pPrChange>
      </w:pPr>
      <w:del w:id="1662" w:author="Russell, Seth" w:date="2018-12-11T14:04:00Z">
        <w:r w:rsidRPr="00D13247" w:rsidDel="00182F59">
          <w:rPr>
            <w:rFonts w:ascii="Consolas" w:eastAsia="Times New Roman" w:hAnsi="Consolas" w:cs="Consolas"/>
          </w:rPr>
          <w:delText>library(pccc)</w:delText>
        </w:r>
      </w:del>
    </w:p>
    <w:p w14:paraId="4E192B07" w14:textId="7647A293" w:rsidR="002D08F9" w:rsidRPr="00D13247" w:rsidDel="00182F59" w:rsidRDefault="002D08F9">
      <w:pPr>
        <w:pStyle w:val="Heading2"/>
        <w:rPr>
          <w:del w:id="1663" w:author="Russell, Seth" w:date="2018-12-11T14:04:00Z"/>
          <w:rFonts w:ascii="Consolas" w:eastAsia="Times New Roman" w:hAnsi="Consolas" w:cs="Consolas"/>
        </w:rPr>
        <w:pPrChange w:id="1664" w:author="Russell, Seth" w:date="2018-12-17T08:24:00Z">
          <w:pPr>
            <w:contextualSpacing w:val="0"/>
          </w:pPr>
        </w:pPrChange>
      </w:pPr>
      <w:del w:id="1665" w:author="Russell, Seth" w:date="2018-12-11T14:04:00Z">
        <w:r w:rsidRPr="00D13247" w:rsidDel="00182F59">
          <w:rPr>
            <w:rFonts w:ascii="Consolas" w:eastAsia="Times New Roman" w:hAnsi="Consolas" w:cs="Consolas"/>
          </w:rPr>
          <w:delText>icd10_large &lt;- feather::read_feather("icd10_sample_large.feather")</w:delText>
        </w:r>
      </w:del>
    </w:p>
    <w:p w14:paraId="36949664" w14:textId="496F2117" w:rsidR="002D08F9" w:rsidRPr="00D13247" w:rsidDel="00182F59" w:rsidRDefault="002D08F9">
      <w:pPr>
        <w:pStyle w:val="Heading2"/>
        <w:rPr>
          <w:del w:id="1666" w:author="Russell, Seth" w:date="2018-12-11T14:04:00Z"/>
          <w:rFonts w:ascii="Consolas" w:eastAsia="Times New Roman" w:hAnsi="Consolas" w:cs="Consolas"/>
        </w:rPr>
        <w:pPrChange w:id="1667" w:author="Russell, Seth" w:date="2018-12-17T08:24:00Z">
          <w:pPr>
            <w:contextualSpacing w:val="0"/>
          </w:pPr>
        </w:pPrChange>
      </w:pPr>
      <w:del w:id="1668" w:author="Russell, Seth" w:date="2018-12-11T14:04:00Z">
        <w:r w:rsidRPr="00D13247" w:rsidDel="00182F59">
          <w:rPr>
            <w:rFonts w:ascii="Consolas" w:eastAsia="Times New Roman" w:hAnsi="Consolas" w:cs="Consolas"/>
          </w:rPr>
          <w:delText>profvis::profvis({ccc(icd10_large[1:10000,],</w:delText>
        </w:r>
      </w:del>
    </w:p>
    <w:p w14:paraId="7D5A54EA" w14:textId="3066D7FF" w:rsidR="002D08F9" w:rsidRPr="00D13247" w:rsidDel="00182F59" w:rsidRDefault="002D08F9">
      <w:pPr>
        <w:pStyle w:val="Heading2"/>
        <w:rPr>
          <w:del w:id="1669" w:author="Russell, Seth" w:date="2018-12-11T14:04:00Z"/>
          <w:rFonts w:ascii="Consolas" w:eastAsia="Times New Roman" w:hAnsi="Consolas" w:cs="Consolas"/>
        </w:rPr>
        <w:pPrChange w:id="1670" w:author="Russell, Seth" w:date="2018-12-17T08:24:00Z">
          <w:pPr>
            <w:contextualSpacing w:val="0"/>
          </w:pPr>
        </w:pPrChange>
      </w:pPr>
      <w:del w:id="1671" w:author="Russell, Seth" w:date="2018-12-11T14:04:00Z">
        <w:r w:rsidRPr="00D13247" w:rsidDel="00182F59">
          <w:rPr>
            <w:rFonts w:ascii="Consolas" w:eastAsia="Times New Roman" w:hAnsi="Consolas" w:cs="Consolas"/>
          </w:rPr>
          <w:delText xml:space="preserve">                      id      = id,</w:delText>
        </w:r>
      </w:del>
    </w:p>
    <w:p w14:paraId="0D788601" w14:textId="67B696CB" w:rsidR="002D08F9" w:rsidRPr="00D13247" w:rsidDel="00182F59" w:rsidRDefault="002D08F9">
      <w:pPr>
        <w:pStyle w:val="Heading2"/>
        <w:rPr>
          <w:del w:id="1672" w:author="Russell, Seth" w:date="2018-12-11T14:04:00Z"/>
          <w:rFonts w:ascii="Consolas" w:eastAsia="Times New Roman" w:hAnsi="Consolas" w:cs="Consolas"/>
        </w:rPr>
        <w:pPrChange w:id="1673" w:author="Russell, Seth" w:date="2018-12-17T08:24:00Z">
          <w:pPr>
            <w:contextualSpacing w:val="0"/>
          </w:pPr>
        </w:pPrChange>
      </w:pPr>
      <w:del w:id="1674" w:author="Russell, Seth" w:date="2018-12-11T14:04:00Z">
        <w:r w:rsidRPr="00D13247" w:rsidDel="00182F59">
          <w:rPr>
            <w:rFonts w:ascii="Consolas" w:eastAsia="Times New Roman" w:hAnsi="Consolas" w:cs="Consolas"/>
          </w:rPr>
          <w:delText xml:space="preserve">                      dx_cols = dplyr::starts_with("dx"),</w:delText>
        </w:r>
      </w:del>
    </w:p>
    <w:p w14:paraId="63B9848A" w14:textId="0C24984E" w:rsidR="002D08F9" w:rsidRPr="00D13247" w:rsidDel="00182F59" w:rsidRDefault="002D08F9">
      <w:pPr>
        <w:pStyle w:val="Heading2"/>
        <w:rPr>
          <w:del w:id="1675" w:author="Russell, Seth" w:date="2018-12-11T14:04:00Z"/>
          <w:rFonts w:ascii="Consolas" w:eastAsia="Times New Roman" w:hAnsi="Consolas" w:cs="Consolas"/>
        </w:rPr>
        <w:pPrChange w:id="1676" w:author="Russell, Seth" w:date="2018-12-17T08:24:00Z">
          <w:pPr>
            <w:contextualSpacing w:val="0"/>
          </w:pPr>
        </w:pPrChange>
      </w:pPr>
      <w:del w:id="1677" w:author="Russell, Seth" w:date="2018-12-11T14:04:00Z">
        <w:r w:rsidRPr="00D13247" w:rsidDel="00182F59">
          <w:rPr>
            <w:rFonts w:ascii="Consolas" w:eastAsia="Times New Roman" w:hAnsi="Consolas" w:cs="Consolas"/>
          </w:rPr>
          <w:delText xml:space="preserve">                      pc_cols = dplyr::starts_with("pc"),</w:delText>
        </w:r>
      </w:del>
    </w:p>
    <w:p w14:paraId="5F1E9A77" w14:textId="06798E91" w:rsidR="002D08F9" w:rsidRPr="00D13247" w:rsidDel="00182F59" w:rsidRDefault="002D08F9">
      <w:pPr>
        <w:pStyle w:val="Heading2"/>
        <w:rPr>
          <w:del w:id="1678" w:author="Russell, Seth" w:date="2018-12-11T14:04:00Z"/>
          <w:rFonts w:ascii="Consolas" w:eastAsia="Times New Roman" w:hAnsi="Consolas" w:cs="Consolas"/>
        </w:rPr>
        <w:pPrChange w:id="1679" w:author="Russell, Seth" w:date="2018-12-17T08:24:00Z">
          <w:pPr>
            <w:contextualSpacing w:val="0"/>
          </w:pPr>
        </w:pPrChange>
      </w:pPr>
      <w:del w:id="1680" w:author="Russell, Seth" w:date="2018-12-11T14:04:00Z">
        <w:r w:rsidRPr="00D13247" w:rsidDel="00182F59">
          <w:rPr>
            <w:rFonts w:ascii="Consolas" w:eastAsia="Times New Roman" w:hAnsi="Consolas" w:cs="Consolas"/>
          </w:rPr>
          <w:delText xml:space="preserve">                      icdv    = 10)}, torture = 100)</w:delText>
        </w:r>
      </w:del>
    </w:p>
    <w:p w14:paraId="4E033AEC" w14:textId="005F0129" w:rsidR="00F22B83" w:rsidDel="00182F59" w:rsidRDefault="00F22B83">
      <w:pPr>
        <w:pStyle w:val="Heading2"/>
        <w:rPr>
          <w:del w:id="1681" w:author="Russell, Seth" w:date="2018-12-11T14:04:00Z"/>
          <w:rFonts w:ascii="Times" w:eastAsia="Times New Roman" w:hAnsi="Times" w:cs="Consolas"/>
        </w:rPr>
        <w:pPrChange w:id="1682" w:author="Russell, Seth" w:date="2018-12-17T08:24:00Z">
          <w:pPr>
            <w:contextualSpacing w:val="0"/>
          </w:pPr>
        </w:pPrChange>
      </w:pPr>
    </w:p>
    <w:p w14:paraId="431E1B89" w14:textId="21B9DA8C" w:rsidR="002D08F9" w:rsidDel="00182F59" w:rsidRDefault="002D08F9">
      <w:pPr>
        <w:pStyle w:val="Heading2"/>
        <w:rPr>
          <w:del w:id="1683" w:author="Russell, Seth" w:date="2018-12-11T14:04:00Z"/>
          <w:rFonts w:ascii="Times" w:hAnsi="Times" w:cs="Times New Roman"/>
        </w:rPr>
        <w:pPrChange w:id="1684" w:author="Russell, Seth" w:date="2018-12-17T08:24:00Z">
          <w:pPr>
            <w:contextualSpacing w:val="0"/>
          </w:pPr>
        </w:pPrChange>
      </w:pPr>
      <w:del w:id="1685" w:author="Russell, Seth" w:date="2018-12-11T14:04:00Z">
        <w:r w:rsidRPr="005C6BD8" w:rsidDel="00182F59">
          <w:rPr>
            <w:rFonts w:ascii="Times" w:hAnsi="Times" w:cs="Times New Roman"/>
          </w:rPr>
          <w:delText xml:space="preserve">In </w:delText>
        </w:r>
        <w:r w:rsidR="00D13247" w:rsidDel="00182F59">
          <w:rPr>
            <w:rFonts w:ascii="Times" w:hAnsi="Times" w:cs="Times New Roman"/>
          </w:rPr>
          <w:delText>Figure 5</w:delText>
        </w:r>
        <w:r w:rsidR="00F22B83" w:rsidDel="00182F59">
          <w:rPr>
            <w:rFonts w:ascii="Times" w:hAnsi="Times" w:cs="Times New Roman"/>
          </w:rPr>
          <w:delText xml:space="preserve"> </w:delText>
        </w:r>
        <w:r w:rsidRPr="005C6BD8" w:rsidDel="00182F59">
          <w:rPr>
            <w:rFonts w:ascii="Times" w:hAnsi="Times" w:cs="Times New Roman"/>
          </w:rPr>
          <w:delText>you can see a visual depiction of memory allocation</w:delText>
        </w:r>
        <w:r w:rsidR="00F22B83" w:rsidDel="00182F59">
          <w:rPr>
            <w:rFonts w:ascii="Times" w:hAnsi="Times" w:cs="Times New Roman"/>
          </w:rPr>
          <w:delText>, known as a “Flame Graph”</w:delText>
        </w:r>
        <w:r w:rsidR="00657C13" w:rsidDel="00182F59">
          <w:rPr>
            <w:rFonts w:ascii="Times" w:hAnsi="Times" w:cs="Times New Roman"/>
          </w:rPr>
          <w:delText xml:space="preserve">, </w:delText>
        </w:r>
        <w:r w:rsidR="00F22B83" w:rsidDel="00182F59">
          <w:rPr>
            <w:rFonts w:ascii="Times" w:hAnsi="Times" w:cs="Times New Roman"/>
          </w:rPr>
          <w:delText xml:space="preserve">as well as </w:delText>
        </w:r>
        <w:r w:rsidRPr="005C6BD8" w:rsidDel="00182F59">
          <w:rPr>
            <w:rFonts w:ascii="Times" w:hAnsi="Times" w:cs="Times New Roman"/>
          </w:rPr>
          <w:delText>execution time and call stack. By clicking on each item in the stack you will be taken directly to the relevant source code and can see which portions of the code take the most time or memory allocations.</w:delText>
        </w:r>
        <w:r w:rsidR="00657C13" w:rsidDel="00182F59">
          <w:rPr>
            <w:rFonts w:ascii="Times" w:hAnsi="Times" w:cs="Times New Roman"/>
          </w:rPr>
          <w:delText xml:space="preserve"> </w:delText>
        </w:r>
        <w:r w:rsidR="00D13247" w:rsidDel="00182F59">
          <w:rPr>
            <w:rFonts w:ascii="Times" w:hAnsi="Times" w:cs="Times New Roman"/>
          </w:rPr>
          <w:delText>Figure 6</w:delText>
        </w:r>
        <w:r w:rsidRPr="005C6BD8" w:rsidDel="00182F59">
          <w:rPr>
            <w:rFonts w:ascii="Times" w:hAnsi="Times" w:cs="Times New Roman"/>
          </w:rPr>
          <w:delText xml:space="preserve"> is a depiction of the data view which shows just the memory changes, execution time, and source file.</w:delText>
        </w:r>
      </w:del>
    </w:p>
    <w:p w14:paraId="34BAB00E" w14:textId="7201FB15" w:rsidR="00D13247" w:rsidRPr="005C6BD8" w:rsidDel="00182F59" w:rsidRDefault="00D13247">
      <w:pPr>
        <w:pStyle w:val="Heading2"/>
        <w:rPr>
          <w:del w:id="1686" w:author="Russell, Seth" w:date="2018-12-11T14:04:00Z"/>
          <w:rFonts w:ascii="Times" w:hAnsi="Times" w:cs="Times New Roman"/>
        </w:rPr>
        <w:pPrChange w:id="1687" w:author="Russell, Seth" w:date="2018-12-17T08:24:00Z">
          <w:pPr>
            <w:contextualSpacing w:val="0"/>
          </w:pPr>
        </w:pPrChange>
      </w:pPr>
    </w:p>
    <w:p w14:paraId="75132BBC" w14:textId="6771CF87" w:rsidR="002D08F9" w:rsidDel="00182F59" w:rsidRDefault="002D08F9">
      <w:pPr>
        <w:pStyle w:val="Heading2"/>
        <w:rPr>
          <w:del w:id="1688" w:author="Russell, Seth" w:date="2018-12-11T14:04:00Z"/>
          <w:rFonts w:ascii="Times" w:hAnsi="Times" w:cs="Times New Roman"/>
        </w:rPr>
        <w:pPrChange w:id="1689" w:author="Russell, Seth" w:date="2018-12-17T08:24:00Z">
          <w:pPr>
            <w:contextualSpacing w:val="0"/>
          </w:pPr>
        </w:pPrChange>
      </w:pPr>
      <w:del w:id="1690" w:author="Russell, Seth" w:date="2018-12-11T14:04:00Z">
        <w:r w:rsidRPr="005C6BD8" w:rsidDel="00182F59">
          <w:rPr>
            <w:rFonts w:ascii="Times" w:hAnsi="Times" w:cs="Times New Roman"/>
          </w:rPr>
          <w:delTex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delText>
        </w:r>
      </w:del>
    </w:p>
    <w:p w14:paraId="1AA44ED6" w14:textId="14336A6D" w:rsidR="00D13247" w:rsidRPr="005C6BD8" w:rsidDel="00182F59" w:rsidRDefault="00D13247">
      <w:pPr>
        <w:pStyle w:val="Heading2"/>
        <w:rPr>
          <w:del w:id="1691" w:author="Russell, Seth" w:date="2018-12-11T14:04:00Z"/>
          <w:rFonts w:ascii="Times" w:hAnsi="Times" w:cs="Times New Roman"/>
        </w:rPr>
        <w:pPrChange w:id="1692" w:author="Russell, Seth" w:date="2018-12-17T08:24:00Z">
          <w:pPr>
            <w:contextualSpacing w:val="0"/>
          </w:pPr>
        </w:pPrChange>
      </w:pPr>
    </w:p>
    <w:p w14:paraId="7B81CABF" w14:textId="2E9486EB" w:rsidR="002D08F9" w:rsidRPr="00D13247" w:rsidDel="00182F59" w:rsidRDefault="002D08F9">
      <w:pPr>
        <w:pStyle w:val="Heading2"/>
        <w:rPr>
          <w:del w:id="1693" w:author="Russell, Seth" w:date="2018-12-11T14:04:00Z"/>
          <w:rFonts w:ascii="Consolas" w:hAnsi="Consolas" w:cs="Consolas"/>
        </w:rPr>
        <w:pPrChange w:id="1694" w:author="Russell, Seth" w:date="2018-12-17T08:24:00Z">
          <w:pPr>
            <w:contextualSpacing w:val="0"/>
          </w:pPr>
        </w:pPrChange>
      </w:pPr>
      <w:del w:id="1695" w:author="Russell, Seth" w:date="2018-12-10T16:48:00Z">
        <w:r w:rsidRPr="00D13247" w:rsidDel="009F619F">
          <w:rPr>
            <w:rFonts w:ascii="Consolas" w:hAnsi="Consolas" w:cs="Consolas"/>
          </w:rPr>
          <w:delText xml:space="preserve">  </w:delText>
        </w:r>
      </w:del>
      <w:del w:id="1696" w:author="Russell, Seth" w:date="2018-12-11T14:04:00Z">
        <w:r w:rsidRPr="00D13247" w:rsidDel="00182F59">
          <w:rPr>
            <w:rFonts w:ascii="Consolas" w:hAnsi="Consolas" w:cs="Consolas"/>
          </w:rPr>
          <w:delText>library(tictoc)</w:delText>
        </w:r>
      </w:del>
    </w:p>
    <w:p w14:paraId="3D4C008A" w14:textId="4D01C150" w:rsidR="002D08F9" w:rsidRPr="00D13247" w:rsidDel="00182F59" w:rsidRDefault="002D08F9">
      <w:pPr>
        <w:pStyle w:val="Heading2"/>
        <w:rPr>
          <w:del w:id="1697" w:author="Russell, Seth" w:date="2018-12-11T14:04:00Z"/>
          <w:rFonts w:ascii="Consolas" w:hAnsi="Consolas" w:cs="Consolas"/>
        </w:rPr>
        <w:pPrChange w:id="1698" w:author="Russell, Seth" w:date="2018-12-17T08:24:00Z">
          <w:pPr>
            <w:contextualSpacing w:val="0"/>
          </w:pPr>
        </w:pPrChange>
      </w:pPr>
      <w:del w:id="1699" w:author="Russell, Seth" w:date="2018-12-10T16:47:00Z">
        <w:r w:rsidRPr="00D13247" w:rsidDel="009F619F">
          <w:rPr>
            <w:rFonts w:ascii="Consolas" w:hAnsi="Consolas" w:cs="Consolas"/>
          </w:rPr>
          <w:delText xml:space="preserve">  </w:delText>
        </w:r>
      </w:del>
      <w:del w:id="1700" w:author="Russell, Seth" w:date="2018-12-11T14:04:00Z">
        <w:r w:rsidRPr="00D13247" w:rsidDel="00182F59">
          <w:rPr>
            <w:rFonts w:ascii="Consolas" w:hAnsi="Consolas" w:cs="Consolas"/>
          </w:rPr>
          <w:delText>tic("timing: r version")</w:delText>
        </w:r>
      </w:del>
    </w:p>
    <w:p w14:paraId="27BD916A" w14:textId="6404B485" w:rsidR="002D08F9" w:rsidRPr="00D13247" w:rsidDel="00182F59" w:rsidRDefault="002D08F9">
      <w:pPr>
        <w:pStyle w:val="Heading2"/>
        <w:rPr>
          <w:del w:id="1701" w:author="Russell, Seth" w:date="2018-12-11T14:04:00Z"/>
          <w:rFonts w:ascii="Consolas" w:hAnsi="Consolas" w:cs="Consolas"/>
        </w:rPr>
        <w:pPrChange w:id="1702" w:author="Russell, Seth" w:date="2018-12-17T08:24:00Z">
          <w:pPr>
            <w:contextualSpacing w:val="0"/>
          </w:pPr>
        </w:pPrChange>
      </w:pPr>
      <w:del w:id="1703" w:author="Russell, Seth" w:date="2018-12-10T16:47:00Z">
        <w:r w:rsidRPr="00D13247" w:rsidDel="009F619F">
          <w:rPr>
            <w:rFonts w:ascii="Consolas" w:hAnsi="Consolas" w:cs="Consolas"/>
          </w:rPr>
          <w:delText xml:space="preserve">  </w:delText>
        </w:r>
      </w:del>
      <w:del w:id="1704" w:author="Russell, Seth" w:date="2018-12-11T14:04:00Z">
        <w:r w:rsidRPr="00D13247" w:rsidDel="00182F59">
          <w:rPr>
            <w:rFonts w:ascii="Consolas" w:hAnsi="Consolas" w:cs="Consolas"/>
          </w:rPr>
          <w:delText>out &lt;- dplyr::bind_cols(ids, ccc_mat_r(dxmat, pcmat, icdv))</w:delText>
        </w:r>
      </w:del>
    </w:p>
    <w:p w14:paraId="2E805CD6" w14:textId="21CD7A5C" w:rsidR="002D08F9" w:rsidRPr="00D13247" w:rsidDel="00182F59" w:rsidRDefault="002D08F9">
      <w:pPr>
        <w:pStyle w:val="Heading2"/>
        <w:rPr>
          <w:del w:id="1705" w:author="Russell, Seth" w:date="2018-12-11T14:04:00Z"/>
          <w:rFonts w:ascii="Consolas" w:hAnsi="Consolas" w:cs="Consolas"/>
        </w:rPr>
        <w:pPrChange w:id="1706" w:author="Russell, Seth" w:date="2018-12-17T08:24:00Z">
          <w:pPr>
            <w:contextualSpacing w:val="0"/>
          </w:pPr>
        </w:pPrChange>
      </w:pPr>
      <w:del w:id="1707" w:author="Russell, Seth" w:date="2018-12-10T16:47:00Z">
        <w:r w:rsidRPr="00D13247" w:rsidDel="009F619F">
          <w:rPr>
            <w:rFonts w:ascii="Consolas" w:hAnsi="Consolas" w:cs="Consolas"/>
          </w:rPr>
          <w:delText xml:space="preserve">  </w:delText>
        </w:r>
      </w:del>
      <w:del w:id="1708" w:author="Russell, Seth" w:date="2018-12-11T14:04:00Z">
        <w:r w:rsidRPr="00D13247" w:rsidDel="00182F59">
          <w:rPr>
            <w:rFonts w:ascii="Consolas" w:hAnsi="Consolas" w:cs="Consolas"/>
          </w:rPr>
          <w:delText>toc()</w:delText>
        </w:r>
      </w:del>
    </w:p>
    <w:p w14:paraId="0D76429B" w14:textId="62DBD531" w:rsidR="002D08F9" w:rsidRPr="00D13247" w:rsidDel="00182F59" w:rsidRDefault="002D08F9">
      <w:pPr>
        <w:pStyle w:val="Heading2"/>
        <w:rPr>
          <w:del w:id="1709" w:author="Russell, Seth" w:date="2018-12-11T14:04:00Z"/>
          <w:rFonts w:ascii="Consolas" w:hAnsi="Consolas" w:cs="Consolas"/>
        </w:rPr>
        <w:pPrChange w:id="1710" w:author="Russell, Seth" w:date="2018-12-17T08:24:00Z">
          <w:pPr>
            <w:contextualSpacing w:val="0"/>
          </w:pPr>
        </w:pPrChange>
      </w:pPr>
    </w:p>
    <w:p w14:paraId="0CE5E504" w14:textId="46DE8C46" w:rsidR="002D08F9" w:rsidRPr="00D13247" w:rsidDel="00182F59" w:rsidRDefault="002D08F9">
      <w:pPr>
        <w:pStyle w:val="Heading2"/>
        <w:rPr>
          <w:del w:id="1711" w:author="Russell, Seth" w:date="2018-12-11T14:04:00Z"/>
          <w:rFonts w:ascii="Consolas" w:hAnsi="Consolas" w:cs="Consolas"/>
        </w:rPr>
        <w:pPrChange w:id="1712" w:author="Russell, Seth" w:date="2018-12-17T08:24:00Z">
          <w:pPr>
            <w:contextualSpacing w:val="0"/>
          </w:pPr>
        </w:pPrChange>
      </w:pPr>
      <w:del w:id="1713" w:author="Russell, Seth" w:date="2018-12-10T16:47:00Z">
        <w:r w:rsidRPr="00D13247" w:rsidDel="009F619F">
          <w:rPr>
            <w:rFonts w:ascii="Consolas" w:hAnsi="Consolas" w:cs="Consolas"/>
          </w:rPr>
          <w:delText xml:space="preserve">  </w:delText>
        </w:r>
      </w:del>
      <w:del w:id="1714" w:author="Russell, Seth" w:date="2018-12-11T14:04:00Z">
        <w:r w:rsidRPr="00D13247" w:rsidDel="00182F59">
          <w:rPr>
            <w:rFonts w:ascii="Consolas" w:hAnsi="Consolas" w:cs="Consolas"/>
          </w:rPr>
          <w:delText>tic("timing: c++ version")</w:delText>
        </w:r>
      </w:del>
    </w:p>
    <w:p w14:paraId="6A8F8079" w14:textId="16AD5C14" w:rsidR="002D08F9" w:rsidRPr="00D13247" w:rsidDel="00182F59" w:rsidRDefault="002D08F9">
      <w:pPr>
        <w:pStyle w:val="Heading2"/>
        <w:rPr>
          <w:del w:id="1715" w:author="Russell, Seth" w:date="2018-12-11T14:04:00Z"/>
          <w:rFonts w:ascii="Consolas" w:hAnsi="Consolas" w:cs="Consolas"/>
        </w:rPr>
        <w:pPrChange w:id="1716" w:author="Russell, Seth" w:date="2018-12-17T08:24:00Z">
          <w:pPr>
            <w:contextualSpacing w:val="0"/>
          </w:pPr>
        </w:pPrChange>
      </w:pPr>
      <w:del w:id="1717" w:author="Russell, Seth" w:date="2018-12-10T16:47:00Z">
        <w:r w:rsidRPr="00D13247" w:rsidDel="009F619F">
          <w:rPr>
            <w:rFonts w:ascii="Consolas" w:hAnsi="Consolas" w:cs="Consolas"/>
          </w:rPr>
          <w:delText xml:space="preserve">  </w:delText>
        </w:r>
      </w:del>
      <w:del w:id="1718" w:author="Russell, Seth" w:date="2018-12-11T14:04:00Z">
        <w:r w:rsidRPr="00D13247" w:rsidDel="00182F59">
          <w:rPr>
            <w:rFonts w:ascii="Consolas" w:hAnsi="Consolas" w:cs="Consolas"/>
          </w:rPr>
          <w:delText>dplyr::bind_cols(ids, ccc_mat_rcpp(dxmat, pcmat, icdv))</w:delText>
        </w:r>
      </w:del>
    </w:p>
    <w:p w14:paraId="56B51E3A" w14:textId="574B5A17" w:rsidR="009F619F" w:rsidRPr="00D13247" w:rsidDel="00182F59" w:rsidRDefault="002D08F9">
      <w:pPr>
        <w:pStyle w:val="Heading2"/>
        <w:rPr>
          <w:del w:id="1719" w:author="Russell, Seth" w:date="2018-12-11T14:04:00Z"/>
          <w:rFonts w:ascii="Consolas" w:hAnsi="Consolas" w:cs="Consolas"/>
        </w:rPr>
        <w:pPrChange w:id="1720" w:author="Russell, Seth" w:date="2018-12-17T08:24:00Z">
          <w:pPr>
            <w:contextualSpacing w:val="0"/>
          </w:pPr>
        </w:pPrChange>
      </w:pPr>
      <w:del w:id="1721" w:author="Russell, Seth" w:date="2018-12-10T16:47:00Z">
        <w:r w:rsidRPr="00D13247" w:rsidDel="009F619F">
          <w:rPr>
            <w:rFonts w:ascii="Consolas" w:hAnsi="Consolas" w:cs="Consolas"/>
          </w:rPr>
          <w:delText xml:space="preserve">  </w:delText>
        </w:r>
      </w:del>
      <w:del w:id="1722" w:author="Russell, Seth" w:date="2018-12-11T14:04:00Z">
        <w:r w:rsidRPr="00D13247" w:rsidDel="00182F59">
          <w:rPr>
            <w:rFonts w:ascii="Consolas" w:hAnsi="Consolas" w:cs="Consolas"/>
          </w:rPr>
          <w:delText>toc()</w:delText>
        </w:r>
      </w:del>
    </w:p>
    <w:p w14:paraId="2BF48C2A" w14:textId="21C210EE" w:rsidR="009F619F" w:rsidRPr="00D13247" w:rsidDel="00182F59" w:rsidRDefault="002D08F9">
      <w:pPr>
        <w:pStyle w:val="Heading2"/>
        <w:rPr>
          <w:del w:id="1723" w:author="Russell, Seth" w:date="2018-12-11T14:04:00Z"/>
          <w:rFonts w:ascii="Consolas" w:hAnsi="Consolas" w:cs="Consolas"/>
        </w:rPr>
        <w:pPrChange w:id="1724" w:author="Russell, Seth" w:date="2018-12-17T08:24:00Z">
          <w:pPr>
            <w:contextualSpacing w:val="0"/>
          </w:pPr>
        </w:pPrChange>
      </w:pPr>
      <w:del w:id="1725" w:author="Russell, Seth" w:date="2018-12-11T14:04:00Z">
        <w:r w:rsidRPr="009F619F" w:rsidDel="00182F59">
          <w:rPr>
            <w:rFonts w:ascii="Times" w:hAnsi="Times" w:cs="Consolas"/>
            <w:rPrChange w:id="1726" w:author="Russell, Seth" w:date="2018-12-10T16:45:00Z">
              <w:rPr>
                <w:rFonts w:ascii="Consolas" w:eastAsia="Cambria" w:hAnsi="Consolas" w:cs="Consolas"/>
              </w:rPr>
            </w:rPrChange>
          </w:rPr>
          <w:delText xml:space="preserve">Then run </w:delText>
        </w:r>
      </w:del>
      <w:del w:id="1727" w:author="Russell, Seth" w:date="2018-12-11T10:51:00Z">
        <w:r w:rsidRPr="009F619F" w:rsidDel="003C5807">
          <w:rPr>
            <w:rFonts w:ascii="Times" w:hAnsi="Times" w:cs="Consolas"/>
            <w:rPrChange w:id="1728" w:author="Russell, Seth" w:date="2018-12-10T16:45:00Z">
              <w:rPr>
                <w:rFonts w:ascii="Consolas" w:eastAsia="Cambria" w:hAnsi="Consolas" w:cs="Consolas"/>
              </w:rPr>
            </w:rPrChange>
          </w:rPr>
          <w:delText>micro</w:delText>
        </w:r>
      </w:del>
      <w:del w:id="1729" w:author="Russell, Seth" w:date="2018-12-11T14:04:00Z">
        <w:r w:rsidRPr="009F619F" w:rsidDel="00182F59">
          <w:rPr>
            <w:rFonts w:ascii="Times" w:hAnsi="Times" w:cs="Consolas"/>
            <w:rPrChange w:id="1730" w:author="Russell, Seth" w:date="2018-12-10T16:45:00Z">
              <w:rPr>
                <w:rFonts w:ascii="Consolas" w:eastAsia="Cambria" w:hAnsi="Consolas" w:cs="Consolas"/>
              </w:rPr>
            </w:rPrChange>
          </w:rPr>
          <w:delText xml:space="preserve">benchmark on </w:delText>
        </w:r>
      </w:del>
      <w:del w:id="1731" w:author="Russell, Seth" w:date="2018-12-11T10:52:00Z">
        <w:r w:rsidRPr="009F619F" w:rsidDel="003C5807">
          <w:rPr>
            <w:rFonts w:ascii="Times" w:hAnsi="Times" w:cs="Consolas"/>
            <w:rPrChange w:id="1732" w:author="Russell, Seth" w:date="2018-12-10T16:45:00Z">
              <w:rPr>
                <w:rFonts w:ascii="Consolas" w:eastAsia="Cambria" w:hAnsi="Consolas" w:cs="Consolas"/>
              </w:rPr>
            </w:rPrChange>
          </w:rPr>
          <w:delText xml:space="preserve">more </w:delText>
        </w:r>
      </w:del>
      <w:del w:id="1733" w:author="Russell, Seth" w:date="2018-12-11T14:04:00Z">
        <w:r w:rsidRPr="009F619F" w:rsidDel="00182F59">
          <w:rPr>
            <w:rFonts w:ascii="Times" w:hAnsi="Times" w:cs="Consolas"/>
            <w:rPrChange w:id="1734" w:author="Russell, Seth" w:date="2018-12-10T16:45:00Z">
              <w:rPr>
                <w:rFonts w:ascii="Consolas" w:eastAsia="Cambria" w:hAnsi="Consolas" w:cs="Consolas"/>
              </w:rPr>
            </w:rPrChange>
          </w:rPr>
          <w:delText>specific sections of code such as this:</w:delText>
        </w:r>
      </w:del>
    </w:p>
    <w:p w14:paraId="68A94824" w14:textId="64707426" w:rsidR="002D08F9" w:rsidRPr="00D13247" w:rsidDel="003C5807" w:rsidRDefault="002D08F9">
      <w:pPr>
        <w:pStyle w:val="Heading2"/>
        <w:rPr>
          <w:del w:id="1735" w:author="Russell, Seth" w:date="2018-12-11T10:55:00Z"/>
          <w:rFonts w:ascii="Consolas" w:hAnsi="Consolas" w:cs="Consolas"/>
        </w:rPr>
        <w:pPrChange w:id="1736" w:author="Russell, Seth" w:date="2018-12-17T08:24:00Z">
          <w:pPr>
            <w:contextualSpacing w:val="0"/>
          </w:pPr>
        </w:pPrChange>
      </w:pPr>
      <w:del w:id="1737" w:author="Russell, Seth" w:date="2018-12-11T10:55:00Z">
        <w:r w:rsidRPr="00D13247" w:rsidDel="003C5807">
          <w:rPr>
            <w:rFonts w:ascii="Consolas" w:hAnsi="Consolas" w:cs="Consolas"/>
          </w:rPr>
          <w:delText>library(microbenchmark)</w:delText>
        </w:r>
      </w:del>
    </w:p>
    <w:p w14:paraId="41417A8C" w14:textId="4924B2B7" w:rsidR="002D08F9" w:rsidRPr="00D13247" w:rsidDel="003C5807" w:rsidRDefault="002D08F9">
      <w:pPr>
        <w:pStyle w:val="Heading2"/>
        <w:rPr>
          <w:del w:id="1738" w:author="Russell, Seth" w:date="2018-12-11T10:55:00Z"/>
          <w:rFonts w:ascii="Consolas" w:hAnsi="Consolas" w:cs="Consolas"/>
        </w:rPr>
        <w:pPrChange w:id="1739" w:author="Russell, Seth" w:date="2018-12-17T08:24:00Z">
          <w:pPr>
            <w:contextualSpacing w:val="0"/>
          </w:pPr>
        </w:pPrChange>
      </w:pPr>
      <w:del w:id="1740" w:author="Russell, Seth" w:date="2018-12-11T10:55:00Z">
        <w:r w:rsidRPr="00D13247" w:rsidDel="003C5807">
          <w:rPr>
            <w:rFonts w:ascii="Consolas" w:hAnsi="Consolas" w:cs="Consolas"/>
          </w:rPr>
          <w:delText>microbenchmark(</w:delText>
        </w:r>
      </w:del>
    </w:p>
    <w:p w14:paraId="0807352A" w14:textId="1FE8F950" w:rsidR="002D08F9" w:rsidRPr="00D13247" w:rsidDel="003C5807" w:rsidRDefault="002D08F9">
      <w:pPr>
        <w:pStyle w:val="Heading2"/>
        <w:rPr>
          <w:del w:id="1741" w:author="Russell, Seth" w:date="2018-12-11T10:55:00Z"/>
          <w:rFonts w:ascii="Consolas" w:hAnsi="Consolas" w:cs="Consolas"/>
        </w:rPr>
        <w:pPrChange w:id="1742" w:author="Russell, Seth" w:date="2018-12-17T08:24:00Z">
          <w:pPr>
            <w:contextualSpacing w:val="0"/>
          </w:pPr>
        </w:pPrChange>
      </w:pPr>
      <w:del w:id="1743" w:author="Russell, Seth" w:date="2018-12-11T10:55:00Z">
        <w:r w:rsidRPr="00D13247" w:rsidDel="003C5807">
          <w:rPr>
            <w:rFonts w:ascii="Consolas" w:hAnsi="Consolas" w:cs="Consolas"/>
          </w:rPr>
          <w:delText>lapply(icd10_small, function(i) {</w:delText>
        </w:r>
      </w:del>
    </w:p>
    <w:p w14:paraId="178F39BE" w14:textId="47B13BF1" w:rsidR="002D08F9" w:rsidRPr="00D13247" w:rsidDel="003C5807" w:rsidRDefault="002D08F9">
      <w:pPr>
        <w:pStyle w:val="Heading2"/>
        <w:rPr>
          <w:del w:id="1744" w:author="Russell, Seth" w:date="2018-12-11T10:55:00Z"/>
          <w:rFonts w:ascii="Consolas" w:hAnsi="Consolas" w:cs="Consolas"/>
        </w:rPr>
        <w:pPrChange w:id="1745" w:author="Russell, Seth" w:date="2018-12-17T08:24:00Z">
          <w:pPr>
            <w:contextualSpacing w:val="0"/>
          </w:pPr>
        </w:pPrChange>
      </w:pPr>
      <w:del w:id="1746" w:author="Russell, Seth" w:date="2018-12-11T10:55:00Z">
        <w:r w:rsidRPr="00D13247" w:rsidDel="003C5807">
          <w:rPr>
            <w:rFonts w:ascii="Consolas" w:hAnsi="Consolas" w:cs="Consolas"/>
          </w:rPr>
          <w:delText xml:space="preserve">  if(any(stringi::stri_startswith_fixed(i, 'S'),na.rm = TRUE))</w:delText>
        </w:r>
      </w:del>
    </w:p>
    <w:p w14:paraId="6CA6EB50" w14:textId="75556A22" w:rsidR="002D08F9" w:rsidRPr="00D13247" w:rsidDel="003C5807" w:rsidRDefault="002D08F9">
      <w:pPr>
        <w:pStyle w:val="Heading2"/>
        <w:rPr>
          <w:del w:id="1747" w:author="Russell, Seth" w:date="2018-12-11T10:55:00Z"/>
          <w:rFonts w:ascii="Consolas" w:hAnsi="Consolas" w:cs="Consolas"/>
        </w:rPr>
        <w:pPrChange w:id="1748" w:author="Russell, Seth" w:date="2018-12-17T08:24:00Z">
          <w:pPr>
            <w:contextualSpacing w:val="0"/>
          </w:pPr>
        </w:pPrChange>
      </w:pPr>
      <w:del w:id="1749" w:author="Russell, Seth" w:date="2018-12-11T10:55:00Z">
        <w:r w:rsidRPr="00D13247" w:rsidDel="003C5807">
          <w:rPr>
            <w:rFonts w:ascii="Consolas" w:hAnsi="Consolas" w:cs="Consolas"/>
          </w:rPr>
          <w:delText xml:space="preserve">    return(1L)</w:delText>
        </w:r>
      </w:del>
    </w:p>
    <w:p w14:paraId="5A9E4C3B" w14:textId="68D59588" w:rsidR="002D08F9" w:rsidRPr="00D13247" w:rsidDel="003C5807" w:rsidRDefault="002D08F9">
      <w:pPr>
        <w:pStyle w:val="Heading2"/>
        <w:rPr>
          <w:del w:id="1750" w:author="Russell, Seth" w:date="2018-12-11T10:55:00Z"/>
          <w:rFonts w:ascii="Consolas" w:hAnsi="Consolas" w:cs="Consolas"/>
        </w:rPr>
        <w:pPrChange w:id="1751" w:author="Russell, Seth" w:date="2018-12-17T08:24:00Z">
          <w:pPr>
            <w:contextualSpacing w:val="0"/>
          </w:pPr>
        </w:pPrChange>
      </w:pPr>
      <w:del w:id="1752" w:author="Russell, Seth" w:date="2018-12-11T10:55:00Z">
        <w:r w:rsidRPr="00D13247" w:rsidDel="003C5807">
          <w:rPr>
            <w:rFonts w:ascii="Consolas" w:hAnsi="Consolas" w:cs="Consolas"/>
          </w:rPr>
          <w:delText xml:space="preserve">  else</w:delText>
        </w:r>
      </w:del>
    </w:p>
    <w:p w14:paraId="05DF4A21" w14:textId="64D673EC" w:rsidR="002D08F9" w:rsidRPr="00D13247" w:rsidDel="003C5807" w:rsidRDefault="002D08F9">
      <w:pPr>
        <w:pStyle w:val="Heading2"/>
        <w:rPr>
          <w:del w:id="1753" w:author="Russell, Seth" w:date="2018-12-11T10:55:00Z"/>
          <w:rFonts w:ascii="Consolas" w:hAnsi="Consolas" w:cs="Consolas"/>
        </w:rPr>
        <w:pPrChange w:id="1754" w:author="Russell, Seth" w:date="2018-12-17T08:24:00Z">
          <w:pPr>
            <w:contextualSpacing w:val="0"/>
          </w:pPr>
        </w:pPrChange>
      </w:pPr>
      <w:del w:id="1755" w:author="Russell, Seth" w:date="2018-12-11T10:55:00Z">
        <w:r w:rsidRPr="00D13247" w:rsidDel="003C5807">
          <w:rPr>
            <w:rFonts w:ascii="Consolas" w:hAnsi="Consolas" w:cs="Consolas"/>
          </w:rPr>
          <w:delText xml:space="preserve">    return(0L)</w:delText>
        </w:r>
      </w:del>
    </w:p>
    <w:p w14:paraId="622B8D88" w14:textId="122A05B2" w:rsidR="002D08F9" w:rsidRPr="00D13247" w:rsidDel="003C5807" w:rsidRDefault="002D08F9">
      <w:pPr>
        <w:pStyle w:val="Heading2"/>
        <w:rPr>
          <w:del w:id="1756" w:author="Russell, Seth" w:date="2018-12-11T10:55:00Z"/>
          <w:rFonts w:ascii="Consolas" w:hAnsi="Consolas" w:cs="Consolas"/>
        </w:rPr>
        <w:pPrChange w:id="1757" w:author="Russell, Seth" w:date="2018-12-17T08:24:00Z">
          <w:pPr>
            <w:contextualSpacing w:val="0"/>
          </w:pPr>
        </w:pPrChange>
      </w:pPr>
      <w:del w:id="1758" w:author="Russell, Seth" w:date="2018-12-11T10:55:00Z">
        <w:r w:rsidRPr="00D13247" w:rsidDel="003C5807">
          <w:rPr>
            <w:rFonts w:ascii="Consolas" w:hAnsi="Consolas" w:cs="Consolas"/>
          </w:rPr>
          <w:delText>}), 100)</w:delText>
        </w:r>
      </w:del>
    </w:p>
    <w:p w14:paraId="3BE1876D" w14:textId="712932C9" w:rsidR="002D08F9" w:rsidRPr="00D13247" w:rsidDel="003C5807" w:rsidRDefault="002D08F9">
      <w:pPr>
        <w:pStyle w:val="Heading2"/>
        <w:rPr>
          <w:del w:id="1759" w:author="Russell, Seth" w:date="2018-12-11T10:55:00Z"/>
          <w:rFonts w:ascii="Consolas" w:hAnsi="Consolas" w:cs="Consolas"/>
        </w:rPr>
        <w:pPrChange w:id="1760" w:author="Russell, Seth" w:date="2018-12-17T08:24:00Z">
          <w:pPr>
            <w:contextualSpacing w:val="0"/>
          </w:pPr>
        </w:pPrChange>
      </w:pPr>
    </w:p>
    <w:p w14:paraId="56154573" w14:textId="548E40E7" w:rsidR="002D08F9" w:rsidRPr="00D13247" w:rsidDel="003C5807" w:rsidRDefault="002D08F9">
      <w:pPr>
        <w:pStyle w:val="Heading2"/>
        <w:rPr>
          <w:del w:id="1761" w:author="Russell, Seth" w:date="2018-12-11T10:55:00Z"/>
          <w:rFonts w:ascii="Consolas" w:hAnsi="Consolas" w:cs="Consolas"/>
        </w:rPr>
        <w:pPrChange w:id="1762" w:author="Russell, Seth" w:date="2018-12-17T08:24:00Z">
          <w:pPr>
            <w:contextualSpacing w:val="0"/>
          </w:pPr>
        </w:pPrChange>
      </w:pPr>
      <w:del w:id="1763" w:author="Russell, Seth" w:date="2018-12-11T10:55:00Z">
        <w:r w:rsidRPr="00D13247" w:rsidDel="003C5807">
          <w:rPr>
            <w:rFonts w:ascii="Consolas" w:hAnsi="Consolas" w:cs="Consolas"/>
          </w:rPr>
          <w:delText>library(stringi)</w:delText>
        </w:r>
      </w:del>
    </w:p>
    <w:p w14:paraId="0916395A" w14:textId="339A35C4" w:rsidR="002D08F9" w:rsidRPr="00D13247" w:rsidDel="003C5807" w:rsidRDefault="002D08F9">
      <w:pPr>
        <w:pStyle w:val="Heading2"/>
        <w:rPr>
          <w:del w:id="1764" w:author="Russell, Seth" w:date="2018-12-11T10:55:00Z"/>
          <w:rFonts w:ascii="Consolas" w:hAnsi="Consolas" w:cs="Consolas"/>
        </w:rPr>
        <w:pPrChange w:id="1765" w:author="Russell, Seth" w:date="2018-12-17T08:24:00Z">
          <w:pPr>
            <w:contextualSpacing w:val="0"/>
          </w:pPr>
        </w:pPrChange>
      </w:pPr>
      <w:del w:id="1766" w:author="Russell, Seth" w:date="2018-12-11T10:55:00Z">
        <w:r w:rsidRPr="00D13247" w:rsidDel="003C5807">
          <w:rPr>
            <w:rFonts w:ascii="Consolas" w:hAnsi="Consolas" w:cs="Consolas"/>
          </w:rPr>
          <w:delText>microbenchmark(</w:delText>
        </w:r>
      </w:del>
    </w:p>
    <w:p w14:paraId="34A2ECBD" w14:textId="3E0D6B5B" w:rsidR="002D08F9" w:rsidRPr="00D13247" w:rsidDel="003C5807" w:rsidRDefault="002D08F9">
      <w:pPr>
        <w:pStyle w:val="Heading2"/>
        <w:rPr>
          <w:del w:id="1767" w:author="Russell, Seth" w:date="2018-12-11T10:55:00Z"/>
          <w:rFonts w:ascii="Consolas" w:hAnsi="Consolas" w:cs="Consolas"/>
        </w:rPr>
        <w:pPrChange w:id="1768" w:author="Russell, Seth" w:date="2018-12-17T08:24:00Z">
          <w:pPr>
            <w:contextualSpacing w:val="0"/>
          </w:pPr>
        </w:pPrChange>
      </w:pPr>
      <w:del w:id="1769" w:author="Russell, Seth" w:date="2018-12-11T10:55:00Z">
        <w:r w:rsidRPr="00D13247" w:rsidDel="003C5807">
          <w:rPr>
            <w:rFonts w:ascii="Consolas" w:hAnsi="Consolas" w:cs="Consolas"/>
          </w:rPr>
          <w:delText xml:space="preserve">  lapply(icd10_small, function(i) {</w:delText>
        </w:r>
      </w:del>
    </w:p>
    <w:p w14:paraId="6960ED98" w14:textId="23DC6305" w:rsidR="002D08F9" w:rsidRPr="00D13247" w:rsidDel="003C5807" w:rsidRDefault="002D08F9">
      <w:pPr>
        <w:pStyle w:val="Heading2"/>
        <w:rPr>
          <w:del w:id="1770" w:author="Russell, Seth" w:date="2018-12-11T10:55:00Z"/>
          <w:rFonts w:ascii="Consolas" w:hAnsi="Consolas" w:cs="Consolas"/>
        </w:rPr>
        <w:pPrChange w:id="1771" w:author="Russell, Seth" w:date="2018-12-17T08:24:00Z">
          <w:pPr>
            <w:contextualSpacing w:val="0"/>
          </w:pPr>
        </w:pPrChange>
      </w:pPr>
      <w:del w:id="1772" w:author="Russell, Seth" w:date="2018-12-11T10:55:00Z">
        <w:r w:rsidRPr="00D13247" w:rsidDel="003C5807">
          <w:rPr>
            <w:rFonts w:ascii="Consolas" w:hAnsi="Consolas" w:cs="Consolas"/>
          </w:rPr>
          <w:delText xml:space="preserve">    if(any(stri_startswith_fixed(i, 'S'),na.rm = TRUE))</w:delText>
        </w:r>
      </w:del>
    </w:p>
    <w:p w14:paraId="4687BF61" w14:textId="58CF6BF0" w:rsidR="002D08F9" w:rsidRPr="00D13247" w:rsidDel="003C5807" w:rsidRDefault="002D08F9">
      <w:pPr>
        <w:pStyle w:val="Heading2"/>
        <w:rPr>
          <w:del w:id="1773" w:author="Russell, Seth" w:date="2018-12-11T10:55:00Z"/>
          <w:rFonts w:ascii="Consolas" w:hAnsi="Consolas" w:cs="Consolas"/>
        </w:rPr>
        <w:pPrChange w:id="1774" w:author="Russell, Seth" w:date="2018-12-17T08:24:00Z">
          <w:pPr>
            <w:contextualSpacing w:val="0"/>
          </w:pPr>
        </w:pPrChange>
      </w:pPr>
      <w:del w:id="1775" w:author="Russell, Seth" w:date="2018-12-11T10:55:00Z">
        <w:r w:rsidRPr="00D13247" w:rsidDel="003C5807">
          <w:rPr>
            <w:rFonts w:ascii="Consolas" w:hAnsi="Consolas" w:cs="Consolas"/>
          </w:rPr>
          <w:delText xml:space="preserve">      return(1L)</w:delText>
        </w:r>
      </w:del>
    </w:p>
    <w:p w14:paraId="60C5B9F0" w14:textId="286CCE13" w:rsidR="002D08F9" w:rsidRPr="00D13247" w:rsidDel="003C5807" w:rsidRDefault="002D08F9">
      <w:pPr>
        <w:pStyle w:val="Heading2"/>
        <w:rPr>
          <w:del w:id="1776" w:author="Russell, Seth" w:date="2018-12-11T10:55:00Z"/>
          <w:rFonts w:ascii="Consolas" w:hAnsi="Consolas" w:cs="Consolas"/>
        </w:rPr>
        <w:pPrChange w:id="1777" w:author="Russell, Seth" w:date="2018-12-17T08:24:00Z">
          <w:pPr>
            <w:contextualSpacing w:val="0"/>
          </w:pPr>
        </w:pPrChange>
      </w:pPr>
      <w:del w:id="1778" w:author="Russell, Seth" w:date="2018-12-11T10:55:00Z">
        <w:r w:rsidRPr="00D13247" w:rsidDel="003C5807">
          <w:rPr>
            <w:rFonts w:ascii="Consolas" w:hAnsi="Consolas" w:cs="Consolas"/>
          </w:rPr>
          <w:delText xml:space="preserve">    else</w:delText>
        </w:r>
      </w:del>
    </w:p>
    <w:p w14:paraId="1C7B13E4" w14:textId="712A7A5A" w:rsidR="002D08F9" w:rsidRPr="00D13247" w:rsidDel="003C5807" w:rsidRDefault="002D08F9">
      <w:pPr>
        <w:pStyle w:val="Heading2"/>
        <w:rPr>
          <w:del w:id="1779" w:author="Russell, Seth" w:date="2018-12-11T10:55:00Z"/>
          <w:rFonts w:ascii="Consolas" w:hAnsi="Consolas" w:cs="Consolas"/>
        </w:rPr>
        <w:pPrChange w:id="1780" w:author="Russell, Seth" w:date="2018-12-17T08:24:00Z">
          <w:pPr>
            <w:contextualSpacing w:val="0"/>
          </w:pPr>
        </w:pPrChange>
      </w:pPr>
      <w:del w:id="1781" w:author="Russell, Seth" w:date="2018-12-11T10:55:00Z">
        <w:r w:rsidRPr="00D13247" w:rsidDel="003C5807">
          <w:rPr>
            <w:rFonts w:ascii="Consolas" w:hAnsi="Consolas" w:cs="Consolas"/>
          </w:rPr>
          <w:delText xml:space="preserve">      return(0L)</w:delText>
        </w:r>
      </w:del>
    </w:p>
    <w:p w14:paraId="38B6D44A" w14:textId="05A4CB88" w:rsidR="002D08F9" w:rsidRPr="00D13247" w:rsidDel="003C5807" w:rsidRDefault="002D08F9">
      <w:pPr>
        <w:pStyle w:val="Heading2"/>
        <w:rPr>
          <w:del w:id="1782" w:author="Russell, Seth" w:date="2018-12-11T10:55:00Z"/>
          <w:rFonts w:ascii="Consolas" w:hAnsi="Consolas" w:cs="Consolas"/>
        </w:rPr>
        <w:pPrChange w:id="1783" w:author="Russell, Seth" w:date="2018-12-17T08:24:00Z">
          <w:pPr>
            <w:contextualSpacing w:val="0"/>
          </w:pPr>
        </w:pPrChange>
      </w:pPr>
      <w:del w:id="1784" w:author="Russell, Seth" w:date="2018-12-11T10:55:00Z">
        <w:r w:rsidRPr="00D13247" w:rsidDel="003C5807">
          <w:rPr>
            <w:rFonts w:ascii="Consolas" w:hAnsi="Consolas" w:cs="Consolas"/>
          </w:rPr>
          <w:delText xml:space="preserve">  }), 100)</w:delText>
        </w:r>
      </w:del>
    </w:p>
    <w:p w14:paraId="25B5BD1C" w14:textId="6D194F0B" w:rsidR="00D13247" w:rsidRPr="005C6BD8" w:rsidDel="00182F59" w:rsidRDefault="00D13247">
      <w:pPr>
        <w:pStyle w:val="Heading2"/>
        <w:rPr>
          <w:del w:id="1785" w:author="Russell, Seth" w:date="2018-12-11T14:04:00Z"/>
          <w:rFonts w:ascii="Times" w:hAnsi="Times" w:cs="Consolas"/>
        </w:rPr>
        <w:pPrChange w:id="1786" w:author="Russell, Seth" w:date="2018-12-17T08:24:00Z">
          <w:pPr>
            <w:contextualSpacing w:val="0"/>
          </w:pPr>
        </w:pPrChange>
      </w:pPr>
    </w:p>
    <w:p w14:paraId="58FAF924" w14:textId="6B57966E" w:rsidR="002D08F9" w:rsidDel="00182F59" w:rsidRDefault="002D08F9">
      <w:pPr>
        <w:pStyle w:val="Heading2"/>
        <w:rPr>
          <w:del w:id="1787" w:author="Russell, Seth" w:date="2018-12-11T14:04:00Z"/>
          <w:rFonts w:ascii="Times" w:hAnsi="Times" w:cs="Times New Roman"/>
        </w:rPr>
        <w:pPrChange w:id="1788" w:author="Russell, Seth" w:date="2018-12-17T08:24:00Z">
          <w:pPr>
            <w:contextualSpacing w:val="0"/>
          </w:pPr>
        </w:pPrChange>
      </w:pPr>
      <w:del w:id="1789" w:author="Russell, Seth" w:date="2018-12-11T10:37:00Z">
        <w:r w:rsidRPr="005C6BD8" w:rsidDel="00670A5B">
          <w:rPr>
            <w:rFonts w:ascii="Times" w:hAnsi="Times" w:cs="Times New Roman"/>
          </w:rPr>
          <w:delText>Some of the lessons learned along the way is</w:delText>
        </w:r>
      </w:del>
      <w:del w:id="1790" w:author="Russell, Seth" w:date="2018-12-11T14:04:00Z">
        <w:r w:rsidRPr="005C6BD8" w:rsidDel="00182F59">
          <w:rPr>
            <w:rFonts w:ascii="Times" w:hAnsi="Times" w:cs="Times New Roman"/>
          </w:rPr>
          <w:delText xml:space="preserve"> that in some systems/configurations </w:delText>
        </w:r>
      </w:del>
      <w:del w:id="1791" w:author="Russell, Seth" w:date="2018-12-11T10:37:00Z">
        <w:r w:rsidRPr="005C6BD8" w:rsidDel="00CD3DF3">
          <w:rPr>
            <w:rFonts w:ascii="Times" w:hAnsi="Times" w:cs="Times New Roman"/>
          </w:rPr>
          <w:delText xml:space="preserve">we found that </w:delText>
        </w:r>
      </w:del>
      <w:del w:id="1792" w:author="Russell, Seth" w:date="2018-12-11T14:04:00Z">
        <w:r w:rsidRPr="005C6BD8" w:rsidDel="00182F59">
          <w:rPr>
            <w:rFonts w:ascii="Times" w:hAnsi="Times" w:cs="Times New Roman"/>
          </w:rPr>
          <w:delText>the use of the “::” operator, as opposed to importing a package, caused a noticeable performance hit. Also widely known 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delText>
        </w:r>
      </w:del>
    </w:p>
    <w:p w14:paraId="05A599AD" w14:textId="1A32DFB7" w:rsidR="00A031E4" w:rsidRPr="005C6BD8" w:rsidDel="00182F59" w:rsidRDefault="00A031E4">
      <w:pPr>
        <w:pStyle w:val="Heading2"/>
        <w:rPr>
          <w:del w:id="1793" w:author="Russell, Seth" w:date="2018-12-11T14:04:00Z"/>
          <w:rFonts w:ascii="Times" w:hAnsi="Times" w:cs="Times New Roman"/>
        </w:rPr>
        <w:pPrChange w:id="1794" w:author="Russell, Seth" w:date="2018-12-17T08:24:00Z">
          <w:pPr>
            <w:contextualSpacing w:val="0"/>
          </w:pPr>
        </w:pPrChange>
      </w:pPr>
    </w:p>
    <w:p w14:paraId="1E579D7B" w14:textId="24FFC71A" w:rsidR="00657C13" w:rsidDel="00182F59" w:rsidRDefault="002D08F9">
      <w:pPr>
        <w:pStyle w:val="Heading2"/>
        <w:rPr>
          <w:del w:id="1795" w:author="Russell, Seth" w:date="2018-12-11T14:04:00Z"/>
          <w:rFonts w:ascii="Times" w:hAnsi="Times" w:cs="Times New Roman"/>
        </w:rPr>
        <w:pPrChange w:id="1796" w:author="Russell, Seth" w:date="2018-12-17T08:24:00Z">
          <w:pPr>
            <w:contextualSpacing w:val="0"/>
          </w:pPr>
        </w:pPrChange>
      </w:pPr>
      <w:del w:id="1797" w:author="Russell, Seth" w:date="2018-12-11T14:04:00Z">
        <w:r w:rsidRPr="005C6BD8" w:rsidDel="00182F59">
          <w:rPr>
            <w:rFonts w:ascii="Times" w:hAnsi="Times" w:cs="Times New Roman"/>
          </w:rPr>
          <w:delText xml:space="preserve">One limitation with R profiling tools is that if the code to be profiled executes C++ code, you will get no visibility into what is happening once the switch from R to C++ has occurred. As shown in </w:delText>
        </w:r>
        <w:r w:rsidR="00A031E4" w:rsidDel="00182F59">
          <w:rPr>
            <w:rFonts w:ascii="Times" w:hAnsi="Times" w:cs="Times New Roman"/>
          </w:rPr>
          <w:delText>Figure 7</w:delText>
        </w:r>
        <w:r w:rsidRPr="005C6BD8" w:rsidDel="00182F59">
          <w:rPr>
            <w:rFonts w:ascii="Times" w:hAnsi="Times" w:cs="Times New Roman"/>
          </w:rPr>
          <w:delText>, visibility into timing and memory allocation stops at the .Call</w:delText>
        </w:r>
        <w:r w:rsidR="00A031E4" w:rsidDel="00182F59">
          <w:rPr>
            <w:rFonts w:ascii="Times" w:hAnsi="Times" w:cs="Times New Roman"/>
          </w:rPr>
          <w:delText>()</w:delText>
        </w:r>
        <w:r w:rsidRPr="005C6BD8" w:rsidDel="00182F59">
          <w:rPr>
            <w:rFonts w:ascii="Times" w:hAnsi="Times" w:cs="Times New Roman"/>
          </w:rPr>
          <w:delText xml:space="preserve"> function. In order to profile C++ code, you need to use non-R specific tools such as XCode on macOS or gprof on Unix based OSes.</w:delText>
        </w:r>
        <w:r w:rsidR="00925389" w:rsidDel="00182F59">
          <w:rPr>
            <w:rFonts w:ascii="Times" w:hAnsi="Times" w:cs="Times New Roman"/>
          </w:rPr>
          <w:delText xml:space="preserve"> See “</w:delText>
        </w:r>
        <w:r w:rsidR="00925389" w:rsidRPr="00925389" w:rsidDel="00182F59">
          <w:rPr>
            <w:rFonts w:ascii="Times" w:hAnsi="Times" w:cs="Times New Roman"/>
          </w:rPr>
          <w:delText>R_with_C++_profiling.md</w:delText>
        </w:r>
        <w:r w:rsidR="00925389" w:rsidDel="00182F59">
          <w:rPr>
            <w:rFonts w:ascii="Times" w:hAnsi="Times" w:cs="Times New Roman"/>
          </w:rPr>
          <w:delText>” in our source code repository for some guidance on this topic.</w:delText>
        </w:r>
      </w:del>
    </w:p>
    <w:p w14:paraId="062FCDDB" w14:textId="038609EA" w:rsidR="00657C13" w:rsidDel="00182F59" w:rsidRDefault="00657C13">
      <w:pPr>
        <w:pStyle w:val="Heading2"/>
        <w:rPr>
          <w:del w:id="1798" w:author="Russell, Seth" w:date="2018-12-11T14:04:00Z"/>
          <w:rFonts w:ascii="Times" w:hAnsi="Times" w:cs="Times New Roman"/>
        </w:rPr>
        <w:pPrChange w:id="1799" w:author="Russell, Seth" w:date="2018-12-17T08:24:00Z">
          <w:pPr>
            <w:contextualSpacing w:val="0"/>
          </w:pPr>
        </w:pPrChange>
      </w:pPr>
    </w:p>
    <w:p w14:paraId="105E2B82" w14:textId="01C173BE" w:rsidR="002D08F9" w:rsidDel="00182F59" w:rsidRDefault="002D08F9">
      <w:pPr>
        <w:pStyle w:val="Heading2"/>
        <w:rPr>
          <w:del w:id="1800" w:author="Russell, Seth" w:date="2018-12-11T14:04:00Z"/>
          <w:rFonts w:ascii="Times" w:hAnsi="Times" w:cs="Times New Roman"/>
        </w:rPr>
        <w:pPrChange w:id="1801" w:author="Russell, Seth" w:date="2018-12-17T08:24:00Z">
          <w:pPr>
            <w:contextualSpacing w:val="0"/>
          </w:pPr>
        </w:pPrChange>
      </w:pPr>
      <w:del w:id="1802" w:author="Russell, Seth" w:date="2018-12-11T14:04:00Z">
        <w:r w:rsidRPr="005C6BD8" w:rsidDel="00182F59">
          <w:rPr>
            <w:rFonts w:ascii="Times" w:hAnsi="Times" w:cs="Times New Roman"/>
          </w:rPr>
          <w:delText>Some general lessons learned from profiling and benchmarking:</w:delText>
        </w:r>
      </w:del>
    </w:p>
    <w:p w14:paraId="6F6F7498" w14:textId="7581E602" w:rsidR="00657C13" w:rsidRPr="005C6BD8" w:rsidDel="00182F59" w:rsidRDefault="00657C13">
      <w:pPr>
        <w:pStyle w:val="Heading2"/>
        <w:rPr>
          <w:del w:id="1803" w:author="Russell, Seth" w:date="2018-12-11T14:04:00Z"/>
          <w:rFonts w:ascii="Times" w:hAnsi="Times" w:cs="Times New Roman"/>
        </w:rPr>
        <w:pPrChange w:id="1804" w:author="Russell, Seth" w:date="2018-12-17T08:24:00Z">
          <w:pPr>
            <w:contextualSpacing w:val="0"/>
          </w:pPr>
        </w:pPrChange>
      </w:pPr>
    </w:p>
    <w:p w14:paraId="07B7CBC2" w14:textId="5CD891E2" w:rsidR="002D08F9" w:rsidRPr="005C6BD8" w:rsidDel="00182F59" w:rsidRDefault="002D08F9">
      <w:pPr>
        <w:pStyle w:val="Heading2"/>
        <w:rPr>
          <w:del w:id="1805" w:author="Russell, Seth" w:date="2018-12-11T14:04:00Z"/>
          <w:rFonts w:ascii="Times" w:hAnsi="Times" w:cs="Times New Roman"/>
        </w:rPr>
        <w:pPrChange w:id="1806" w:author="Russell, Seth" w:date="2018-12-17T08:24:00Z">
          <w:pPr>
            <w:numPr>
              <w:numId w:val="9"/>
            </w:numPr>
            <w:ind w:left="720" w:hanging="360"/>
            <w:contextualSpacing w:val="0"/>
          </w:pPr>
        </w:pPrChange>
      </w:pPr>
      <w:del w:id="1807" w:author="Russell, Seth" w:date="2018-12-11T14:04:00Z">
        <w:r w:rsidRPr="005C6BD8" w:rsidDel="00182F59">
          <w:rPr>
            <w:rFonts w:ascii="Times" w:hAnsi="Times" w:cs="Times New Roman"/>
          </w:rPr>
          <w:delText xml:space="preserve">“Beware the dangers of premature optimization of your code. Your first duty is to create clear, correct cod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Knuth, 1974; Burns, 2012)</w:delText>
        </w:r>
        <w:r w:rsidRPr="005C6BD8" w:rsidDel="00182F59">
          <w:rPr>
            <w:rFonts w:ascii="Times" w:hAnsi="Times" w:cs="Times New Roman"/>
          </w:rPr>
          <w:fldChar w:fldCharType="end"/>
        </w:r>
        <w:r w:rsidRPr="005C6BD8" w:rsidDel="00182F59">
          <w:rPr>
            <w:rFonts w:ascii="Times" w:hAnsi="Times" w:cs="Times New Roman"/>
          </w:rPr>
          <w:delTex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delText>
        </w:r>
      </w:del>
    </w:p>
    <w:p w14:paraId="3110876D" w14:textId="32BFBFD3" w:rsidR="002D08F9" w:rsidRPr="005C6BD8" w:rsidDel="00182F59" w:rsidRDefault="002D08F9">
      <w:pPr>
        <w:pStyle w:val="Heading2"/>
        <w:rPr>
          <w:del w:id="1808" w:author="Russell, Seth" w:date="2018-12-11T14:04:00Z"/>
          <w:rFonts w:ascii="Times" w:hAnsi="Times" w:cs="Times New Roman"/>
        </w:rPr>
        <w:pPrChange w:id="1809" w:author="Russell, Seth" w:date="2018-12-17T08:24:00Z">
          <w:pPr>
            <w:numPr>
              <w:numId w:val="9"/>
            </w:numPr>
            <w:ind w:left="720" w:hanging="360"/>
            <w:contextualSpacing w:val="0"/>
          </w:pPr>
        </w:pPrChange>
      </w:pPr>
      <w:del w:id="1810" w:author="Russell, Seth" w:date="2018-12-11T14:04:00Z">
        <w:r w:rsidRPr="005C6BD8" w:rsidDel="00182F59">
          <w:rPr>
            <w:rFonts w:ascii="Times" w:hAnsi="Times" w:cs="Times New Roman"/>
          </w:rPr>
          <w:delTex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delText>
        </w:r>
      </w:del>
    </w:p>
    <w:p w14:paraId="6228320B" w14:textId="117AB237" w:rsidR="002D08F9" w:rsidRPr="005C6BD8" w:rsidDel="00182F59" w:rsidRDefault="002D08F9">
      <w:pPr>
        <w:pStyle w:val="Heading2"/>
        <w:rPr>
          <w:del w:id="1811" w:author="Russell, Seth" w:date="2018-12-11T14:04:00Z"/>
          <w:rFonts w:ascii="Times" w:hAnsi="Times" w:cs="Times New Roman"/>
        </w:rPr>
        <w:pPrChange w:id="1812" w:author="Russell, Seth" w:date="2018-12-17T08:24:00Z">
          <w:pPr>
            <w:numPr>
              <w:numId w:val="9"/>
            </w:numPr>
            <w:ind w:left="720" w:hanging="360"/>
            <w:contextualSpacing w:val="0"/>
          </w:pPr>
        </w:pPrChange>
      </w:pPr>
      <w:del w:id="1813" w:author="Russell, Seth" w:date="2018-12-11T14:04:00Z">
        <w:r w:rsidRPr="005C6BD8" w:rsidDel="00182F59">
          <w:rPr>
            <w:rFonts w:ascii="Times" w:hAnsi="Times" w:cs="Times New Roman"/>
          </w:rPr>
          <w:delTex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delText>
        </w:r>
      </w:del>
    </w:p>
    <w:p w14:paraId="3B14BAD8" w14:textId="342FE7E8" w:rsidR="002D08F9" w:rsidDel="00182F59" w:rsidRDefault="002D08F9">
      <w:pPr>
        <w:pStyle w:val="Heading2"/>
        <w:rPr>
          <w:del w:id="1814" w:author="Russell, Seth" w:date="2018-12-11T14:04:00Z"/>
          <w:rFonts w:ascii="Times" w:hAnsi="Times" w:cs="Times New Roman"/>
        </w:rPr>
        <w:pPrChange w:id="1815" w:author="Russell, Seth" w:date="2018-12-17T08:24:00Z">
          <w:pPr>
            <w:numPr>
              <w:numId w:val="9"/>
            </w:numPr>
            <w:ind w:left="720" w:hanging="360"/>
            <w:contextualSpacing w:val="0"/>
          </w:pPr>
        </w:pPrChange>
      </w:pPr>
      <w:del w:id="1816" w:author="Russell, Seth" w:date="2018-12-11T14:04:00Z">
        <w:r w:rsidRPr="005C6BD8" w:rsidDel="00182F59">
          <w:rPr>
            <w:rFonts w:ascii="Times" w:hAnsi="Times" w:cs="Times New Roman"/>
          </w:rPr>
          <w:delText xml:space="preserve">If you’ve exhausted your options with your chosen </w:delText>
        </w:r>
        <w:r w:rsidR="00950BCA" w:rsidRPr="005C6BD8" w:rsidDel="00182F59">
          <w:rPr>
            <w:rFonts w:ascii="Times" w:hAnsi="Times" w:cs="Times New Roman"/>
          </w:rPr>
          <w:delText>high-level</w:delText>
        </w:r>
        <w:r w:rsidRPr="005C6BD8" w:rsidDel="00182F59">
          <w:rPr>
            <w:rFonts w:ascii="Times" w:hAnsi="Times" w:cs="Times New Roman"/>
          </w:rPr>
          <w:delText xml:space="preserve"> language, C++ is usually the best option for further optimization. For an excellent introduction to combining C++ with R via the library Rcpp, see </w:delText>
        </w:r>
        <w:r w:rsidRPr="005C6BD8" w:rsidDel="00182F59">
          <w:rPr>
            <w:rFonts w:ascii="Times" w:hAnsi="Times" w:cs="Times New Roman"/>
          </w:rPr>
          <w:fldChar w:fldCharType="begin"/>
        </w:r>
        <w:r w:rsidRPr="005C6BD8" w:rsidDel="00182F59">
          <w:rPr>
            <w:rFonts w:ascii="Times" w:hAnsi="Times" w:cs="Times New Roman"/>
          </w:rPr>
          <w:del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delInstrText>
        </w:r>
        <w:r w:rsidRPr="005C6BD8" w:rsidDel="00182F59">
          <w:rPr>
            <w:rFonts w:ascii="Times" w:hAnsi="Times" w:cs="Times New Roman"/>
          </w:rPr>
          <w:fldChar w:fldCharType="separate"/>
        </w:r>
        <w:r w:rsidRPr="005C6BD8" w:rsidDel="00182F59">
          <w:rPr>
            <w:rFonts w:ascii="Times" w:hAnsi="Times" w:cs="Times New Roman"/>
            <w:noProof/>
          </w:rPr>
          <w:delText>(Eddelbuettel &amp; Balamuta, 2017)</w:delText>
        </w:r>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77687ED3" w14:textId="2CE08767" w:rsidR="00353C9D" w:rsidRPr="005C6BD8" w:rsidDel="00182F59" w:rsidRDefault="00353C9D">
      <w:pPr>
        <w:pStyle w:val="Heading2"/>
        <w:rPr>
          <w:del w:id="1817" w:author="Russell, Seth" w:date="2018-12-11T14:04:00Z"/>
          <w:rFonts w:ascii="Times" w:hAnsi="Times" w:cs="Times New Roman"/>
        </w:rPr>
        <w:pPrChange w:id="1818" w:author="Russell, Seth" w:date="2018-12-17T08:24:00Z">
          <w:pPr>
            <w:ind w:left="720"/>
            <w:contextualSpacing w:val="0"/>
          </w:pPr>
        </w:pPrChange>
      </w:pPr>
    </w:p>
    <w:p w14:paraId="2550CB0F" w14:textId="7F0DDD32" w:rsidR="002D08F9" w:rsidRPr="005C6BD8" w:rsidDel="00182F59" w:rsidRDefault="002D08F9">
      <w:pPr>
        <w:pStyle w:val="Heading2"/>
        <w:rPr>
          <w:del w:id="1819" w:author="Russell, Seth" w:date="2018-12-11T14:04:00Z"/>
          <w:rFonts w:ascii="Times" w:hAnsi="Times" w:cs="Times New Roman"/>
        </w:rPr>
        <w:pPrChange w:id="1820" w:author="Russell, Seth" w:date="2018-12-17T08:24:00Z">
          <w:pPr>
            <w:contextualSpacing w:val="0"/>
          </w:pPr>
        </w:pPrChange>
      </w:pPr>
      <w:del w:id="1821" w:author="Russell, Seth" w:date="2018-12-11T14:04:00Z">
        <w:r w:rsidRPr="005C6BD8" w:rsidDel="00182F59">
          <w:rPr>
            <w:rFonts w:ascii="Times" w:hAnsi="Times" w:cs="Times New Roman"/>
          </w:rPr>
          <w:delText xml:space="preserve">For some additional information on R optimization, see </w:delText>
        </w:r>
        <w:r w:rsidRPr="005C6BD8" w:rsidDel="00182F59">
          <w:rPr>
            <w:rFonts w:ascii="Times" w:hAnsi="Times" w:cs="Times New Roman"/>
          </w:rPr>
          <w:fldChar w:fldCharType="begin"/>
        </w:r>
      </w:del>
      <w:del w:id="1822" w:author="Russell, Seth" w:date="2018-11-08T10:44:00Z">
        <w:r w:rsidRPr="005C6BD8" w:rsidDel="009D01E6">
          <w:rPr>
            <w:rFonts w:ascii="Times" w:hAnsi="Times" w:cs="Times New Roman"/>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del w:id="1823" w:author="Russell, Seth" w:date="2018-12-11T14:04:00Z">
        <w:r w:rsidRPr="005C6BD8" w:rsidDel="00182F59">
          <w:rPr>
            <w:rFonts w:ascii="Times" w:hAnsi="Times" w:cs="Times New Roman"/>
          </w:rPr>
          <w:fldChar w:fldCharType="separate"/>
        </w:r>
      </w:del>
      <w:del w:id="1824" w:author="Russell, Seth" w:date="2018-11-08T10:44:00Z">
        <w:r w:rsidRPr="009D01E6" w:rsidDel="009D01E6">
          <w:rPr>
            <w:rFonts w:ascii="Times" w:hAnsi="Times" w:cs="Times New Roman"/>
            <w:noProof/>
          </w:rPr>
          <w:delText>(Wickham, 2014b; Emily Robinson, 2017)</w:delText>
        </w:r>
      </w:del>
      <w:del w:id="1825" w:author="Russell, Seth" w:date="2018-12-11T14:04:00Z">
        <w:r w:rsidRPr="005C6BD8" w:rsidDel="00182F59">
          <w:rPr>
            <w:rFonts w:ascii="Times" w:hAnsi="Times" w:cs="Times New Roman"/>
          </w:rPr>
          <w:fldChar w:fldCharType="end"/>
        </w:r>
        <w:r w:rsidRPr="005C6BD8" w:rsidDel="00182F59">
          <w:rPr>
            <w:rFonts w:ascii="Times" w:hAnsi="Times" w:cs="Times New Roman"/>
          </w:rPr>
          <w:delText xml:space="preserve">. </w:delText>
        </w:r>
      </w:del>
    </w:p>
    <w:p w14:paraId="5C4C7C66" w14:textId="3D4E59B7" w:rsidR="00CC42E3" w:rsidDel="00182F59" w:rsidRDefault="00CC42E3">
      <w:pPr>
        <w:pStyle w:val="Heading2"/>
        <w:rPr>
          <w:del w:id="1826" w:author="Russell, Seth" w:date="2018-12-11T14:04:00Z"/>
        </w:rPr>
        <w:pPrChange w:id="1827" w:author="Russell, Seth" w:date="2018-12-17T08:24:00Z">
          <w:pPr>
            <w:pStyle w:val="Normal1"/>
            <w:contextualSpacing w:val="0"/>
          </w:pPr>
        </w:pPrChange>
      </w:pPr>
    </w:p>
    <w:p w14:paraId="3287AAAD" w14:textId="74056E9E" w:rsidR="007B6DD5" w:rsidRPr="00823A54" w:rsidRDefault="00823A54">
      <w:pPr>
        <w:pStyle w:val="Heading2"/>
        <w:pPrChange w:id="1828" w:author="Russell, Seth" w:date="2018-12-17T08:24:00Z">
          <w:pPr>
            <w:pStyle w:val="Normal1"/>
            <w:contextualSpacing w:val="0"/>
          </w:pPr>
        </w:pPrChange>
      </w:pPr>
      <w:r w:rsidRPr="00823A54">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pPr>
        <w:pStyle w:val="Heading2"/>
        <w:pPrChange w:id="1829" w:author="Russell, Seth" w:date="2018-12-17T08:24:00Z">
          <w:pPr>
            <w:pStyle w:val="Normal1"/>
            <w:contextualSpacing w:val="0"/>
          </w:pPr>
        </w:pPrChange>
      </w:pPr>
      <w:r w:rsidRPr="003631D8">
        <w:t>REFERENCES</w:t>
      </w:r>
    </w:p>
    <w:p w14:paraId="071C09AD" w14:textId="77777777" w:rsidR="00947CEA" w:rsidRPr="00947CEA" w:rsidRDefault="002025AA">
      <w:pPr>
        <w:pStyle w:val="Bibliography"/>
        <w:rPr>
          <w:ins w:id="1830" w:author="Russell, Seth" w:date="2018-12-20T17:25:00Z"/>
          <w:rFonts w:ascii="Times New Roman" w:hAnsi="Times New Roman" w:cs="Times New Roman"/>
        </w:rPr>
        <w:pPrChange w:id="1831" w:author="Russell, Seth" w:date="2018-12-20T17:25:00Z">
          <w:pPr>
            <w:widowControl w:val="0"/>
            <w:autoSpaceDE w:val="0"/>
            <w:autoSpaceDN w:val="0"/>
            <w:adjustRightInd w:val="0"/>
          </w:pPr>
        </w:pPrChange>
      </w:pPr>
      <w:r>
        <w:fldChar w:fldCharType="begin"/>
      </w:r>
      <w:ins w:id="1832" w:author="Russell, Seth" w:date="2018-12-17T08:25:00Z">
        <w:r w:rsidR="001B60B9">
          <w:instrText xml:space="preserve"> ADDIN ZOTERO_BIBL {"uncited":[],"omitted":[],"custom":[]} CSL_BIBLIOGRAPHY </w:instrText>
        </w:r>
      </w:ins>
      <w:del w:id="1833" w:author="Russell, Seth" w:date="2018-11-07T13:41:00Z">
        <w:r w:rsidDel="00496733">
          <w:delInstrText xml:space="preserve"> ADDIN ZOTERO_BIBL {"uncited":[],"omitted":[],"custom":[]} CSL_BIBLIOGRAPHY </w:delInstrText>
        </w:r>
      </w:del>
      <w:r>
        <w:fldChar w:fldCharType="separate"/>
      </w:r>
      <w:ins w:id="1834" w:author="Russell, Seth" w:date="2018-12-20T17:25:00Z">
        <w:r w:rsidR="00947CEA" w:rsidRPr="00947CEA">
          <w:rPr>
            <w:rFonts w:ascii="Times New Roman" w:hAnsi="Times New Roman" w:cs="Times New Roman"/>
          </w:rPr>
          <w:t xml:space="preserve">Abrahms J. 2016.Big-O notation explained by a self-taught programmer. </w:t>
        </w:r>
        <w:r w:rsidR="00947CEA" w:rsidRPr="00947CEA">
          <w:rPr>
            <w:rFonts w:ascii="Times New Roman" w:hAnsi="Times New Roman" w:cs="Times New Roman"/>
            <w:i/>
            <w:iCs/>
          </w:rPr>
          <w:t>Available at</w:t>
        </w:r>
        <w:r w:rsidR="00947CEA" w:rsidRPr="00F52680">
          <w:rPr>
            <w:rFonts w:ascii="Times New Roman" w:hAnsi="Times New Roman" w:cs="Times New Roman"/>
          </w:rPr>
          <w:t xml:space="preserve"> </w:t>
        </w:r>
        <w:r w:rsidR="00947CEA" w:rsidRPr="00947CEA">
          <w:rPr>
            <w:rFonts w:ascii="Times New Roman" w:hAnsi="Times New Roman" w:cs="Times New Roman"/>
            <w:i/>
            <w:iCs/>
          </w:rPr>
          <w:t>https://justin.abrah.ms/computer-science/big-o-notation-explained.html</w:t>
        </w:r>
      </w:ins>
    </w:p>
    <w:p w14:paraId="59ABF2BC" w14:textId="77777777" w:rsidR="00947CEA" w:rsidRPr="00947CEA" w:rsidRDefault="00947CEA">
      <w:pPr>
        <w:pStyle w:val="Bibliography"/>
        <w:rPr>
          <w:ins w:id="1835" w:author="Russell, Seth" w:date="2018-12-20T17:25:00Z"/>
          <w:rFonts w:ascii="Times New Roman" w:hAnsi="Times New Roman" w:cs="Times New Roman"/>
        </w:rPr>
        <w:pPrChange w:id="1836" w:author="Russell, Seth" w:date="2018-12-20T17:25:00Z">
          <w:pPr>
            <w:widowControl w:val="0"/>
            <w:autoSpaceDE w:val="0"/>
            <w:autoSpaceDN w:val="0"/>
            <w:adjustRightInd w:val="0"/>
          </w:pPr>
        </w:pPrChange>
      </w:pPr>
      <w:ins w:id="1837" w:author="Russell, Seth" w:date="2018-12-20T17:25:00Z">
        <w:r w:rsidRPr="00947CEA">
          <w:rPr>
            <w:rFonts w:ascii="Times New Roman" w:hAnsi="Times New Roman" w:cs="Times New Roman"/>
          </w:rPr>
          <w:t xml:space="preserve">Agruss C, Johnson B. 2000. Ad Hoc Software Testing. </w:t>
        </w:r>
        <w:r w:rsidRPr="00947CEA">
          <w:rPr>
            <w:rFonts w:ascii="Times New Roman" w:hAnsi="Times New Roman" w:cs="Times New Roman"/>
            <w:i/>
            <w:iCs/>
          </w:rPr>
          <w:t>Viitattu</w:t>
        </w:r>
        <w:r w:rsidRPr="00947CEA">
          <w:rPr>
            <w:rFonts w:ascii="Times New Roman" w:hAnsi="Times New Roman" w:cs="Times New Roman"/>
          </w:rPr>
          <w:t xml:space="preserve"> 4:2009.</w:t>
        </w:r>
      </w:ins>
    </w:p>
    <w:p w14:paraId="348BFBAD" w14:textId="77777777" w:rsidR="00947CEA" w:rsidRPr="00947CEA" w:rsidRDefault="00947CEA">
      <w:pPr>
        <w:pStyle w:val="Bibliography"/>
        <w:rPr>
          <w:ins w:id="1838" w:author="Russell, Seth" w:date="2018-12-20T17:25:00Z"/>
          <w:rFonts w:ascii="Times New Roman" w:hAnsi="Times New Roman" w:cs="Times New Roman"/>
        </w:rPr>
        <w:pPrChange w:id="1839" w:author="Russell, Seth" w:date="2018-12-20T17:25:00Z">
          <w:pPr>
            <w:widowControl w:val="0"/>
            <w:autoSpaceDE w:val="0"/>
            <w:autoSpaceDN w:val="0"/>
            <w:adjustRightInd w:val="0"/>
          </w:pPr>
        </w:pPrChange>
      </w:pPr>
      <w:ins w:id="1840" w:author="Russell, Seth" w:date="2018-12-20T17:25:00Z">
        <w:r w:rsidRPr="00947CEA">
          <w:rPr>
            <w:rFonts w:ascii="Times New Roman" w:hAnsi="Times New Roman" w:cs="Times New Roman"/>
          </w:rPr>
          <w:t xml:space="preserve">Allaire JJ, Francois R, Ushey K, Vandenbrouck G, library MG (TinyThread, http://tinythreadpp.bitsnbites.eu/), RStudio, library I (Intel T, https://www.threadingbuildingblocks.org/), Microsoft. 2018a. </w:t>
        </w:r>
        <w:r w:rsidRPr="00947CEA">
          <w:rPr>
            <w:rFonts w:ascii="Times New Roman" w:hAnsi="Times New Roman" w:cs="Times New Roman"/>
            <w:i/>
            <w:iCs/>
          </w:rPr>
          <w:t>RcppParallel: Parallel Programming Tools for “Rcpp.”</w:t>
        </w:r>
      </w:ins>
    </w:p>
    <w:p w14:paraId="7942EC78" w14:textId="77777777" w:rsidR="00947CEA" w:rsidRPr="00947CEA" w:rsidRDefault="00947CEA">
      <w:pPr>
        <w:pStyle w:val="Bibliography"/>
        <w:rPr>
          <w:ins w:id="1841" w:author="Russell, Seth" w:date="2018-12-20T17:25:00Z"/>
          <w:rFonts w:ascii="Times New Roman" w:hAnsi="Times New Roman" w:cs="Times New Roman"/>
        </w:rPr>
        <w:pPrChange w:id="1842" w:author="Russell, Seth" w:date="2018-12-20T17:25:00Z">
          <w:pPr>
            <w:widowControl w:val="0"/>
            <w:autoSpaceDE w:val="0"/>
            <w:autoSpaceDN w:val="0"/>
            <w:adjustRightInd w:val="0"/>
          </w:pPr>
        </w:pPrChange>
      </w:pPr>
      <w:ins w:id="1843" w:author="Russell, Seth" w:date="2018-12-20T17:25:00Z">
        <w:r w:rsidRPr="00947CEA">
          <w:rPr>
            <w:rFonts w:ascii="Times New Roman" w:hAnsi="Times New Roman" w:cs="Times New Roman"/>
          </w:rPr>
          <w:t xml:space="preserve">Allaire JJ, Xie Y, McPherson J, Luraschi J, Ushey K, Atkins A, Wickham H, Cheng J, Chang W, Iannone R. 2018b. </w:t>
        </w:r>
        <w:r w:rsidRPr="00947CEA">
          <w:rPr>
            <w:rFonts w:ascii="Times New Roman" w:hAnsi="Times New Roman" w:cs="Times New Roman"/>
            <w:i/>
            <w:iCs/>
          </w:rPr>
          <w:t>rmarkdown: Dynamic Documents for R</w:t>
        </w:r>
        <w:r w:rsidRPr="00947CEA">
          <w:rPr>
            <w:rFonts w:ascii="Times New Roman" w:hAnsi="Times New Roman" w:cs="Times New Roman"/>
          </w:rPr>
          <w:t>.</w:t>
        </w:r>
      </w:ins>
    </w:p>
    <w:p w14:paraId="1776A285" w14:textId="77777777" w:rsidR="00947CEA" w:rsidRPr="00947CEA" w:rsidRDefault="00947CEA">
      <w:pPr>
        <w:pStyle w:val="Bibliography"/>
        <w:rPr>
          <w:ins w:id="1844" w:author="Russell, Seth" w:date="2018-12-20T17:25:00Z"/>
          <w:rFonts w:ascii="Times New Roman" w:hAnsi="Times New Roman" w:cs="Times New Roman"/>
        </w:rPr>
        <w:pPrChange w:id="1845" w:author="Russell, Seth" w:date="2018-12-20T17:25:00Z">
          <w:pPr>
            <w:widowControl w:val="0"/>
            <w:autoSpaceDE w:val="0"/>
            <w:autoSpaceDN w:val="0"/>
            <w:adjustRightInd w:val="0"/>
          </w:pPr>
        </w:pPrChange>
      </w:pPr>
      <w:ins w:id="1846" w:author="Russell, Seth" w:date="2018-12-20T17:25:00Z">
        <w:r w:rsidRPr="00947CEA">
          <w:rPr>
            <w:rFonts w:ascii="Times New Roman" w:hAnsi="Times New Roman" w:cs="Times New Roman"/>
          </w:rPr>
          <w:t xml:space="preserve">Apache Software Foundation. 2018.SparkR (R on Spark) - Spark 2.3.2 Documentation.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park.apache.org/docs/latest/sparkr.html</w:t>
        </w:r>
      </w:ins>
    </w:p>
    <w:p w14:paraId="3D458396" w14:textId="77777777" w:rsidR="00947CEA" w:rsidRPr="00947CEA" w:rsidRDefault="00947CEA">
      <w:pPr>
        <w:pStyle w:val="Bibliography"/>
        <w:rPr>
          <w:ins w:id="1847" w:author="Russell, Seth" w:date="2018-12-20T17:25:00Z"/>
          <w:rFonts w:ascii="Times New Roman" w:hAnsi="Times New Roman" w:cs="Times New Roman"/>
        </w:rPr>
        <w:pPrChange w:id="1848" w:author="Russell, Seth" w:date="2018-12-20T17:25:00Z">
          <w:pPr>
            <w:widowControl w:val="0"/>
            <w:autoSpaceDE w:val="0"/>
            <w:autoSpaceDN w:val="0"/>
            <w:adjustRightInd w:val="0"/>
          </w:pPr>
        </w:pPrChange>
      </w:pPr>
      <w:ins w:id="1849" w:author="Russell, Seth" w:date="2018-12-20T17:25:00Z">
        <w:r w:rsidRPr="00947CEA">
          <w:rPr>
            <w:rFonts w:ascii="Times New Roman" w:hAnsi="Times New Roman" w:cs="Times New Roman"/>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sidRPr="00947CEA">
          <w:rPr>
            <w:rFonts w:ascii="Times New Roman" w:hAnsi="Times New Roman" w:cs="Times New Roman"/>
            <w:i/>
            <w:iCs/>
          </w:rPr>
          <w:t>Commun. ACM</w:t>
        </w:r>
        <w:r w:rsidRPr="00947CEA">
          <w:rPr>
            <w:rFonts w:ascii="Times New Roman" w:hAnsi="Times New Roman" w:cs="Times New Roman"/>
          </w:rPr>
          <w:t xml:space="preserve"> 11:151–197. DOI: 10.1145/362929.362976.</w:t>
        </w:r>
      </w:ins>
    </w:p>
    <w:p w14:paraId="2ED5DEF8" w14:textId="77777777" w:rsidR="00947CEA" w:rsidRPr="00947CEA" w:rsidRDefault="00947CEA">
      <w:pPr>
        <w:pStyle w:val="Bibliography"/>
        <w:rPr>
          <w:ins w:id="1850" w:author="Russell, Seth" w:date="2018-12-20T17:25:00Z"/>
          <w:rFonts w:ascii="Times New Roman" w:hAnsi="Times New Roman" w:cs="Times New Roman"/>
        </w:rPr>
        <w:pPrChange w:id="1851" w:author="Russell, Seth" w:date="2018-12-20T17:25:00Z">
          <w:pPr>
            <w:widowControl w:val="0"/>
            <w:autoSpaceDE w:val="0"/>
            <w:autoSpaceDN w:val="0"/>
            <w:adjustRightInd w:val="0"/>
          </w:pPr>
        </w:pPrChange>
      </w:pPr>
      <w:ins w:id="1852" w:author="Russell, Seth" w:date="2018-12-20T17:25:00Z">
        <w:r w:rsidRPr="00947CEA">
          <w:rPr>
            <w:rFonts w:ascii="Times New Roman" w:hAnsi="Times New Roman" w:cs="Times New Roman"/>
          </w:rPr>
          <w:t xml:space="preserve">Beck K, Beedle M, Bennekum A van, Cockburn A, Cunningham W, Fowler M, Grenning J, Highsmith J, Hunt A, Jeffries R, Kern J, Marick B, Martin RC, Mellor S, Schwaber K, Sutherland J, Thomas D. 2001.Manifesto for Agile Software Developmen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agilemanifesto.org/</w:t>
        </w:r>
      </w:ins>
    </w:p>
    <w:p w14:paraId="5DD7A2E3" w14:textId="77777777" w:rsidR="00947CEA" w:rsidRPr="00947CEA" w:rsidRDefault="00947CEA">
      <w:pPr>
        <w:pStyle w:val="Bibliography"/>
        <w:rPr>
          <w:ins w:id="1853" w:author="Russell, Seth" w:date="2018-12-20T17:25:00Z"/>
          <w:rFonts w:ascii="Times New Roman" w:hAnsi="Times New Roman" w:cs="Times New Roman"/>
        </w:rPr>
        <w:pPrChange w:id="1854" w:author="Russell, Seth" w:date="2018-12-20T17:25:00Z">
          <w:pPr>
            <w:widowControl w:val="0"/>
            <w:autoSpaceDE w:val="0"/>
            <w:autoSpaceDN w:val="0"/>
            <w:adjustRightInd w:val="0"/>
          </w:pPr>
        </w:pPrChange>
      </w:pPr>
      <w:ins w:id="1855" w:author="Russell, Seth" w:date="2018-12-20T17:25:00Z">
        <w:r w:rsidRPr="00947CEA">
          <w:rPr>
            <w:rFonts w:ascii="Times New Roman" w:hAnsi="Times New Roman" w:cs="Times New Roman"/>
          </w:rPr>
          <w:t xml:space="preserve">Beck K, Gamma E. 1998. Test Infected: Programmers Love Writing Tests. </w:t>
        </w:r>
        <w:r w:rsidRPr="00947CEA">
          <w:rPr>
            <w:rFonts w:ascii="Times New Roman" w:hAnsi="Times New Roman" w:cs="Times New Roman"/>
            <w:i/>
            <w:iCs/>
          </w:rPr>
          <w:t>Java Report</w:t>
        </w:r>
        <w:r w:rsidRPr="00947CEA">
          <w:rPr>
            <w:rFonts w:ascii="Times New Roman" w:hAnsi="Times New Roman" w:cs="Times New Roman"/>
          </w:rPr>
          <w:t xml:space="preserve"> 3.</w:t>
        </w:r>
      </w:ins>
    </w:p>
    <w:p w14:paraId="3490D3A7" w14:textId="77777777" w:rsidR="00947CEA" w:rsidRPr="00947CEA" w:rsidRDefault="00947CEA">
      <w:pPr>
        <w:pStyle w:val="Bibliography"/>
        <w:rPr>
          <w:ins w:id="1856" w:author="Russell, Seth" w:date="2018-12-20T17:25:00Z"/>
          <w:rFonts w:ascii="Times New Roman" w:hAnsi="Times New Roman" w:cs="Times New Roman"/>
        </w:rPr>
        <w:pPrChange w:id="1857" w:author="Russell, Seth" w:date="2018-12-20T17:25:00Z">
          <w:pPr>
            <w:widowControl w:val="0"/>
            <w:autoSpaceDE w:val="0"/>
            <w:autoSpaceDN w:val="0"/>
            <w:adjustRightInd w:val="0"/>
          </w:pPr>
        </w:pPrChange>
      </w:pPr>
      <w:ins w:id="1858" w:author="Russell, Seth" w:date="2018-12-20T17:25:00Z">
        <w:r w:rsidRPr="00947CEA">
          <w:rPr>
            <w:rFonts w:ascii="Times New Roman" w:hAnsi="Times New Roman" w:cs="Times New Roman"/>
          </w:rPr>
          <w:t xml:space="preserve">Bengtsson H. 2018. </w:t>
        </w:r>
        <w:r w:rsidRPr="00947CEA">
          <w:rPr>
            <w:rFonts w:ascii="Times New Roman" w:hAnsi="Times New Roman" w:cs="Times New Roman"/>
            <w:i/>
            <w:iCs/>
          </w:rPr>
          <w:t>future: Unified Parallel and Distributed Processing in R for Everyone</w:t>
        </w:r>
        <w:r w:rsidRPr="00947CEA">
          <w:rPr>
            <w:rFonts w:ascii="Times New Roman" w:hAnsi="Times New Roman" w:cs="Times New Roman"/>
          </w:rPr>
          <w:t>.</w:t>
        </w:r>
      </w:ins>
    </w:p>
    <w:p w14:paraId="33148ACE" w14:textId="77777777" w:rsidR="00947CEA" w:rsidRPr="00947CEA" w:rsidRDefault="00947CEA">
      <w:pPr>
        <w:pStyle w:val="Bibliography"/>
        <w:rPr>
          <w:ins w:id="1859" w:author="Russell, Seth" w:date="2018-12-20T17:25:00Z"/>
          <w:rFonts w:ascii="Times New Roman" w:hAnsi="Times New Roman" w:cs="Times New Roman"/>
        </w:rPr>
        <w:pPrChange w:id="1860" w:author="Russell, Seth" w:date="2018-12-20T17:25:00Z">
          <w:pPr>
            <w:widowControl w:val="0"/>
            <w:autoSpaceDE w:val="0"/>
            <w:autoSpaceDN w:val="0"/>
            <w:adjustRightInd w:val="0"/>
          </w:pPr>
        </w:pPrChange>
      </w:pPr>
      <w:ins w:id="1861" w:author="Russell, Seth" w:date="2018-12-20T17:25:00Z">
        <w:r w:rsidRPr="00947CEA">
          <w:rPr>
            <w:rFonts w:ascii="Times New Roman" w:hAnsi="Times New Roman" w:cs="Times New Roman"/>
          </w:rPr>
          <w:t xml:space="preserve">Bengtsson H, R Core Team. 2018. </w:t>
        </w:r>
        <w:r w:rsidRPr="00947CEA">
          <w:rPr>
            <w:rFonts w:ascii="Times New Roman" w:hAnsi="Times New Roman" w:cs="Times New Roman"/>
            <w:i/>
            <w:iCs/>
          </w:rPr>
          <w:t>future.apply: Apply Function to Elements in Parallel using Futures</w:t>
        </w:r>
        <w:r w:rsidRPr="00947CEA">
          <w:rPr>
            <w:rFonts w:ascii="Times New Roman" w:hAnsi="Times New Roman" w:cs="Times New Roman"/>
          </w:rPr>
          <w:t>.</w:t>
        </w:r>
      </w:ins>
    </w:p>
    <w:p w14:paraId="361DD236" w14:textId="77777777" w:rsidR="00947CEA" w:rsidRPr="00947CEA" w:rsidRDefault="00947CEA">
      <w:pPr>
        <w:pStyle w:val="Bibliography"/>
        <w:rPr>
          <w:ins w:id="1862" w:author="Russell, Seth" w:date="2018-12-20T17:25:00Z"/>
          <w:rFonts w:ascii="Times New Roman" w:hAnsi="Times New Roman" w:cs="Times New Roman"/>
        </w:rPr>
        <w:pPrChange w:id="1863" w:author="Russell, Seth" w:date="2018-12-20T17:25:00Z">
          <w:pPr>
            <w:widowControl w:val="0"/>
            <w:autoSpaceDE w:val="0"/>
            <w:autoSpaceDN w:val="0"/>
            <w:adjustRightInd w:val="0"/>
          </w:pPr>
        </w:pPrChange>
      </w:pPr>
      <w:ins w:id="1864" w:author="Russell, Seth" w:date="2018-12-20T17:25:00Z">
        <w:r w:rsidRPr="00947CEA">
          <w:rPr>
            <w:rFonts w:ascii="Times New Roman" w:hAnsi="Times New Roman" w:cs="Times New Roman"/>
          </w:rPr>
          <w:t xml:space="preserve">Bird J. 2013.Applying the 80:20 Rule in Software Development - DZone Agile.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dzone.com/articles/applying-8020-rule-software</w:t>
        </w:r>
      </w:ins>
    </w:p>
    <w:p w14:paraId="31161F22" w14:textId="77777777" w:rsidR="00947CEA" w:rsidRPr="00947CEA" w:rsidRDefault="00947CEA">
      <w:pPr>
        <w:pStyle w:val="Bibliography"/>
        <w:rPr>
          <w:ins w:id="1865" w:author="Russell, Seth" w:date="2018-12-20T17:25:00Z"/>
          <w:rFonts w:ascii="Times New Roman" w:hAnsi="Times New Roman" w:cs="Times New Roman"/>
        </w:rPr>
        <w:pPrChange w:id="1866" w:author="Russell, Seth" w:date="2018-12-20T17:25:00Z">
          <w:pPr>
            <w:widowControl w:val="0"/>
            <w:autoSpaceDE w:val="0"/>
            <w:autoSpaceDN w:val="0"/>
            <w:adjustRightInd w:val="0"/>
          </w:pPr>
        </w:pPrChange>
      </w:pPr>
      <w:ins w:id="1867" w:author="Russell, Seth" w:date="2018-12-20T17:25:00Z">
        <w:r w:rsidRPr="00947CEA">
          <w:rPr>
            <w:rFonts w:ascii="Times New Roman" w:hAnsi="Times New Roman" w:cs="Times New Roman"/>
          </w:rPr>
          <w:t xml:space="preserve">Bischl B, Lang M. 2015. </w:t>
        </w:r>
        <w:r w:rsidRPr="00947CEA">
          <w:rPr>
            <w:rFonts w:ascii="Times New Roman" w:hAnsi="Times New Roman" w:cs="Times New Roman"/>
            <w:i/>
            <w:iCs/>
          </w:rPr>
          <w:t>parallelMap: Unified Interface to Parallelization Back-Ends</w:t>
        </w:r>
        <w:r w:rsidRPr="00947CEA">
          <w:rPr>
            <w:rFonts w:ascii="Times New Roman" w:hAnsi="Times New Roman" w:cs="Times New Roman"/>
          </w:rPr>
          <w:t>.</w:t>
        </w:r>
      </w:ins>
    </w:p>
    <w:p w14:paraId="38B53A10" w14:textId="77777777" w:rsidR="00947CEA" w:rsidRPr="00947CEA" w:rsidRDefault="00947CEA">
      <w:pPr>
        <w:pStyle w:val="Bibliography"/>
        <w:rPr>
          <w:ins w:id="1868" w:author="Russell, Seth" w:date="2018-12-20T17:25:00Z"/>
          <w:rFonts w:ascii="Times New Roman" w:hAnsi="Times New Roman" w:cs="Times New Roman"/>
        </w:rPr>
        <w:pPrChange w:id="1869" w:author="Russell, Seth" w:date="2018-12-20T17:25:00Z">
          <w:pPr>
            <w:widowControl w:val="0"/>
            <w:autoSpaceDE w:val="0"/>
            <w:autoSpaceDN w:val="0"/>
            <w:adjustRightInd w:val="0"/>
          </w:pPr>
        </w:pPrChange>
      </w:pPr>
      <w:ins w:id="1870" w:author="Russell, Seth" w:date="2018-12-20T17:25:00Z">
        <w:r w:rsidRPr="00947CEA">
          <w:rPr>
            <w:rFonts w:ascii="Times New Roman" w:hAnsi="Times New Roman" w:cs="Times New Roman"/>
          </w:rPr>
          <w:t xml:space="preserve">Bischl B, Lang M, Mersmann O, Rahnenführer J, Weihs C. 2015. BatchJobs and BatchExperiments: Abstraction Mechanisms for Using R in Batch Environments. </w:t>
        </w:r>
        <w:r w:rsidRPr="00947CEA">
          <w:rPr>
            <w:rFonts w:ascii="Times New Roman" w:hAnsi="Times New Roman" w:cs="Times New Roman"/>
            <w:i/>
            <w:iCs/>
          </w:rPr>
          <w:t>Journal of Statistical Software</w:t>
        </w:r>
        <w:r w:rsidRPr="00947CEA">
          <w:rPr>
            <w:rFonts w:ascii="Times New Roman" w:hAnsi="Times New Roman" w:cs="Times New Roman"/>
          </w:rPr>
          <w:t xml:space="preserve"> 64:1–25.</w:t>
        </w:r>
      </w:ins>
    </w:p>
    <w:p w14:paraId="1B814212" w14:textId="77777777" w:rsidR="00947CEA" w:rsidRPr="00947CEA" w:rsidRDefault="00947CEA">
      <w:pPr>
        <w:pStyle w:val="Bibliography"/>
        <w:rPr>
          <w:ins w:id="1871" w:author="Russell, Seth" w:date="2018-12-20T17:25:00Z"/>
          <w:rFonts w:ascii="Times New Roman" w:hAnsi="Times New Roman" w:cs="Times New Roman"/>
        </w:rPr>
        <w:pPrChange w:id="1872" w:author="Russell, Seth" w:date="2018-12-20T17:25:00Z">
          <w:pPr>
            <w:widowControl w:val="0"/>
            <w:autoSpaceDE w:val="0"/>
            <w:autoSpaceDN w:val="0"/>
            <w:adjustRightInd w:val="0"/>
          </w:pPr>
        </w:pPrChange>
      </w:pPr>
      <w:ins w:id="1873" w:author="Russell, Seth" w:date="2018-12-20T17:25:00Z">
        <w:r w:rsidRPr="00947CEA">
          <w:rPr>
            <w:rFonts w:ascii="Times New Roman" w:hAnsi="Times New Roman" w:cs="Times New Roman"/>
          </w:rPr>
          <w:t xml:space="preserve">Burger M, Juenemann K, Koenig T. 2015. </w:t>
        </w:r>
        <w:r w:rsidRPr="00947CEA">
          <w:rPr>
            <w:rFonts w:ascii="Times New Roman" w:hAnsi="Times New Roman" w:cs="Times New Roman"/>
            <w:i/>
            <w:iCs/>
          </w:rPr>
          <w:t>RUnit: R Unit Test Framework</w:t>
        </w:r>
        <w:r w:rsidRPr="00947CEA">
          <w:rPr>
            <w:rFonts w:ascii="Times New Roman" w:hAnsi="Times New Roman" w:cs="Times New Roman"/>
          </w:rPr>
          <w:t>.</w:t>
        </w:r>
      </w:ins>
    </w:p>
    <w:p w14:paraId="48D0603D" w14:textId="77777777" w:rsidR="00947CEA" w:rsidRPr="00947CEA" w:rsidRDefault="00947CEA">
      <w:pPr>
        <w:pStyle w:val="Bibliography"/>
        <w:rPr>
          <w:ins w:id="1874" w:author="Russell, Seth" w:date="2018-12-20T17:25:00Z"/>
          <w:rFonts w:ascii="Times New Roman" w:hAnsi="Times New Roman" w:cs="Times New Roman"/>
        </w:rPr>
        <w:pPrChange w:id="1875" w:author="Russell, Seth" w:date="2018-12-20T17:25:00Z">
          <w:pPr>
            <w:widowControl w:val="0"/>
            <w:autoSpaceDE w:val="0"/>
            <w:autoSpaceDN w:val="0"/>
            <w:adjustRightInd w:val="0"/>
          </w:pPr>
        </w:pPrChange>
      </w:pPr>
      <w:ins w:id="1876" w:author="Russell, Seth" w:date="2018-12-20T17:25:00Z">
        <w:r w:rsidRPr="00947CEA">
          <w:rPr>
            <w:rFonts w:ascii="Times New Roman" w:hAnsi="Times New Roman" w:cs="Times New Roman"/>
          </w:rPr>
          <w:t xml:space="preserve">Burns P. 2012. </w:t>
        </w:r>
        <w:r w:rsidRPr="00947CEA">
          <w:rPr>
            <w:rFonts w:ascii="Times New Roman" w:hAnsi="Times New Roman" w:cs="Times New Roman"/>
            <w:i/>
            <w:iCs/>
          </w:rPr>
          <w:t>The R Inferno</w:t>
        </w:r>
        <w:r w:rsidRPr="00947CEA">
          <w:rPr>
            <w:rFonts w:ascii="Times New Roman" w:hAnsi="Times New Roman" w:cs="Times New Roman"/>
          </w:rPr>
          <w:t>. lulu.com.</w:t>
        </w:r>
      </w:ins>
    </w:p>
    <w:p w14:paraId="7D08EABC" w14:textId="77777777" w:rsidR="00947CEA" w:rsidRPr="00947CEA" w:rsidRDefault="00947CEA">
      <w:pPr>
        <w:pStyle w:val="Bibliography"/>
        <w:rPr>
          <w:ins w:id="1877" w:author="Russell, Seth" w:date="2018-12-20T17:25:00Z"/>
          <w:rFonts w:ascii="Times New Roman" w:hAnsi="Times New Roman" w:cs="Times New Roman"/>
        </w:rPr>
        <w:pPrChange w:id="1878" w:author="Russell, Seth" w:date="2018-12-20T17:25:00Z">
          <w:pPr>
            <w:widowControl w:val="0"/>
            <w:autoSpaceDE w:val="0"/>
            <w:autoSpaceDN w:val="0"/>
            <w:adjustRightInd w:val="0"/>
          </w:pPr>
        </w:pPrChange>
      </w:pPr>
      <w:ins w:id="1879" w:author="Russell, Seth" w:date="2018-12-20T17:25:00Z">
        <w:r w:rsidRPr="00947CEA">
          <w:rPr>
            <w:rFonts w:ascii="Times New Roman" w:hAnsi="Times New Roman" w:cs="Times New Roman"/>
          </w:rPr>
          <w:t xml:space="preserve">Calaway R, Analytics R, Weston S. 2017. </w:t>
        </w:r>
        <w:r w:rsidRPr="00947CEA">
          <w:rPr>
            <w:rFonts w:ascii="Times New Roman" w:hAnsi="Times New Roman" w:cs="Times New Roman"/>
            <w:i/>
            <w:iCs/>
          </w:rPr>
          <w:t>doMC: Foreach Parallel Adaptor for “parallel.”</w:t>
        </w:r>
      </w:ins>
    </w:p>
    <w:p w14:paraId="5A2221AF" w14:textId="77777777" w:rsidR="00947CEA" w:rsidRPr="00947CEA" w:rsidRDefault="00947CEA">
      <w:pPr>
        <w:pStyle w:val="Bibliography"/>
        <w:rPr>
          <w:ins w:id="1880" w:author="Russell, Seth" w:date="2018-12-20T17:25:00Z"/>
          <w:rFonts w:ascii="Times New Roman" w:hAnsi="Times New Roman" w:cs="Times New Roman"/>
        </w:rPr>
        <w:pPrChange w:id="1881" w:author="Russell, Seth" w:date="2018-12-20T17:25:00Z">
          <w:pPr>
            <w:widowControl w:val="0"/>
            <w:autoSpaceDE w:val="0"/>
            <w:autoSpaceDN w:val="0"/>
            <w:adjustRightInd w:val="0"/>
          </w:pPr>
        </w:pPrChange>
      </w:pPr>
      <w:ins w:id="1882" w:author="Russell, Seth" w:date="2018-12-20T17:25:00Z">
        <w:r w:rsidRPr="00947CEA">
          <w:rPr>
            <w:rFonts w:ascii="Times New Roman" w:hAnsi="Times New Roman" w:cs="Times New Roman"/>
          </w:rPr>
          <w:t xml:space="preserve">Calaway R, Corporation M, Weston S. 2017. </w:t>
        </w:r>
        <w:r w:rsidRPr="00947CEA">
          <w:rPr>
            <w:rFonts w:ascii="Times New Roman" w:hAnsi="Times New Roman" w:cs="Times New Roman"/>
            <w:i/>
            <w:iCs/>
          </w:rPr>
          <w:t>doSNOW: Foreach Parallel Adaptor for the “snow” Package</w:t>
        </w:r>
        <w:r w:rsidRPr="00947CEA">
          <w:rPr>
            <w:rFonts w:ascii="Times New Roman" w:hAnsi="Times New Roman" w:cs="Times New Roman"/>
          </w:rPr>
          <w:t>.</w:t>
        </w:r>
      </w:ins>
    </w:p>
    <w:p w14:paraId="6A732C49" w14:textId="77777777" w:rsidR="00947CEA" w:rsidRPr="00947CEA" w:rsidRDefault="00947CEA">
      <w:pPr>
        <w:pStyle w:val="Bibliography"/>
        <w:rPr>
          <w:ins w:id="1883" w:author="Russell, Seth" w:date="2018-12-20T17:25:00Z"/>
          <w:rFonts w:ascii="Times New Roman" w:hAnsi="Times New Roman" w:cs="Times New Roman"/>
        </w:rPr>
        <w:pPrChange w:id="1884" w:author="Russell, Seth" w:date="2018-12-20T17:25:00Z">
          <w:pPr>
            <w:widowControl w:val="0"/>
            <w:autoSpaceDE w:val="0"/>
            <w:autoSpaceDN w:val="0"/>
            <w:adjustRightInd w:val="0"/>
          </w:pPr>
        </w:pPrChange>
      </w:pPr>
      <w:ins w:id="1885" w:author="Russell, Seth" w:date="2018-12-20T17:25:00Z">
        <w:r w:rsidRPr="00947CEA">
          <w:rPr>
            <w:rFonts w:ascii="Times New Roman" w:hAnsi="Times New Roman" w:cs="Times New Roman"/>
          </w:rPr>
          <w:t xml:space="preserve">Calaway R, Corporation M, Weston S, Tenenbaum D. 2018. </w:t>
        </w:r>
        <w:r w:rsidRPr="00947CEA">
          <w:rPr>
            <w:rFonts w:ascii="Times New Roman" w:hAnsi="Times New Roman" w:cs="Times New Roman"/>
            <w:i/>
            <w:iCs/>
          </w:rPr>
          <w:t>doParallel: Foreach Parallel Adaptor for the “parallel” Package</w:t>
        </w:r>
        <w:r w:rsidRPr="00947CEA">
          <w:rPr>
            <w:rFonts w:ascii="Times New Roman" w:hAnsi="Times New Roman" w:cs="Times New Roman"/>
          </w:rPr>
          <w:t>.</w:t>
        </w:r>
      </w:ins>
    </w:p>
    <w:p w14:paraId="5F76D412" w14:textId="77777777" w:rsidR="00947CEA" w:rsidRPr="00947CEA" w:rsidRDefault="00947CEA">
      <w:pPr>
        <w:pStyle w:val="Bibliography"/>
        <w:rPr>
          <w:ins w:id="1886" w:author="Russell, Seth" w:date="2018-12-20T17:25:00Z"/>
          <w:rFonts w:ascii="Times New Roman" w:hAnsi="Times New Roman" w:cs="Times New Roman"/>
        </w:rPr>
        <w:pPrChange w:id="1887" w:author="Russell, Seth" w:date="2018-12-20T17:25:00Z">
          <w:pPr>
            <w:widowControl w:val="0"/>
            <w:autoSpaceDE w:val="0"/>
            <w:autoSpaceDN w:val="0"/>
            <w:adjustRightInd w:val="0"/>
          </w:pPr>
        </w:pPrChange>
      </w:pPr>
      <w:ins w:id="1888" w:author="Russell, Seth" w:date="2018-12-20T17:25:00Z">
        <w:r w:rsidRPr="00947CEA">
          <w:rPr>
            <w:rFonts w:ascii="Times New Roman" w:hAnsi="Times New Roman" w:cs="Times New Roman"/>
          </w:rPr>
          <w:t xml:space="preserve">Calaway R, Microsoft, Weston S. 2017. </w:t>
        </w:r>
        <w:r w:rsidRPr="00947CEA">
          <w:rPr>
            <w:rFonts w:ascii="Times New Roman" w:hAnsi="Times New Roman" w:cs="Times New Roman"/>
            <w:i/>
            <w:iCs/>
          </w:rPr>
          <w:t>foreach: Provides Foreach Looping Construct for R</w:t>
        </w:r>
        <w:r w:rsidRPr="00947CEA">
          <w:rPr>
            <w:rFonts w:ascii="Times New Roman" w:hAnsi="Times New Roman" w:cs="Times New Roman"/>
          </w:rPr>
          <w:t>.</w:t>
        </w:r>
      </w:ins>
    </w:p>
    <w:p w14:paraId="6CB2916D" w14:textId="77777777" w:rsidR="00947CEA" w:rsidRPr="00947CEA" w:rsidRDefault="00947CEA">
      <w:pPr>
        <w:pStyle w:val="Bibliography"/>
        <w:rPr>
          <w:ins w:id="1889" w:author="Russell, Seth" w:date="2018-12-20T17:25:00Z"/>
          <w:rFonts w:ascii="Times New Roman" w:hAnsi="Times New Roman" w:cs="Times New Roman"/>
        </w:rPr>
        <w:pPrChange w:id="1890" w:author="Russell, Seth" w:date="2018-12-20T17:25:00Z">
          <w:pPr>
            <w:widowControl w:val="0"/>
            <w:autoSpaceDE w:val="0"/>
            <w:autoSpaceDN w:val="0"/>
            <w:adjustRightInd w:val="0"/>
          </w:pPr>
        </w:pPrChange>
      </w:pPr>
      <w:ins w:id="1891" w:author="Russell, Seth" w:date="2018-12-20T17:25:00Z">
        <w:r w:rsidRPr="00947CEA">
          <w:rPr>
            <w:rFonts w:ascii="Times New Roman" w:hAnsi="Times New Roman" w:cs="Times New Roman"/>
          </w:rPr>
          <w:t xml:space="preserve">Carr J. 2015.TDD Anti-Pattern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eb.archive.org/web/20150726134212/http://blog.james-carr.org:80/2006/11/03/tdd-anti-patterns/</w:t>
        </w:r>
      </w:ins>
    </w:p>
    <w:p w14:paraId="1981E91A" w14:textId="77777777" w:rsidR="00947CEA" w:rsidRPr="00947CEA" w:rsidRDefault="00947CEA">
      <w:pPr>
        <w:pStyle w:val="Bibliography"/>
        <w:rPr>
          <w:ins w:id="1892" w:author="Russell, Seth" w:date="2018-12-20T17:25:00Z"/>
          <w:rFonts w:ascii="Times New Roman" w:hAnsi="Times New Roman" w:cs="Times New Roman"/>
        </w:rPr>
        <w:pPrChange w:id="1893" w:author="Russell, Seth" w:date="2018-12-20T17:25:00Z">
          <w:pPr>
            <w:widowControl w:val="0"/>
            <w:autoSpaceDE w:val="0"/>
            <w:autoSpaceDN w:val="0"/>
            <w:adjustRightInd w:val="0"/>
          </w:pPr>
        </w:pPrChange>
      </w:pPr>
      <w:ins w:id="1894" w:author="Russell, Seth" w:date="2018-12-20T17:25:00Z">
        <w:r w:rsidRPr="00947CEA">
          <w:rPr>
            <w:rFonts w:ascii="Times New Roman" w:hAnsi="Times New Roman" w:cs="Times New Roman"/>
          </w:rPr>
          <w:t xml:space="preserve">Chang W, Luraschi J. 2018. </w:t>
        </w:r>
        <w:r w:rsidRPr="00947CEA">
          <w:rPr>
            <w:rFonts w:ascii="Times New Roman" w:hAnsi="Times New Roman" w:cs="Times New Roman"/>
            <w:i/>
            <w:iCs/>
          </w:rPr>
          <w:t>profvis: Interactive Visualizations for Profiling R Code</w:t>
        </w:r>
        <w:r w:rsidRPr="00947CEA">
          <w:rPr>
            <w:rFonts w:ascii="Times New Roman" w:hAnsi="Times New Roman" w:cs="Times New Roman"/>
          </w:rPr>
          <w:t>.</w:t>
        </w:r>
      </w:ins>
    </w:p>
    <w:p w14:paraId="27D85081" w14:textId="77777777" w:rsidR="00947CEA" w:rsidRPr="00947CEA" w:rsidRDefault="00947CEA">
      <w:pPr>
        <w:pStyle w:val="Bibliography"/>
        <w:rPr>
          <w:ins w:id="1895" w:author="Russell, Seth" w:date="2018-12-20T17:25:00Z"/>
          <w:rFonts w:ascii="Times New Roman" w:hAnsi="Times New Roman" w:cs="Times New Roman"/>
        </w:rPr>
        <w:pPrChange w:id="1896" w:author="Russell, Seth" w:date="2018-12-20T17:25:00Z">
          <w:pPr>
            <w:widowControl w:val="0"/>
            <w:autoSpaceDE w:val="0"/>
            <w:autoSpaceDN w:val="0"/>
            <w:adjustRightInd w:val="0"/>
          </w:pPr>
        </w:pPrChange>
      </w:pPr>
      <w:ins w:id="1897" w:author="Russell, Seth" w:date="2018-12-20T17:25:00Z">
        <w:r w:rsidRPr="00947CEA">
          <w:rPr>
            <w:rFonts w:ascii="Times New Roman" w:hAnsi="Times New Roman" w:cs="Times New Roman"/>
          </w:rPr>
          <w:t xml:space="preserve">Dehaghani SMH, Hajrahimi N. 2013. Which Factors Affect Software Projects Maintenance Cost More? </w:t>
        </w:r>
        <w:r w:rsidRPr="00947CEA">
          <w:rPr>
            <w:rFonts w:ascii="Times New Roman" w:hAnsi="Times New Roman" w:cs="Times New Roman"/>
            <w:i/>
            <w:iCs/>
          </w:rPr>
          <w:t>Acta Informatica Medica</w:t>
        </w:r>
        <w:r w:rsidRPr="00947CEA">
          <w:rPr>
            <w:rFonts w:ascii="Times New Roman" w:hAnsi="Times New Roman" w:cs="Times New Roman"/>
          </w:rPr>
          <w:t xml:space="preserve"> 21:63–66. DOI: 10.5455/AIM.2012.21.63-66.</w:t>
        </w:r>
      </w:ins>
    </w:p>
    <w:p w14:paraId="30953856" w14:textId="77777777" w:rsidR="00947CEA" w:rsidRPr="00947CEA" w:rsidRDefault="00947CEA">
      <w:pPr>
        <w:pStyle w:val="Bibliography"/>
        <w:rPr>
          <w:ins w:id="1898" w:author="Russell, Seth" w:date="2018-12-20T17:25:00Z"/>
          <w:rFonts w:ascii="Times New Roman" w:hAnsi="Times New Roman" w:cs="Times New Roman"/>
        </w:rPr>
        <w:pPrChange w:id="1899" w:author="Russell, Seth" w:date="2018-12-20T17:25:00Z">
          <w:pPr>
            <w:widowControl w:val="0"/>
            <w:autoSpaceDE w:val="0"/>
            <w:autoSpaceDN w:val="0"/>
            <w:adjustRightInd w:val="0"/>
          </w:pPr>
        </w:pPrChange>
      </w:pPr>
      <w:ins w:id="1900" w:author="Russell, Seth" w:date="2018-12-20T17:25:00Z">
        <w:r w:rsidRPr="00947CEA">
          <w:rPr>
            <w:rFonts w:ascii="Times New Roman" w:hAnsi="Times New Roman" w:cs="Times New Roman"/>
          </w:rPr>
          <w:t xml:space="preserve">DeWitt P, Bennett T, Feinstein J, Russell S. 2017. </w:t>
        </w:r>
        <w:r w:rsidRPr="00947CEA">
          <w:rPr>
            <w:rFonts w:ascii="Times New Roman" w:hAnsi="Times New Roman" w:cs="Times New Roman"/>
            <w:i/>
            <w:iCs/>
          </w:rPr>
          <w:t>pccc: Pediatric Complex Chronic Conditions</w:t>
        </w:r>
        <w:r w:rsidRPr="00947CEA">
          <w:rPr>
            <w:rFonts w:ascii="Times New Roman" w:hAnsi="Times New Roman" w:cs="Times New Roman"/>
          </w:rPr>
          <w:t>.</w:t>
        </w:r>
      </w:ins>
    </w:p>
    <w:p w14:paraId="679EFC0E" w14:textId="77777777" w:rsidR="00947CEA" w:rsidRPr="00947CEA" w:rsidRDefault="00947CEA">
      <w:pPr>
        <w:pStyle w:val="Bibliography"/>
        <w:rPr>
          <w:ins w:id="1901" w:author="Russell, Seth" w:date="2018-12-20T17:25:00Z"/>
          <w:rFonts w:ascii="Times New Roman" w:hAnsi="Times New Roman" w:cs="Times New Roman"/>
        </w:rPr>
        <w:pPrChange w:id="1902" w:author="Russell, Seth" w:date="2018-12-20T17:25:00Z">
          <w:pPr>
            <w:widowControl w:val="0"/>
            <w:autoSpaceDE w:val="0"/>
            <w:autoSpaceDN w:val="0"/>
            <w:adjustRightInd w:val="0"/>
          </w:pPr>
        </w:pPrChange>
      </w:pPr>
      <w:ins w:id="1903" w:author="Russell, Seth" w:date="2018-12-20T17:25:00Z">
        <w:r w:rsidRPr="00947CEA">
          <w:rPr>
            <w:rFonts w:ascii="Times New Roman" w:hAnsi="Times New Roman" w:cs="Times New Roman"/>
          </w:rPr>
          <w:t xml:space="preserve">Dragulescu AA, Arendt C. 2018. </w:t>
        </w:r>
        <w:r w:rsidRPr="00947CEA">
          <w:rPr>
            <w:rFonts w:ascii="Times New Roman" w:hAnsi="Times New Roman" w:cs="Times New Roman"/>
            <w:i/>
            <w:iCs/>
          </w:rPr>
          <w:t>xlsx: Read, Write, Format Excel 2007 and Excel 97/2000/XP/2003 Files</w:t>
        </w:r>
        <w:r w:rsidRPr="00947CEA">
          <w:rPr>
            <w:rFonts w:ascii="Times New Roman" w:hAnsi="Times New Roman" w:cs="Times New Roman"/>
          </w:rPr>
          <w:t>.</w:t>
        </w:r>
      </w:ins>
    </w:p>
    <w:p w14:paraId="5938837F" w14:textId="77777777" w:rsidR="00947CEA" w:rsidRPr="00947CEA" w:rsidRDefault="00947CEA">
      <w:pPr>
        <w:pStyle w:val="Bibliography"/>
        <w:rPr>
          <w:ins w:id="1904" w:author="Russell, Seth" w:date="2018-12-20T17:25:00Z"/>
          <w:rFonts w:ascii="Times New Roman" w:hAnsi="Times New Roman" w:cs="Times New Roman"/>
        </w:rPr>
        <w:pPrChange w:id="1905" w:author="Russell, Seth" w:date="2018-12-20T17:25:00Z">
          <w:pPr>
            <w:widowControl w:val="0"/>
            <w:autoSpaceDE w:val="0"/>
            <w:autoSpaceDN w:val="0"/>
            <w:adjustRightInd w:val="0"/>
          </w:pPr>
        </w:pPrChange>
      </w:pPr>
      <w:ins w:id="1906" w:author="Russell, Seth" w:date="2018-12-20T17:25:00Z">
        <w:r w:rsidRPr="00947CEA">
          <w:rPr>
            <w:rFonts w:ascii="Times New Roman" w:hAnsi="Times New Roman" w:cs="Times New Roman"/>
          </w:rPr>
          <w:t xml:space="preserve">Eckert A. 2018. </w:t>
        </w:r>
        <w:r w:rsidRPr="00947CEA">
          <w:rPr>
            <w:rFonts w:ascii="Times New Roman" w:hAnsi="Times New Roman" w:cs="Times New Roman"/>
            <w:i/>
            <w:iCs/>
          </w:rPr>
          <w:t>parallelDist: Parallel Distance Matrix Computation using Multiple Threads</w:t>
        </w:r>
        <w:r w:rsidRPr="00947CEA">
          <w:rPr>
            <w:rFonts w:ascii="Times New Roman" w:hAnsi="Times New Roman" w:cs="Times New Roman"/>
          </w:rPr>
          <w:t>.</w:t>
        </w:r>
      </w:ins>
    </w:p>
    <w:p w14:paraId="681973E1" w14:textId="77777777" w:rsidR="00947CEA" w:rsidRPr="00947CEA" w:rsidRDefault="00947CEA">
      <w:pPr>
        <w:pStyle w:val="Bibliography"/>
        <w:rPr>
          <w:ins w:id="1907" w:author="Russell, Seth" w:date="2018-12-20T17:25:00Z"/>
          <w:rFonts w:ascii="Times New Roman" w:hAnsi="Times New Roman" w:cs="Times New Roman"/>
        </w:rPr>
        <w:pPrChange w:id="1908" w:author="Russell, Seth" w:date="2018-12-20T17:25:00Z">
          <w:pPr>
            <w:widowControl w:val="0"/>
            <w:autoSpaceDE w:val="0"/>
            <w:autoSpaceDN w:val="0"/>
            <w:adjustRightInd w:val="0"/>
          </w:pPr>
        </w:pPrChange>
      </w:pPr>
      <w:ins w:id="1909" w:author="Russell, Seth" w:date="2018-12-20T17:25:00Z">
        <w:r w:rsidRPr="00947CEA">
          <w:rPr>
            <w:rFonts w:ascii="Times New Roman" w:hAnsi="Times New Roman" w:cs="Times New Roman"/>
          </w:rPr>
          <w:t xml:space="preserve">Eddelbuettel D, Balamuta JJ. 2017. </w:t>
        </w:r>
        <w:r w:rsidRPr="00947CEA">
          <w:rPr>
            <w:rFonts w:ascii="Times New Roman" w:hAnsi="Times New Roman" w:cs="Times New Roman"/>
            <w:i/>
            <w:iCs/>
          </w:rPr>
          <w:t>Extending R with C++: A Brief Introduction to Rcpp</w:t>
        </w:r>
        <w:r w:rsidRPr="00947CEA">
          <w:rPr>
            <w:rFonts w:ascii="Times New Roman" w:hAnsi="Times New Roman" w:cs="Times New Roman"/>
          </w:rPr>
          <w:t>. PeerJ Inc. DOI: 10.7287/peerj.preprints.3188v1.</w:t>
        </w:r>
      </w:ins>
    </w:p>
    <w:p w14:paraId="337F694A" w14:textId="77777777" w:rsidR="00947CEA" w:rsidRPr="00947CEA" w:rsidRDefault="00947CEA">
      <w:pPr>
        <w:pStyle w:val="Bibliography"/>
        <w:rPr>
          <w:ins w:id="1910" w:author="Russell, Seth" w:date="2018-12-20T17:25:00Z"/>
          <w:rFonts w:ascii="Times New Roman" w:hAnsi="Times New Roman" w:cs="Times New Roman"/>
        </w:rPr>
        <w:pPrChange w:id="1911" w:author="Russell, Seth" w:date="2018-12-20T17:25:00Z">
          <w:pPr>
            <w:widowControl w:val="0"/>
            <w:autoSpaceDE w:val="0"/>
            <w:autoSpaceDN w:val="0"/>
            <w:adjustRightInd w:val="0"/>
          </w:pPr>
        </w:pPrChange>
      </w:pPr>
      <w:ins w:id="1912" w:author="Russell, Seth" w:date="2018-12-20T17:25:00Z">
        <w:r w:rsidRPr="00947CEA">
          <w:rPr>
            <w:rFonts w:ascii="Times New Roman" w:hAnsi="Times New Roman" w:cs="Times New Roman"/>
          </w:rPr>
          <w:t xml:space="preserve">Feinerer I, Theussl S, Buchta C. 2015. </w:t>
        </w:r>
        <w:r w:rsidRPr="00947CEA">
          <w:rPr>
            <w:rFonts w:ascii="Times New Roman" w:hAnsi="Times New Roman" w:cs="Times New Roman"/>
            <w:i/>
            <w:iCs/>
          </w:rPr>
          <w:t>DSL: Distributed Storage and List</w:t>
        </w:r>
        <w:r w:rsidRPr="00947CEA">
          <w:rPr>
            <w:rFonts w:ascii="Times New Roman" w:hAnsi="Times New Roman" w:cs="Times New Roman"/>
          </w:rPr>
          <w:t>.</w:t>
        </w:r>
      </w:ins>
    </w:p>
    <w:p w14:paraId="39F6FA99" w14:textId="77777777" w:rsidR="00947CEA" w:rsidRPr="00947CEA" w:rsidRDefault="00947CEA">
      <w:pPr>
        <w:pStyle w:val="Bibliography"/>
        <w:rPr>
          <w:ins w:id="1913" w:author="Russell, Seth" w:date="2018-12-20T17:25:00Z"/>
          <w:rFonts w:ascii="Times New Roman" w:hAnsi="Times New Roman" w:cs="Times New Roman"/>
        </w:rPr>
        <w:pPrChange w:id="1914" w:author="Russell, Seth" w:date="2018-12-20T17:25:00Z">
          <w:pPr>
            <w:widowControl w:val="0"/>
            <w:autoSpaceDE w:val="0"/>
            <w:autoSpaceDN w:val="0"/>
            <w:adjustRightInd w:val="0"/>
          </w:pPr>
        </w:pPrChange>
      </w:pPr>
      <w:ins w:id="1915" w:author="Russell, Seth" w:date="2018-12-20T17:25:00Z">
        <w:r w:rsidRPr="00947CEA">
          <w:rPr>
            <w:rFonts w:ascii="Times New Roman" w:hAnsi="Times New Roman" w:cs="Times New Roman"/>
          </w:rPr>
          <w:t xml:space="preserve">Feinstein JA, Russell S, DeWitt PE, Feudtner C, Dai D, Bennett TD. 2018. R Package for Pediatric Complex Chronic Condition Classification. </w:t>
        </w:r>
        <w:r w:rsidRPr="00947CEA">
          <w:rPr>
            <w:rFonts w:ascii="Times New Roman" w:hAnsi="Times New Roman" w:cs="Times New Roman"/>
            <w:i/>
            <w:iCs/>
          </w:rPr>
          <w:t>JAMA Pediatrics</w:t>
        </w:r>
        <w:r w:rsidRPr="00947CEA">
          <w:rPr>
            <w:rFonts w:ascii="Times New Roman" w:hAnsi="Times New Roman" w:cs="Times New Roman"/>
          </w:rPr>
          <w:t>. DOI: 10.1001/jamapediatrics.2018.0256.</w:t>
        </w:r>
      </w:ins>
    </w:p>
    <w:p w14:paraId="52F89AB2" w14:textId="77777777" w:rsidR="00947CEA" w:rsidRPr="00947CEA" w:rsidRDefault="00947CEA">
      <w:pPr>
        <w:pStyle w:val="Bibliography"/>
        <w:rPr>
          <w:ins w:id="1916" w:author="Russell, Seth" w:date="2018-12-20T17:25:00Z"/>
          <w:rFonts w:ascii="Times New Roman" w:hAnsi="Times New Roman" w:cs="Times New Roman"/>
        </w:rPr>
        <w:pPrChange w:id="1917" w:author="Russell, Seth" w:date="2018-12-20T17:25:00Z">
          <w:pPr>
            <w:widowControl w:val="0"/>
            <w:autoSpaceDE w:val="0"/>
            <w:autoSpaceDN w:val="0"/>
            <w:adjustRightInd w:val="0"/>
          </w:pPr>
        </w:pPrChange>
      </w:pPr>
      <w:ins w:id="1918" w:author="Russell, Seth" w:date="2018-12-20T17:25:00Z">
        <w:r w:rsidRPr="00947CEA">
          <w:rPr>
            <w:rFonts w:ascii="Times New Roman" w:hAnsi="Times New Roman" w:cs="Times New Roman"/>
          </w:rPr>
          <w:t xml:space="preserve">Feudtner C, Christakis DA, Connell FA. 2000. Pediatric Deaths Attributable to Complex Chronic Conditions: A Population-Based Study of Washington State, 1980–1997. </w:t>
        </w:r>
        <w:r w:rsidRPr="00947CEA">
          <w:rPr>
            <w:rFonts w:ascii="Times New Roman" w:hAnsi="Times New Roman" w:cs="Times New Roman"/>
            <w:i/>
            <w:iCs/>
          </w:rPr>
          <w:t>Pediatrics</w:t>
        </w:r>
        <w:r w:rsidRPr="00947CEA">
          <w:rPr>
            <w:rFonts w:ascii="Times New Roman" w:hAnsi="Times New Roman" w:cs="Times New Roman"/>
          </w:rPr>
          <w:t xml:space="preserve"> 106:205–209.</w:t>
        </w:r>
      </w:ins>
    </w:p>
    <w:p w14:paraId="265373B6" w14:textId="77777777" w:rsidR="00947CEA" w:rsidRPr="00947CEA" w:rsidRDefault="00947CEA">
      <w:pPr>
        <w:pStyle w:val="Bibliography"/>
        <w:rPr>
          <w:ins w:id="1919" w:author="Russell, Seth" w:date="2018-12-20T17:25:00Z"/>
          <w:rFonts w:ascii="Times New Roman" w:hAnsi="Times New Roman" w:cs="Times New Roman"/>
        </w:rPr>
        <w:pPrChange w:id="1920" w:author="Russell, Seth" w:date="2018-12-20T17:25:00Z">
          <w:pPr>
            <w:widowControl w:val="0"/>
            <w:autoSpaceDE w:val="0"/>
            <w:autoSpaceDN w:val="0"/>
            <w:adjustRightInd w:val="0"/>
          </w:pPr>
        </w:pPrChange>
      </w:pPr>
      <w:ins w:id="1921" w:author="Russell, Seth" w:date="2018-12-20T17:25:00Z">
        <w:r w:rsidRPr="00947CEA">
          <w:rPr>
            <w:rFonts w:ascii="Times New Roman" w:hAnsi="Times New Roman" w:cs="Times New Roman"/>
          </w:rPr>
          <w:t xml:space="preserve">Feudtner C, Feinstein JA, Zhong W, Hall M, Dai D. 2014. Pediatric complex chronic conditions classification system version 2: updated for ICD-10 and complex medical technology dependence and transplantation. </w:t>
        </w:r>
        <w:r w:rsidRPr="00947CEA">
          <w:rPr>
            <w:rFonts w:ascii="Times New Roman" w:hAnsi="Times New Roman" w:cs="Times New Roman"/>
            <w:i/>
            <w:iCs/>
          </w:rPr>
          <w:t>BMC Pediatrics</w:t>
        </w:r>
        <w:r w:rsidRPr="00947CEA">
          <w:rPr>
            <w:rFonts w:ascii="Times New Roman" w:hAnsi="Times New Roman" w:cs="Times New Roman"/>
          </w:rPr>
          <w:t xml:space="preserve"> 14:199. DOI: 10.1186/1471-2431-14-199.</w:t>
        </w:r>
      </w:ins>
    </w:p>
    <w:p w14:paraId="6A8AC6CF" w14:textId="77777777" w:rsidR="00947CEA" w:rsidRPr="00947CEA" w:rsidRDefault="00947CEA">
      <w:pPr>
        <w:pStyle w:val="Bibliography"/>
        <w:rPr>
          <w:ins w:id="1922" w:author="Russell, Seth" w:date="2018-12-20T17:25:00Z"/>
          <w:rFonts w:ascii="Times New Roman" w:hAnsi="Times New Roman" w:cs="Times New Roman"/>
        </w:rPr>
        <w:pPrChange w:id="1923" w:author="Russell, Seth" w:date="2018-12-20T17:25:00Z">
          <w:pPr>
            <w:widowControl w:val="0"/>
            <w:autoSpaceDE w:val="0"/>
            <w:autoSpaceDN w:val="0"/>
            <w:adjustRightInd w:val="0"/>
          </w:pPr>
        </w:pPrChange>
      </w:pPr>
      <w:ins w:id="1924" w:author="Russell, Seth" w:date="2018-12-20T17:25:00Z">
        <w:r w:rsidRPr="00947CEA">
          <w:rPr>
            <w:rFonts w:ascii="Times New Roman" w:hAnsi="Times New Roman" w:cs="Times New Roman"/>
          </w:rPr>
          <w:t xml:space="preserve">Fucci D, Scanniello G, Romano S, Shepperd M, Sigweni B, Uyaguari F, Turhan B, Juristo N, Oivo M. 2016. An External Replication on the Effects of Test-driven Development Using a Multi-site Blind Analysis Approach. In: </w:t>
        </w:r>
        <w:r w:rsidRPr="00947CEA">
          <w:rPr>
            <w:rFonts w:ascii="Times New Roman" w:hAnsi="Times New Roman" w:cs="Times New Roman"/>
            <w:i/>
            <w:iCs/>
          </w:rPr>
          <w:t>Proceedings of the 10th ACM/IEEE International Symposium on Empirical Software Engineering and Measurement</w:t>
        </w:r>
        <w:r w:rsidRPr="00947CEA">
          <w:rPr>
            <w:rFonts w:ascii="Times New Roman" w:hAnsi="Times New Roman" w:cs="Times New Roman"/>
          </w:rPr>
          <w:t>. ESEM ’16. New York, NY, USA: ACM, 3:1–3:10. DOI: 10.1145/2961111.2962592.</w:t>
        </w:r>
      </w:ins>
    </w:p>
    <w:p w14:paraId="68F9EE28" w14:textId="77777777" w:rsidR="00947CEA" w:rsidRPr="00947CEA" w:rsidRDefault="00947CEA">
      <w:pPr>
        <w:pStyle w:val="Bibliography"/>
        <w:rPr>
          <w:ins w:id="1925" w:author="Russell, Seth" w:date="2018-12-20T17:25:00Z"/>
          <w:rFonts w:ascii="Times New Roman" w:hAnsi="Times New Roman" w:cs="Times New Roman"/>
        </w:rPr>
        <w:pPrChange w:id="1926" w:author="Russell, Seth" w:date="2018-12-20T17:25:00Z">
          <w:pPr>
            <w:widowControl w:val="0"/>
            <w:autoSpaceDE w:val="0"/>
            <w:autoSpaceDN w:val="0"/>
            <w:adjustRightInd w:val="0"/>
          </w:pPr>
        </w:pPrChange>
      </w:pPr>
      <w:ins w:id="1927" w:author="Russell, Seth" w:date="2018-12-20T17:25:00Z">
        <w:r w:rsidRPr="00947CEA">
          <w:rPr>
            <w:rFonts w:ascii="Times New Roman" w:hAnsi="Times New Roman" w:cs="Times New Roman"/>
          </w:rPr>
          <w:t xml:space="preserve">Gaslam B. 2017. </w:t>
        </w:r>
        <w:r w:rsidRPr="00947CEA">
          <w:rPr>
            <w:rFonts w:ascii="Times New Roman" w:hAnsi="Times New Roman" w:cs="Times New Roman"/>
            <w:i/>
            <w:iCs/>
          </w:rPr>
          <w:t>unitizer: Interactive R Unit Tests</w:t>
        </w:r>
        <w:r w:rsidRPr="00947CEA">
          <w:rPr>
            <w:rFonts w:ascii="Times New Roman" w:hAnsi="Times New Roman" w:cs="Times New Roman"/>
          </w:rPr>
          <w:t>.</w:t>
        </w:r>
      </w:ins>
    </w:p>
    <w:p w14:paraId="57325124" w14:textId="77777777" w:rsidR="00947CEA" w:rsidRPr="00947CEA" w:rsidRDefault="00947CEA">
      <w:pPr>
        <w:pStyle w:val="Bibliography"/>
        <w:rPr>
          <w:ins w:id="1928" w:author="Russell, Seth" w:date="2018-12-20T17:25:00Z"/>
          <w:rFonts w:ascii="Times New Roman" w:hAnsi="Times New Roman" w:cs="Times New Roman"/>
        </w:rPr>
        <w:pPrChange w:id="1929" w:author="Russell, Seth" w:date="2018-12-20T17:25:00Z">
          <w:pPr>
            <w:widowControl w:val="0"/>
            <w:autoSpaceDE w:val="0"/>
            <w:autoSpaceDN w:val="0"/>
            <w:adjustRightInd w:val="0"/>
          </w:pPr>
        </w:pPrChange>
      </w:pPr>
      <w:ins w:id="1930" w:author="Russell, Seth" w:date="2018-12-20T17:25:00Z">
        <w:r w:rsidRPr="00947CEA">
          <w:rPr>
            <w:rFonts w:ascii="Times New Roman" w:hAnsi="Times New Roman" w:cs="Times New Roman"/>
          </w:rPr>
          <w:t xml:space="preserve">Gillespie C, Lovelace R. 2017. </w:t>
        </w:r>
        <w:r w:rsidRPr="00947CEA">
          <w:rPr>
            <w:rFonts w:ascii="Times New Roman" w:hAnsi="Times New Roman" w:cs="Times New Roman"/>
            <w:i/>
            <w:iCs/>
          </w:rPr>
          <w:t>Efficient R Programming: A Practical Guide to Smarter Programming</w:t>
        </w:r>
        <w:r w:rsidRPr="00947CEA">
          <w:rPr>
            <w:rFonts w:ascii="Times New Roman" w:hAnsi="Times New Roman" w:cs="Times New Roman"/>
          </w:rPr>
          <w:t>. Sebastopol, CA: O’Reilly Media.</w:t>
        </w:r>
      </w:ins>
    </w:p>
    <w:p w14:paraId="405FBF66" w14:textId="77777777" w:rsidR="00947CEA" w:rsidRPr="00947CEA" w:rsidRDefault="00947CEA">
      <w:pPr>
        <w:pStyle w:val="Bibliography"/>
        <w:rPr>
          <w:ins w:id="1931" w:author="Russell, Seth" w:date="2018-12-20T17:25:00Z"/>
          <w:rFonts w:ascii="Times New Roman" w:hAnsi="Times New Roman" w:cs="Times New Roman"/>
        </w:rPr>
        <w:pPrChange w:id="1932" w:author="Russell, Seth" w:date="2018-12-20T17:25:00Z">
          <w:pPr>
            <w:widowControl w:val="0"/>
            <w:autoSpaceDE w:val="0"/>
            <w:autoSpaceDN w:val="0"/>
            <w:adjustRightInd w:val="0"/>
          </w:pPr>
        </w:pPrChange>
      </w:pPr>
      <w:ins w:id="1933" w:author="Russell, Seth" w:date="2018-12-20T17:25:00Z">
        <w:r w:rsidRPr="00947CEA">
          <w:rPr>
            <w:rFonts w:ascii="Times New Roman" w:hAnsi="Times New Roman" w:cs="Times New Roman"/>
          </w:rPr>
          <w:t xml:space="preserve">Glass RL. 2001. Frequently Forgotten Fundamental Facts About Software Engineering. </w:t>
        </w:r>
        <w:r w:rsidRPr="00947CEA">
          <w:rPr>
            <w:rFonts w:ascii="Times New Roman" w:hAnsi="Times New Roman" w:cs="Times New Roman"/>
            <w:i/>
            <w:iCs/>
          </w:rPr>
          <w:t>IEEE Softw.</w:t>
        </w:r>
        <w:r w:rsidRPr="00947CEA">
          <w:rPr>
            <w:rFonts w:ascii="Times New Roman" w:hAnsi="Times New Roman" w:cs="Times New Roman"/>
          </w:rPr>
          <w:t xml:space="preserve"> 18:112–111. DOI: 10.1109/MS.2001.922739.</w:t>
        </w:r>
      </w:ins>
    </w:p>
    <w:p w14:paraId="343E866B" w14:textId="77777777" w:rsidR="00947CEA" w:rsidRPr="00947CEA" w:rsidRDefault="00947CEA">
      <w:pPr>
        <w:pStyle w:val="Bibliography"/>
        <w:rPr>
          <w:ins w:id="1934" w:author="Russell, Seth" w:date="2018-12-20T17:25:00Z"/>
          <w:rFonts w:ascii="Times New Roman" w:hAnsi="Times New Roman" w:cs="Times New Roman"/>
        </w:rPr>
        <w:pPrChange w:id="1935" w:author="Russell, Seth" w:date="2018-12-20T17:25:00Z">
          <w:pPr>
            <w:widowControl w:val="0"/>
            <w:autoSpaceDE w:val="0"/>
            <w:autoSpaceDN w:val="0"/>
            <w:adjustRightInd w:val="0"/>
          </w:pPr>
        </w:pPrChange>
      </w:pPr>
      <w:ins w:id="1936" w:author="Russell, Seth" w:date="2018-12-20T17:25:00Z">
        <w:r w:rsidRPr="00947CEA">
          <w:rPr>
            <w:rFonts w:ascii="Times New Roman" w:hAnsi="Times New Roman" w:cs="Times New Roman"/>
          </w:rPr>
          <w:t xml:space="preserve">Grosjean P. 2014. </w:t>
        </w:r>
        <w:r w:rsidRPr="00947CEA">
          <w:rPr>
            <w:rFonts w:ascii="Times New Roman" w:hAnsi="Times New Roman" w:cs="Times New Roman"/>
            <w:i/>
            <w:iCs/>
          </w:rPr>
          <w:t>SciViews-R: A GUI API for R</w:t>
        </w:r>
        <w:r w:rsidRPr="00947CEA">
          <w:rPr>
            <w:rFonts w:ascii="Times New Roman" w:hAnsi="Times New Roman" w:cs="Times New Roman"/>
          </w:rPr>
          <w:t>. MONS, Belgium: UMONS.</w:t>
        </w:r>
      </w:ins>
    </w:p>
    <w:p w14:paraId="5DB792F5" w14:textId="77777777" w:rsidR="00947CEA" w:rsidRPr="00947CEA" w:rsidRDefault="00947CEA">
      <w:pPr>
        <w:pStyle w:val="Bibliography"/>
        <w:rPr>
          <w:ins w:id="1937" w:author="Russell, Seth" w:date="2018-12-20T17:25:00Z"/>
          <w:rFonts w:ascii="Times New Roman" w:hAnsi="Times New Roman" w:cs="Times New Roman"/>
        </w:rPr>
        <w:pPrChange w:id="1938" w:author="Russell, Seth" w:date="2018-12-20T17:25:00Z">
          <w:pPr>
            <w:widowControl w:val="0"/>
            <w:autoSpaceDE w:val="0"/>
            <w:autoSpaceDN w:val="0"/>
            <w:adjustRightInd w:val="0"/>
          </w:pPr>
        </w:pPrChange>
      </w:pPr>
      <w:ins w:id="1939" w:author="Russell, Seth" w:date="2018-12-20T17:25:00Z">
        <w:r w:rsidRPr="00947CEA">
          <w:rPr>
            <w:rFonts w:ascii="Times New Roman" w:hAnsi="Times New Roman" w:cs="Times New Roman"/>
          </w:rPr>
          <w:t xml:space="preserve">Hansson DH. 2014.TDD is dead. Long live testing. (DHH).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david.heinemeierhansson.com/2014/tdd-is-dead-long-live-testing.html</w:t>
        </w:r>
      </w:ins>
    </w:p>
    <w:p w14:paraId="668DA3E8" w14:textId="77777777" w:rsidR="00947CEA" w:rsidRPr="00947CEA" w:rsidRDefault="00947CEA">
      <w:pPr>
        <w:pStyle w:val="Bibliography"/>
        <w:rPr>
          <w:ins w:id="1940" w:author="Russell, Seth" w:date="2018-12-20T17:25:00Z"/>
          <w:rFonts w:ascii="Times New Roman" w:hAnsi="Times New Roman" w:cs="Times New Roman"/>
        </w:rPr>
        <w:pPrChange w:id="1941" w:author="Russell, Seth" w:date="2018-12-20T17:25:00Z">
          <w:pPr>
            <w:widowControl w:val="0"/>
            <w:autoSpaceDE w:val="0"/>
            <w:autoSpaceDN w:val="0"/>
            <w:adjustRightInd w:val="0"/>
          </w:pPr>
        </w:pPrChange>
      </w:pPr>
      <w:ins w:id="1942" w:author="Russell, Seth" w:date="2018-12-20T17:25:00Z">
        <w:r w:rsidRPr="00947CEA">
          <w:rPr>
            <w:rFonts w:ascii="Times New Roman" w:hAnsi="Times New Roman" w:cs="Times New Roman"/>
          </w:rPr>
          <w:t xml:space="preserve">Hester J. 2018. </w:t>
        </w:r>
        <w:r w:rsidRPr="00947CEA">
          <w:rPr>
            <w:rFonts w:ascii="Times New Roman" w:hAnsi="Times New Roman" w:cs="Times New Roman"/>
            <w:i/>
            <w:iCs/>
          </w:rPr>
          <w:t>bench: High Precision Timing of R Expressions</w:t>
        </w:r>
        <w:r w:rsidRPr="00947CEA">
          <w:rPr>
            <w:rFonts w:ascii="Times New Roman" w:hAnsi="Times New Roman" w:cs="Times New Roman"/>
          </w:rPr>
          <w:t>.</w:t>
        </w:r>
      </w:ins>
    </w:p>
    <w:p w14:paraId="62D5F27E" w14:textId="77777777" w:rsidR="00947CEA" w:rsidRPr="00947CEA" w:rsidRDefault="00947CEA">
      <w:pPr>
        <w:pStyle w:val="Bibliography"/>
        <w:rPr>
          <w:ins w:id="1943" w:author="Russell, Seth" w:date="2018-12-20T17:25:00Z"/>
          <w:rFonts w:ascii="Times New Roman" w:hAnsi="Times New Roman" w:cs="Times New Roman"/>
        </w:rPr>
        <w:pPrChange w:id="1944" w:author="Russell, Seth" w:date="2018-12-20T17:25:00Z">
          <w:pPr>
            <w:widowControl w:val="0"/>
            <w:autoSpaceDE w:val="0"/>
            <w:autoSpaceDN w:val="0"/>
            <w:adjustRightInd w:val="0"/>
          </w:pPr>
        </w:pPrChange>
      </w:pPr>
      <w:ins w:id="1945" w:author="Russell, Seth" w:date="2018-12-20T17:25:00Z">
        <w:r w:rsidRPr="00947CEA">
          <w:rPr>
            <w:rFonts w:ascii="Times New Roman" w:hAnsi="Times New Roman" w:cs="Times New Roman"/>
          </w:rPr>
          <w:t xml:space="preserve">Hyde R. 2009. The Fallacy of Premature Optimization. </w:t>
        </w:r>
        <w:r w:rsidRPr="00947CEA">
          <w:rPr>
            <w:rFonts w:ascii="Times New Roman" w:hAnsi="Times New Roman" w:cs="Times New Roman"/>
            <w:i/>
            <w:iCs/>
          </w:rPr>
          <w:t>Ubiquity</w:t>
        </w:r>
        <w:r w:rsidRPr="00947CEA">
          <w:rPr>
            <w:rFonts w:ascii="Times New Roman" w:hAnsi="Times New Roman" w:cs="Times New Roman"/>
          </w:rPr>
          <w:t xml:space="preserve"> 2009:1. DOI: 10.1145/1569886.1513451.</w:t>
        </w:r>
      </w:ins>
    </w:p>
    <w:p w14:paraId="44C4A53D" w14:textId="77777777" w:rsidR="00947CEA" w:rsidRPr="00947CEA" w:rsidRDefault="00947CEA">
      <w:pPr>
        <w:pStyle w:val="Bibliography"/>
        <w:rPr>
          <w:ins w:id="1946" w:author="Russell, Seth" w:date="2018-12-20T17:25:00Z"/>
          <w:rFonts w:ascii="Times New Roman" w:hAnsi="Times New Roman" w:cs="Times New Roman"/>
        </w:rPr>
        <w:pPrChange w:id="1947" w:author="Russell, Seth" w:date="2018-12-20T17:25:00Z">
          <w:pPr>
            <w:widowControl w:val="0"/>
            <w:autoSpaceDE w:val="0"/>
            <w:autoSpaceDN w:val="0"/>
            <w:adjustRightInd w:val="0"/>
          </w:pPr>
        </w:pPrChange>
      </w:pPr>
      <w:ins w:id="1948" w:author="Russell, Seth" w:date="2018-12-20T17:25:00Z">
        <w:r w:rsidRPr="00947CEA">
          <w:rPr>
            <w:rFonts w:ascii="Times New Roman" w:hAnsi="Times New Roman" w:cs="Times New Roman"/>
          </w:rPr>
          <w:t xml:space="preserve">Izrailev S. 2014. </w:t>
        </w:r>
        <w:r w:rsidRPr="00947CEA">
          <w:rPr>
            <w:rFonts w:ascii="Times New Roman" w:hAnsi="Times New Roman" w:cs="Times New Roman"/>
            <w:i/>
            <w:iCs/>
          </w:rPr>
          <w:t>tictoc: Functions for timing R scripts, as well as implementations of Stack and List structures.</w:t>
        </w:r>
      </w:ins>
    </w:p>
    <w:p w14:paraId="4703EA5B" w14:textId="77777777" w:rsidR="00947CEA" w:rsidRPr="00947CEA" w:rsidRDefault="00947CEA">
      <w:pPr>
        <w:pStyle w:val="Bibliography"/>
        <w:rPr>
          <w:ins w:id="1949" w:author="Russell, Seth" w:date="2018-12-20T17:25:00Z"/>
          <w:rFonts w:ascii="Times New Roman" w:hAnsi="Times New Roman" w:cs="Times New Roman"/>
        </w:rPr>
        <w:pPrChange w:id="1950" w:author="Russell, Seth" w:date="2018-12-20T17:25:00Z">
          <w:pPr>
            <w:widowControl w:val="0"/>
            <w:autoSpaceDE w:val="0"/>
            <w:autoSpaceDN w:val="0"/>
            <w:adjustRightInd w:val="0"/>
          </w:pPr>
        </w:pPrChange>
      </w:pPr>
      <w:ins w:id="1951" w:author="Russell, Seth" w:date="2018-12-20T17:25:00Z">
        <w:r w:rsidRPr="00947CEA">
          <w:rPr>
            <w:rFonts w:ascii="Times New Roman" w:hAnsi="Times New Roman" w:cs="Times New Roman"/>
          </w:rPr>
          <w:t xml:space="preserve">Jones C, Bonsignour O. 2011. </w:t>
        </w:r>
        <w:r w:rsidRPr="00947CEA">
          <w:rPr>
            <w:rFonts w:ascii="Times New Roman" w:hAnsi="Times New Roman" w:cs="Times New Roman"/>
            <w:i/>
            <w:iCs/>
          </w:rPr>
          <w:t>The Economics of Software Quality</w:t>
        </w:r>
        <w:r w:rsidRPr="00947CEA">
          <w:rPr>
            <w:rFonts w:ascii="Times New Roman" w:hAnsi="Times New Roman" w:cs="Times New Roman"/>
          </w:rPr>
          <w:t>. Addison-Wesley Professional.</w:t>
        </w:r>
      </w:ins>
    </w:p>
    <w:p w14:paraId="7C426CB0" w14:textId="77777777" w:rsidR="00947CEA" w:rsidRPr="00947CEA" w:rsidRDefault="00947CEA">
      <w:pPr>
        <w:pStyle w:val="Bibliography"/>
        <w:rPr>
          <w:ins w:id="1952" w:author="Russell, Seth" w:date="2018-12-20T17:25:00Z"/>
          <w:rFonts w:ascii="Times New Roman" w:hAnsi="Times New Roman" w:cs="Times New Roman"/>
        </w:rPr>
        <w:pPrChange w:id="1953" w:author="Russell, Seth" w:date="2018-12-20T17:25:00Z">
          <w:pPr>
            <w:widowControl w:val="0"/>
            <w:autoSpaceDE w:val="0"/>
            <w:autoSpaceDN w:val="0"/>
            <w:adjustRightInd w:val="0"/>
          </w:pPr>
        </w:pPrChange>
      </w:pPr>
      <w:ins w:id="1954" w:author="Russell, Seth" w:date="2018-12-20T17:25:00Z">
        <w:r w:rsidRPr="00947CEA">
          <w:rPr>
            <w:rFonts w:ascii="Times New Roman" w:hAnsi="Times New Roman" w:cs="Times New Roman"/>
          </w:rPr>
          <w:t xml:space="preserve">Kane M, Emerson J, Weston S. 2013. Scalable Strategies for Computing with Massive Data. </w:t>
        </w:r>
        <w:r w:rsidRPr="00947CEA">
          <w:rPr>
            <w:rFonts w:ascii="Times New Roman" w:hAnsi="Times New Roman" w:cs="Times New Roman"/>
            <w:i/>
            <w:iCs/>
          </w:rPr>
          <w:t>Journal of Statistical Software, Articles</w:t>
        </w:r>
        <w:r w:rsidRPr="00947CEA">
          <w:rPr>
            <w:rFonts w:ascii="Times New Roman" w:hAnsi="Times New Roman" w:cs="Times New Roman"/>
          </w:rPr>
          <w:t xml:space="preserve"> 55:1–19. DOI: 10.18637/jss.v055.i14.</w:t>
        </w:r>
      </w:ins>
    </w:p>
    <w:p w14:paraId="1B508EA8" w14:textId="77777777" w:rsidR="00947CEA" w:rsidRPr="00947CEA" w:rsidRDefault="00947CEA">
      <w:pPr>
        <w:pStyle w:val="Bibliography"/>
        <w:rPr>
          <w:ins w:id="1955" w:author="Russell, Seth" w:date="2018-12-20T17:25:00Z"/>
          <w:rFonts w:ascii="Times New Roman" w:hAnsi="Times New Roman" w:cs="Times New Roman"/>
        </w:rPr>
        <w:pPrChange w:id="1956" w:author="Russell, Seth" w:date="2018-12-20T17:25:00Z">
          <w:pPr>
            <w:widowControl w:val="0"/>
            <w:autoSpaceDE w:val="0"/>
            <w:autoSpaceDN w:val="0"/>
            <w:adjustRightInd w:val="0"/>
          </w:pPr>
        </w:pPrChange>
      </w:pPr>
      <w:ins w:id="1957" w:author="Russell, Seth" w:date="2018-12-20T17:25:00Z">
        <w:r w:rsidRPr="00947CEA">
          <w:rPr>
            <w:rFonts w:ascii="Times New Roman" w:hAnsi="Times New Roman" w:cs="Times New Roman"/>
          </w:rPr>
          <w:t xml:space="preserve">Kanewala U, Bieman JM. 2014. Testing Scientific Software: A Systematic Literature Review. </w:t>
        </w:r>
        <w:r w:rsidRPr="00947CEA">
          <w:rPr>
            <w:rFonts w:ascii="Times New Roman" w:hAnsi="Times New Roman" w:cs="Times New Roman"/>
            <w:i/>
            <w:iCs/>
          </w:rPr>
          <w:t>Information and software technology</w:t>
        </w:r>
        <w:r w:rsidRPr="00947CEA">
          <w:rPr>
            <w:rFonts w:ascii="Times New Roman" w:hAnsi="Times New Roman" w:cs="Times New Roman"/>
          </w:rPr>
          <w:t xml:space="preserve"> 56:1219–1232. DOI: 10.1016/j.infsof.2014.05.006.</w:t>
        </w:r>
      </w:ins>
    </w:p>
    <w:p w14:paraId="7C7D7A1A" w14:textId="77777777" w:rsidR="00947CEA" w:rsidRPr="00947CEA" w:rsidRDefault="00947CEA">
      <w:pPr>
        <w:pStyle w:val="Bibliography"/>
        <w:rPr>
          <w:ins w:id="1958" w:author="Russell, Seth" w:date="2018-12-20T17:25:00Z"/>
          <w:rFonts w:ascii="Times New Roman" w:hAnsi="Times New Roman" w:cs="Times New Roman"/>
        </w:rPr>
        <w:pPrChange w:id="1959" w:author="Russell, Seth" w:date="2018-12-20T17:25:00Z">
          <w:pPr>
            <w:widowControl w:val="0"/>
            <w:autoSpaceDE w:val="0"/>
            <w:autoSpaceDN w:val="0"/>
            <w:adjustRightInd w:val="0"/>
          </w:pPr>
        </w:pPrChange>
      </w:pPr>
      <w:ins w:id="1960" w:author="Russell, Seth" w:date="2018-12-20T17:25:00Z">
        <w:r w:rsidRPr="00947CEA">
          <w:rPr>
            <w:rFonts w:ascii="Times New Roman" w:hAnsi="Times New Roman" w:cs="Times New Roman"/>
          </w:rPr>
          <w:t xml:space="preserve">Kelleher C, Pausch R. 2005. Lowering the Barriers to Programming: A Taxonomy of Programming Environments and Languages for Novice Programmers. </w:t>
        </w:r>
        <w:r w:rsidRPr="00947CEA">
          <w:rPr>
            <w:rFonts w:ascii="Times New Roman" w:hAnsi="Times New Roman" w:cs="Times New Roman"/>
            <w:i/>
            <w:iCs/>
          </w:rPr>
          <w:t>ACM Comput. Surv.</w:t>
        </w:r>
        <w:r w:rsidRPr="00947CEA">
          <w:rPr>
            <w:rFonts w:ascii="Times New Roman" w:hAnsi="Times New Roman" w:cs="Times New Roman"/>
          </w:rPr>
          <w:t xml:space="preserve"> 37:83–137. DOI: 10.1145/1089733.1089734.</w:t>
        </w:r>
      </w:ins>
    </w:p>
    <w:p w14:paraId="74C224B0" w14:textId="77777777" w:rsidR="00947CEA" w:rsidRPr="00947CEA" w:rsidRDefault="00947CEA">
      <w:pPr>
        <w:pStyle w:val="Bibliography"/>
        <w:rPr>
          <w:ins w:id="1961" w:author="Russell, Seth" w:date="2018-12-20T17:25:00Z"/>
          <w:rFonts w:ascii="Times New Roman" w:hAnsi="Times New Roman" w:cs="Times New Roman"/>
        </w:rPr>
        <w:pPrChange w:id="1962" w:author="Russell, Seth" w:date="2018-12-20T17:25:00Z">
          <w:pPr>
            <w:widowControl w:val="0"/>
            <w:autoSpaceDE w:val="0"/>
            <w:autoSpaceDN w:val="0"/>
            <w:adjustRightInd w:val="0"/>
          </w:pPr>
        </w:pPrChange>
      </w:pPr>
      <w:ins w:id="1963" w:author="Russell, Seth" w:date="2018-12-20T17:25:00Z">
        <w:r w:rsidRPr="00947CEA">
          <w:rPr>
            <w:rFonts w:ascii="Times New Roman" w:hAnsi="Times New Roman" w:cs="Times New Roman"/>
          </w:rPr>
          <w:t xml:space="preserve">Klevtsov A, Antonov A, Upravitelev P. 2018. </w:t>
        </w:r>
        <w:r w:rsidRPr="00947CEA">
          <w:rPr>
            <w:rFonts w:ascii="Times New Roman" w:hAnsi="Times New Roman" w:cs="Times New Roman"/>
            <w:i/>
            <w:iCs/>
          </w:rPr>
          <w:t>benchr: High Precise Measurement of R Expressions Execution Time</w:t>
        </w:r>
        <w:r w:rsidRPr="00947CEA">
          <w:rPr>
            <w:rFonts w:ascii="Times New Roman" w:hAnsi="Times New Roman" w:cs="Times New Roman"/>
          </w:rPr>
          <w:t>.</w:t>
        </w:r>
      </w:ins>
    </w:p>
    <w:p w14:paraId="57066DD8" w14:textId="77777777" w:rsidR="00947CEA" w:rsidRPr="00947CEA" w:rsidRDefault="00947CEA">
      <w:pPr>
        <w:pStyle w:val="Bibliography"/>
        <w:rPr>
          <w:ins w:id="1964" w:author="Russell, Seth" w:date="2018-12-20T17:25:00Z"/>
          <w:rFonts w:ascii="Times New Roman" w:hAnsi="Times New Roman" w:cs="Times New Roman"/>
        </w:rPr>
        <w:pPrChange w:id="1965" w:author="Russell, Seth" w:date="2018-12-20T17:25:00Z">
          <w:pPr>
            <w:widowControl w:val="0"/>
            <w:autoSpaceDE w:val="0"/>
            <w:autoSpaceDN w:val="0"/>
            <w:adjustRightInd w:val="0"/>
          </w:pPr>
        </w:pPrChange>
      </w:pPr>
      <w:ins w:id="1966" w:author="Russell, Seth" w:date="2018-12-20T17:25:00Z">
        <w:r w:rsidRPr="00947CEA">
          <w:rPr>
            <w:rFonts w:ascii="Times New Roman" w:hAnsi="Times New Roman" w:cs="Times New Roman"/>
          </w:rPr>
          <w:t xml:space="preserve">Klik M, Collet Y, Facebook. 2018. </w:t>
        </w:r>
        <w:r w:rsidRPr="00947CEA">
          <w:rPr>
            <w:rFonts w:ascii="Times New Roman" w:hAnsi="Times New Roman" w:cs="Times New Roman"/>
            <w:i/>
            <w:iCs/>
          </w:rPr>
          <w:t>fst: Lightning Fast Serialization of Data Frames for R</w:t>
        </w:r>
        <w:r w:rsidRPr="00947CEA">
          <w:rPr>
            <w:rFonts w:ascii="Times New Roman" w:hAnsi="Times New Roman" w:cs="Times New Roman"/>
          </w:rPr>
          <w:t>.</w:t>
        </w:r>
      </w:ins>
    </w:p>
    <w:p w14:paraId="2CB0E5B1" w14:textId="77777777" w:rsidR="00947CEA" w:rsidRPr="00947CEA" w:rsidRDefault="00947CEA">
      <w:pPr>
        <w:pStyle w:val="Bibliography"/>
        <w:rPr>
          <w:ins w:id="1967" w:author="Russell, Seth" w:date="2018-12-20T17:25:00Z"/>
          <w:rFonts w:ascii="Times New Roman" w:hAnsi="Times New Roman" w:cs="Times New Roman"/>
        </w:rPr>
        <w:pPrChange w:id="1968" w:author="Russell, Seth" w:date="2018-12-20T17:25:00Z">
          <w:pPr>
            <w:widowControl w:val="0"/>
            <w:autoSpaceDE w:val="0"/>
            <w:autoSpaceDN w:val="0"/>
            <w:adjustRightInd w:val="0"/>
          </w:pPr>
        </w:pPrChange>
      </w:pPr>
      <w:ins w:id="1969" w:author="Russell, Seth" w:date="2018-12-20T17:25:00Z">
        <w:r w:rsidRPr="00947CEA">
          <w:rPr>
            <w:rFonts w:ascii="Times New Roman" w:hAnsi="Times New Roman" w:cs="Times New Roman"/>
          </w:rPr>
          <w:t xml:space="preserve">Knuth DE. 1974. Structured Programming with Go to Statements. </w:t>
        </w:r>
        <w:r w:rsidRPr="00947CEA">
          <w:rPr>
            <w:rFonts w:ascii="Times New Roman" w:hAnsi="Times New Roman" w:cs="Times New Roman"/>
            <w:i/>
            <w:iCs/>
          </w:rPr>
          <w:t>ACM Comput. Surv.</w:t>
        </w:r>
        <w:r w:rsidRPr="00947CEA">
          <w:rPr>
            <w:rFonts w:ascii="Times New Roman" w:hAnsi="Times New Roman" w:cs="Times New Roman"/>
          </w:rPr>
          <w:t xml:space="preserve"> 6:261–301. DOI: 10.1145/356635.356640.</w:t>
        </w:r>
      </w:ins>
    </w:p>
    <w:p w14:paraId="19687232" w14:textId="77777777" w:rsidR="00947CEA" w:rsidRPr="00947CEA" w:rsidRDefault="00947CEA">
      <w:pPr>
        <w:pStyle w:val="Bibliography"/>
        <w:rPr>
          <w:ins w:id="1970" w:author="Russell, Seth" w:date="2018-12-20T17:25:00Z"/>
          <w:rFonts w:ascii="Times New Roman" w:hAnsi="Times New Roman" w:cs="Times New Roman"/>
        </w:rPr>
        <w:pPrChange w:id="1971" w:author="Russell, Seth" w:date="2018-12-20T17:25:00Z">
          <w:pPr>
            <w:widowControl w:val="0"/>
            <w:autoSpaceDE w:val="0"/>
            <w:autoSpaceDN w:val="0"/>
            <w:adjustRightInd w:val="0"/>
          </w:pPr>
        </w:pPrChange>
      </w:pPr>
      <w:ins w:id="1972" w:author="Russell, Seth" w:date="2018-12-20T17:25:00Z">
        <w:r w:rsidRPr="00947CEA">
          <w:rPr>
            <w:rFonts w:ascii="Times New Roman" w:hAnsi="Times New Roman" w:cs="Times New Roman"/>
          </w:rPr>
          <w:t xml:space="preserve">Koskinen J. 2015.Software Maintenance Cost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iki.uef.fi/download/attachments/38669960/SMCOSTS.pdf</w:t>
        </w:r>
      </w:ins>
    </w:p>
    <w:p w14:paraId="56F1B929" w14:textId="77777777" w:rsidR="00947CEA" w:rsidRPr="00947CEA" w:rsidRDefault="00947CEA">
      <w:pPr>
        <w:pStyle w:val="Bibliography"/>
        <w:rPr>
          <w:ins w:id="1973" w:author="Russell, Seth" w:date="2018-12-20T17:25:00Z"/>
          <w:rFonts w:ascii="Times New Roman" w:hAnsi="Times New Roman" w:cs="Times New Roman"/>
        </w:rPr>
        <w:pPrChange w:id="1974" w:author="Russell, Seth" w:date="2018-12-20T17:25:00Z">
          <w:pPr>
            <w:widowControl w:val="0"/>
            <w:autoSpaceDE w:val="0"/>
            <w:autoSpaceDN w:val="0"/>
            <w:adjustRightInd w:val="0"/>
          </w:pPr>
        </w:pPrChange>
      </w:pPr>
      <w:ins w:id="1975" w:author="Russell, Seth" w:date="2018-12-20T17:25:00Z">
        <w:r w:rsidRPr="00947CEA">
          <w:rPr>
            <w:rFonts w:ascii="Times New Roman" w:hAnsi="Times New Roman" w:cs="Times New Roman"/>
          </w:rPr>
          <w:t xml:space="preserve">Kusnierczyk W, Eddelbuettel D, Hasselman B. 2012. </w:t>
        </w:r>
        <w:r w:rsidRPr="00947CEA">
          <w:rPr>
            <w:rFonts w:ascii="Times New Roman" w:hAnsi="Times New Roman" w:cs="Times New Roman"/>
            <w:i/>
            <w:iCs/>
          </w:rPr>
          <w:t>rbenchmark: Benchmarking routine for R</w:t>
        </w:r>
        <w:r w:rsidRPr="00947CEA">
          <w:rPr>
            <w:rFonts w:ascii="Times New Roman" w:hAnsi="Times New Roman" w:cs="Times New Roman"/>
          </w:rPr>
          <w:t>.</w:t>
        </w:r>
      </w:ins>
    </w:p>
    <w:p w14:paraId="1259414C" w14:textId="77777777" w:rsidR="00947CEA" w:rsidRPr="00947CEA" w:rsidRDefault="00947CEA">
      <w:pPr>
        <w:pStyle w:val="Bibliography"/>
        <w:rPr>
          <w:ins w:id="1976" w:author="Russell, Seth" w:date="2018-12-20T17:25:00Z"/>
          <w:rFonts w:ascii="Times New Roman" w:hAnsi="Times New Roman" w:cs="Times New Roman"/>
        </w:rPr>
        <w:pPrChange w:id="1977" w:author="Russell, Seth" w:date="2018-12-20T17:25:00Z">
          <w:pPr>
            <w:widowControl w:val="0"/>
            <w:autoSpaceDE w:val="0"/>
            <w:autoSpaceDN w:val="0"/>
            <w:adjustRightInd w:val="0"/>
          </w:pPr>
        </w:pPrChange>
      </w:pPr>
      <w:ins w:id="1978" w:author="Russell, Seth" w:date="2018-12-20T17:25:00Z">
        <w:r w:rsidRPr="00947CEA">
          <w:rPr>
            <w:rFonts w:ascii="Times New Roman" w:hAnsi="Times New Roman" w:cs="Times New Roman"/>
          </w:rPr>
          <w:t xml:space="preserve">Leek JT, Peng RD. 2015. Opinion: Reproducible research can still be wrong: Adopting a prevention approach. </w:t>
        </w:r>
        <w:r w:rsidRPr="00947CEA">
          <w:rPr>
            <w:rFonts w:ascii="Times New Roman" w:hAnsi="Times New Roman" w:cs="Times New Roman"/>
            <w:i/>
            <w:iCs/>
          </w:rPr>
          <w:t>Proceedings of the National Academy of Sciences</w:t>
        </w:r>
        <w:r w:rsidRPr="00947CEA">
          <w:rPr>
            <w:rFonts w:ascii="Times New Roman" w:hAnsi="Times New Roman" w:cs="Times New Roman"/>
          </w:rPr>
          <w:t xml:space="preserve"> 112:1645–1646. DOI: 10.1073/pnas.1421412111.</w:t>
        </w:r>
      </w:ins>
    </w:p>
    <w:p w14:paraId="052ACD91" w14:textId="77777777" w:rsidR="00947CEA" w:rsidRPr="00947CEA" w:rsidRDefault="00947CEA">
      <w:pPr>
        <w:pStyle w:val="Bibliography"/>
        <w:rPr>
          <w:ins w:id="1979" w:author="Russell, Seth" w:date="2018-12-20T17:25:00Z"/>
          <w:rFonts w:ascii="Times New Roman" w:hAnsi="Times New Roman" w:cs="Times New Roman"/>
        </w:rPr>
        <w:pPrChange w:id="1980" w:author="Russell, Seth" w:date="2018-12-20T17:25:00Z">
          <w:pPr>
            <w:widowControl w:val="0"/>
            <w:autoSpaceDE w:val="0"/>
            <w:autoSpaceDN w:val="0"/>
            <w:adjustRightInd w:val="0"/>
          </w:pPr>
        </w:pPrChange>
      </w:pPr>
      <w:ins w:id="1981" w:author="Russell, Seth" w:date="2018-12-20T17:25:00Z">
        <w:r w:rsidRPr="00947CEA">
          <w:rPr>
            <w:rFonts w:ascii="Times New Roman" w:hAnsi="Times New Roman" w:cs="Times New Roman"/>
          </w:rPr>
          <w:t xml:space="preserve">Lentin J, Hennessey A. 2017. </w:t>
        </w:r>
        <w:r w:rsidRPr="00947CEA">
          <w:rPr>
            <w:rFonts w:ascii="Times New Roman" w:hAnsi="Times New Roman" w:cs="Times New Roman"/>
            <w:i/>
            <w:iCs/>
          </w:rPr>
          <w:t>unittest: TAP-Compliant Unit Testing</w:t>
        </w:r>
        <w:r w:rsidRPr="00947CEA">
          <w:rPr>
            <w:rFonts w:ascii="Times New Roman" w:hAnsi="Times New Roman" w:cs="Times New Roman"/>
          </w:rPr>
          <w:t>.</w:t>
        </w:r>
      </w:ins>
    </w:p>
    <w:p w14:paraId="561CD5B1" w14:textId="77777777" w:rsidR="00947CEA" w:rsidRPr="00947CEA" w:rsidRDefault="00947CEA">
      <w:pPr>
        <w:pStyle w:val="Bibliography"/>
        <w:rPr>
          <w:ins w:id="1982" w:author="Russell, Seth" w:date="2018-12-20T17:25:00Z"/>
          <w:rFonts w:ascii="Times New Roman" w:hAnsi="Times New Roman" w:cs="Times New Roman"/>
        </w:rPr>
        <w:pPrChange w:id="1983" w:author="Russell, Seth" w:date="2018-12-20T17:25:00Z">
          <w:pPr>
            <w:widowControl w:val="0"/>
            <w:autoSpaceDE w:val="0"/>
            <w:autoSpaceDN w:val="0"/>
            <w:adjustRightInd w:val="0"/>
          </w:pPr>
        </w:pPrChange>
      </w:pPr>
      <w:ins w:id="1984" w:author="Russell, Seth" w:date="2018-12-20T17:25:00Z">
        <w:r w:rsidRPr="00947CEA">
          <w:rPr>
            <w:rFonts w:ascii="Times New Roman" w:hAnsi="Times New Roman" w:cs="Times New Roman"/>
          </w:rPr>
          <w:t xml:space="preserve">Luraschi J, Kuo K, Ushey K, Allaire JJ, Macedo S, RStudio, Foundation TAS. 2018. </w:t>
        </w:r>
        <w:r w:rsidRPr="00947CEA">
          <w:rPr>
            <w:rFonts w:ascii="Times New Roman" w:hAnsi="Times New Roman" w:cs="Times New Roman"/>
            <w:i/>
            <w:iCs/>
          </w:rPr>
          <w:t>sparklyr: R Interface to Apache Spark</w:t>
        </w:r>
        <w:r w:rsidRPr="00947CEA">
          <w:rPr>
            <w:rFonts w:ascii="Times New Roman" w:hAnsi="Times New Roman" w:cs="Times New Roman"/>
          </w:rPr>
          <w:t>.</w:t>
        </w:r>
      </w:ins>
    </w:p>
    <w:p w14:paraId="2B3ED2F9" w14:textId="77777777" w:rsidR="00947CEA" w:rsidRPr="00947CEA" w:rsidRDefault="00947CEA">
      <w:pPr>
        <w:pStyle w:val="Bibliography"/>
        <w:rPr>
          <w:ins w:id="1985" w:author="Russell, Seth" w:date="2018-12-20T17:25:00Z"/>
          <w:rFonts w:ascii="Times New Roman" w:hAnsi="Times New Roman" w:cs="Times New Roman"/>
        </w:rPr>
        <w:pPrChange w:id="1986" w:author="Russell, Seth" w:date="2018-12-20T17:25:00Z">
          <w:pPr>
            <w:widowControl w:val="0"/>
            <w:autoSpaceDE w:val="0"/>
            <w:autoSpaceDN w:val="0"/>
            <w:adjustRightInd w:val="0"/>
          </w:pPr>
        </w:pPrChange>
      </w:pPr>
      <w:ins w:id="1987" w:author="Russell, Seth" w:date="2018-12-20T17:25:00Z">
        <w:r w:rsidRPr="00947CEA">
          <w:rPr>
            <w:rFonts w:ascii="Times New Roman" w:hAnsi="Times New Roman" w:cs="Times New Roman"/>
          </w:rPr>
          <w:t xml:space="preserve">Matloff N. 2016. Software Alchemy: Turning Complex Statistical Computations into Embarrassingly-Parallel Ones. </w:t>
        </w:r>
        <w:r w:rsidRPr="00947CEA">
          <w:rPr>
            <w:rFonts w:ascii="Times New Roman" w:hAnsi="Times New Roman" w:cs="Times New Roman"/>
            <w:i/>
            <w:iCs/>
          </w:rPr>
          <w:t>Journal of Statistical Software</w:t>
        </w:r>
        <w:r w:rsidRPr="00947CEA">
          <w:rPr>
            <w:rFonts w:ascii="Times New Roman" w:hAnsi="Times New Roman" w:cs="Times New Roman"/>
          </w:rPr>
          <w:t xml:space="preserve"> 71:1–15. DOI: 10.18637/jss.v071.i04.</w:t>
        </w:r>
      </w:ins>
    </w:p>
    <w:p w14:paraId="243074F9" w14:textId="77777777" w:rsidR="00947CEA" w:rsidRPr="00947CEA" w:rsidRDefault="00947CEA">
      <w:pPr>
        <w:pStyle w:val="Bibliography"/>
        <w:rPr>
          <w:ins w:id="1988" w:author="Russell, Seth" w:date="2018-12-20T17:25:00Z"/>
          <w:rFonts w:ascii="Times New Roman" w:hAnsi="Times New Roman" w:cs="Times New Roman"/>
        </w:rPr>
        <w:pPrChange w:id="1989" w:author="Russell, Seth" w:date="2018-12-20T17:25:00Z">
          <w:pPr>
            <w:widowControl w:val="0"/>
            <w:autoSpaceDE w:val="0"/>
            <w:autoSpaceDN w:val="0"/>
            <w:adjustRightInd w:val="0"/>
          </w:pPr>
        </w:pPrChange>
      </w:pPr>
      <w:ins w:id="1990" w:author="Russell, Seth" w:date="2018-12-20T17:25:00Z">
        <w:r w:rsidRPr="00947CEA">
          <w:rPr>
            <w:rFonts w:ascii="Times New Roman" w:hAnsi="Times New Roman" w:cs="Times New Roman"/>
          </w:rPr>
          <w:t xml:space="preserve">Mersmann O. 2018. </w:t>
        </w:r>
        <w:r w:rsidRPr="00947CEA">
          <w:rPr>
            <w:rFonts w:ascii="Times New Roman" w:hAnsi="Times New Roman" w:cs="Times New Roman"/>
            <w:i/>
            <w:iCs/>
          </w:rPr>
          <w:t>microbenchmark: Accurate Timing Functions</w:t>
        </w:r>
        <w:r w:rsidRPr="00947CEA">
          <w:rPr>
            <w:rFonts w:ascii="Times New Roman" w:hAnsi="Times New Roman" w:cs="Times New Roman"/>
          </w:rPr>
          <w:t>.</w:t>
        </w:r>
      </w:ins>
    </w:p>
    <w:p w14:paraId="7204381D" w14:textId="77777777" w:rsidR="00947CEA" w:rsidRPr="00947CEA" w:rsidRDefault="00947CEA">
      <w:pPr>
        <w:pStyle w:val="Bibliography"/>
        <w:rPr>
          <w:ins w:id="1991" w:author="Russell, Seth" w:date="2018-12-20T17:25:00Z"/>
          <w:rFonts w:ascii="Times New Roman" w:hAnsi="Times New Roman" w:cs="Times New Roman"/>
        </w:rPr>
        <w:pPrChange w:id="1992" w:author="Russell, Seth" w:date="2018-12-20T17:25:00Z">
          <w:pPr>
            <w:widowControl w:val="0"/>
            <w:autoSpaceDE w:val="0"/>
            <w:autoSpaceDN w:val="0"/>
            <w:adjustRightInd w:val="0"/>
          </w:pPr>
        </w:pPrChange>
      </w:pPr>
      <w:ins w:id="1993" w:author="Russell, Seth" w:date="2018-12-20T17:25:00Z">
        <w:r w:rsidRPr="00947CEA">
          <w:rPr>
            <w:rFonts w:ascii="Times New Roman" w:hAnsi="Times New Roman" w:cs="Times New Roman"/>
          </w:rPr>
          <w:t xml:space="preserve">Micro Focus. 2018.Unified Functional Testing.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oftware.microfocus.com/en-us/products/unified-functional-automated-testing/overview</w:t>
        </w:r>
        <w:r w:rsidRPr="00947CEA">
          <w:rPr>
            <w:rFonts w:ascii="Times New Roman" w:hAnsi="Times New Roman" w:cs="Times New Roman"/>
          </w:rPr>
          <w:t xml:space="preserve"> (accessed April 12, 2018).</w:t>
        </w:r>
      </w:ins>
    </w:p>
    <w:p w14:paraId="26E9B190" w14:textId="77777777" w:rsidR="00947CEA" w:rsidRPr="00947CEA" w:rsidRDefault="00947CEA">
      <w:pPr>
        <w:pStyle w:val="Bibliography"/>
        <w:rPr>
          <w:ins w:id="1994" w:author="Russell, Seth" w:date="2018-12-20T17:25:00Z"/>
          <w:rFonts w:ascii="Times New Roman" w:hAnsi="Times New Roman" w:cs="Times New Roman"/>
        </w:rPr>
        <w:pPrChange w:id="1995" w:author="Russell, Seth" w:date="2018-12-20T17:25:00Z">
          <w:pPr>
            <w:widowControl w:val="0"/>
            <w:autoSpaceDE w:val="0"/>
            <w:autoSpaceDN w:val="0"/>
            <w:adjustRightInd w:val="0"/>
          </w:pPr>
        </w:pPrChange>
      </w:pPr>
      <w:ins w:id="1996" w:author="Russell, Seth" w:date="2018-12-20T17:25:00Z">
        <w:r w:rsidRPr="00947CEA">
          <w:rPr>
            <w:rFonts w:ascii="Times New Roman" w:hAnsi="Times New Roman" w:cs="Times New Roman"/>
          </w:rPr>
          <w:t xml:space="preserve">Moilanen J. 2014.Test Driven Development detail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github.com/educloudalliance/educloud-development/wiki/Test-Driven-Development-details</w:t>
        </w:r>
        <w:r w:rsidRPr="00947CEA">
          <w:rPr>
            <w:rFonts w:ascii="Times New Roman" w:hAnsi="Times New Roman" w:cs="Times New Roman"/>
          </w:rPr>
          <w:t xml:space="preserve"> (accessed April 12, 2018).</w:t>
        </w:r>
      </w:ins>
    </w:p>
    <w:p w14:paraId="6E4DB30F" w14:textId="77777777" w:rsidR="00947CEA" w:rsidRPr="00947CEA" w:rsidRDefault="00947CEA">
      <w:pPr>
        <w:pStyle w:val="Bibliography"/>
        <w:rPr>
          <w:ins w:id="1997" w:author="Russell, Seth" w:date="2018-12-20T17:25:00Z"/>
          <w:rFonts w:ascii="Times New Roman" w:hAnsi="Times New Roman" w:cs="Times New Roman"/>
        </w:rPr>
        <w:pPrChange w:id="1998" w:author="Russell, Seth" w:date="2018-12-20T17:25:00Z">
          <w:pPr>
            <w:widowControl w:val="0"/>
            <w:autoSpaceDE w:val="0"/>
            <w:autoSpaceDN w:val="0"/>
            <w:adjustRightInd w:val="0"/>
          </w:pPr>
        </w:pPrChange>
      </w:pPr>
      <w:ins w:id="1999" w:author="Russell, Seth" w:date="2018-12-20T17:25:00Z">
        <w:r w:rsidRPr="00947CEA">
          <w:rPr>
            <w:rFonts w:ascii="Times New Roman" w:hAnsi="Times New Roman" w:cs="Times New Roman"/>
          </w:rPr>
          <w:t xml:space="preserve">Nolan R, Padilla-Parra S. 2017. exampletestr—An easy start to unit testing R packages. </w:t>
        </w:r>
        <w:r w:rsidRPr="00947CEA">
          <w:rPr>
            <w:rFonts w:ascii="Times New Roman" w:hAnsi="Times New Roman" w:cs="Times New Roman"/>
            <w:i/>
            <w:iCs/>
          </w:rPr>
          <w:t>Wellcome Open Research</w:t>
        </w:r>
        <w:r w:rsidRPr="00947CEA">
          <w:rPr>
            <w:rFonts w:ascii="Times New Roman" w:hAnsi="Times New Roman" w:cs="Times New Roman"/>
          </w:rPr>
          <w:t xml:space="preserve"> 2. DOI: 10.12688/wellcomeopenres.11635.2.</w:t>
        </w:r>
      </w:ins>
    </w:p>
    <w:p w14:paraId="35DB26CF" w14:textId="77777777" w:rsidR="00947CEA" w:rsidRPr="00947CEA" w:rsidRDefault="00947CEA">
      <w:pPr>
        <w:pStyle w:val="Bibliography"/>
        <w:rPr>
          <w:ins w:id="2000" w:author="Russell, Seth" w:date="2018-12-20T17:25:00Z"/>
          <w:rFonts w:ascii="Times New Roman" w:hAnsi="Times New Roman" w:cs="Times New Roman"/>
        </w:rPr>
        <w:pPrChange w:id="2001" w:author="Russell, Seth" w:date="2018-12-20T17:25:00Z">
          <w:pPr>
            <w:widowControl w:val="0"/>
            <w:autoSpaceDE w:val="0"/>
            <w:autoSpaceDN w:val="0"/>
            <w:adjustRightInd w:val="0"/>
          </w:pPr>
        </w:pPrChange>
      </w:pPr>
      <w:ins w:id="2002" w:author="Russell, Seth" w:date="2018-12-20T17:25:00Z">
        <w:r w:rsidRPr="00947CEA">
          <w:rPr>
            <w:rFonts w:ascii="Times New Roman" w:hAnsi="Times New Roman" w:cs="Times New Roman"/>
          </w:rPr>
          <w:t xml:space="preserve">Nutter B, Lane S. 2018. </w:t>
        </w:r>
        <w:r w:rsidRPr="00947CEA">
          <w:rPr>
            <w:rFonts w:ascii="Times New Roman" w:hAnsi="Times New Roman" w:cs="Times New Roman"/>
            <w:i/>
            <w:iCs/>
          </w:rPr>
          <w:t>redcapAPI: Accessing data from REDCap projects using the API</w:t>
        </w:r>
        <w:r w:rsidRPr="00947CEA">
          <w:rPr>
            <w:rFonts w:ascii="Times New Roman" w:hAnsi="Times New Roman" w:cs="Times New Roman"/>
          </w:rPr>
          <w:t>. DOI: 10.5281/zenodo.11826.</w:t>
        </w:r>
      </w:ins>
    </w:p>
    <w:p w14:paraId="336C9D74" w14:textId="77777777" w:rsidR="00947CEA" w:rsidRPr="00947CEA" w:rsidRDefault="00947CEA">
      <w:pPr>
        <w:pStyle w:val="Bibliography"/>
        <w:rPr>
          <w:ins w:id="2003" w:author="Russell, Seth" w:date="2018-12-20T17:25:00Z"/>
          <w:rFonts w:ascii="Times New Roman" w:hAnsi="Times New Roman" w:cs="Times New Roman"/>
        </w:rPr>
        <w:pPrChange w:id="2004" w:author="Russell, Seth" w:date="2018-12-20T17:25:00Z">
          <w:pPr>
            <w:widowControl w:val="0"/>
            <w:autoSpaceDE w:val="0"/>
            <w:autoSpaceDN w:val="0"/>
            <w:adjustRightInd w:val="0"/>
          </w:pPr>
        </w:pPrChange>
      </w:pPr>
      <w:ins w:id="2005" w:author="Russell, Seth" w:date="2018-12-20T17:25:00Z">
        <w:r w:rsidRPr="00947CEA">
          <w:rPr>
            <w:rFonts w:ascii="Times New Roman" w:hAnsi="Times New Roman" w:cs="Times New Roman"/>
          </w:rPr>
          <w:t xml:space="preserve">Osborne JM, Bernabeu MO, Bruna M, Calderhead B, Cooper J, Dalchau N, Dunn S-J, Fletcher AG, Freeman R, Groen D, Knapp B, McInerny GJ, Mirams GR, Pitt-Francis J, Sengupta B, Wright DW, Yates CA, Gavaghan DJ, Emmott S, Deane C. 2014. Ten Simple Rules for Effective Computational Research. </w:t>
        </w:r>
        <w:r w:rsidRPr="00947CEA">
          <w:rPr>
            <w:rFonts w:ascii="Times New Roman" w:hAnsi="Times New Roman" w:cs="Times New Roman"/>
            <w:i/>
            <w:iCs/>
          </w:rPr>
          <w:t>PLoS Computational Biology</w:t>
        </w:r>
        <w:r w:rsidRPr="00947CEA">
          <w:rPr>
            <w:rFonts w:ascii="Times New Roman" w:hAnsi="Times New Roman" w:cs="Times New Roman"/>
          </w:rPr>
          <w:t xml:space="preserve"> 10. DOI: 10.1371/journal.pcbi.1003506.</w:t>
        </w:r>
      </w:ins>
    </w:p>
    <w:p w14:paraId="68E14534" w14:textId="77777777" w:rsidR="00947CEA" w:rsidRPr="00947CEA" w:rsidRDefault="00947CEA">
      <w:pPr>
        <w:pStyle w:val="Bibliography"/>
        <w:rPr>
          <w:ins w:id="2006" w:author="Russell, Seth" w:date="2018-12-20T17:25:00Z"/>
          <w:rFonts w:ascii="Times New Roman" w:hAnsi="Times New Roman" w:cs="Times New Roman"/>
        </w:rPr>
        <w:pPrChange w:id="2007" w:author="Russell, Seth" w:date="2018-12-20T17:25:00Z">
          <w:pPr>
            <w:widowControl w:val="0"/>
            <w:autoSpaceDE w:val="0"/>
            <w:autoSpaceDN w:val="0"/>
            <w:adjustRightInd w:val="0"/>
          </w:pPr>
        </w:pPrChange>
      </w:pPr>
      <w:ins w:id="2008" w:author="Russell, Seth" w:date="2018-12-20T17:25:00Z">
        <w:r w:rsidRPr="00947CEA">
          <w:rPr>
            <w:rFonts w:ascii="Times New Roman" w:hAnsi="Times New Roman" w:cs="Times New Roman"/>
          </w:rPr>
          <w:t xml:space="preserve">Prins P, de Ligt J, Tarasov A, Jansen RC, Cuppen E, Bourne PE. 2015. Toward effective software solutions for big biology. </w:t>
        </w:r>
        <w:r w:rsidRPr="00947CEA">
          <w:rPr>
            <w:rFonts w:ascii="Times New Roman" w:hAnsi="Times New Roman" w:cs="Times New Roman"/>
            <w:i/>
            <w:iCs/>
          </w:rPr>
          <w:t>Nature Biotechnology</w:t>
        </w:r>
        <w:r w:rsidRPr="00947CEA">
          <w:rPr>
            <w:rFonts w:ascii="Times New Roman" w:hAnsi="Times New Roman" w:cs="Times New Roman"/>
          </w:rPr>
          <w:t xml:space="preserve"> 33:686–687. DOI: 10.1038/nbt.3240.</w:t>
        </w:r>
      </w:ins>
    </w:p>
    <w:p w14:paraId="2528C278" w14:textId="77777777" w:rsidR="00947CEA" w:rsidRPr="00947CEA" w:rsidRDefault="00947CEA">
      <w:pPr>
        <w:pStyle w:val="Bibliography"/>
        <w:rPr>
          <w:ins w:id="2009" w:author="Russell, Seth" w:date="2018-12-20T17:25:00Z"/>
          <w:rFonts w:ascii="Times New Roman" w:hAnsi="Times New Roman" w:cs="Times New Roman"/>
        </w:rPr>
        <w:pPrChange w:id="2010" w:author="Russell, Seth" w:date="2018-12-20T17:25:00Z">
          <w:pPr>
            <w:widowControl w:val="0"/>
            <w:autoSpaceDE w:val="0"/>
            <w:autoSpaceDN w:val="0"/>
            <w:adjustRightInd w:val="0"/>
          </w:pPr>
        </w:pPrChange>
      </w:pPr>
      <w:ins w:id="2011" w:author="Russell, Seth" w:date="2018-12-20T17:25:00Z">
        <w:r w:rsidRPr="00947CEA">
          <w:rPr>
            <w:rFonts w:ascii="Times New Roman" w:hAnsi="Times New Roman" w:cs="Times New Roman"/>
          </w:rPr>
          <w:t xml:space="preserve">Python Wiki Contributors. 2018.Performance Tip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iki.python.org/moin/PythonSpeed/PerformanceTips</w:t>
        </w:r>
        <w:r w:rsidRPr="00947CEA">
          <w:rPr>
            <w:rFonts w:ascii="Times New Roman" w:hAnsi="Times New Roman" w:cs="Times New Roman"/>
          </w:rPr>
          <w:t xml:space="preserve"> (accessed April 12, 2018).</w:t>
        </w:r>
      </w:ins>
    </w:p>
    <w:p w14:paraId="27B9429F" w14:textId="77777777" w:rsidR="00947CEA" w:rsidRPr="00947CEA" w:rsidRDefault="00947CEA">
      <w:pPr>
        <w:pStyle w:val="Bibliography"/>
        <w:rPr>
          <w:ins w:id="2012" w:author="Russell, Seth" w:date="2018-12-20T17:25:00Z"/>
          <w:rFonts w:ascii="Times New Roman" w:hAnsi="Times New Roman" w:cs="Times New Roman"/>
        </w:rPr>
        <w:pPrChange w:id="2013" w:author="Russell, Seth" w:date="2018-12-20T17:25:00Z">
          <w:pPr>
            <w:widowControl w:val="0"/>
            <w:autoSpaceDE w:val="0"/>
            <w:autoSpaceDN w:val="0"/>
            <w:adjustRightInd w:val="0"/>
          </w:pPr>
        </w:pPrChange>
      </w:pPr>
      <w:ins w:id="2014" w:author="Russell, Seth" w:date="2018-12-20T17:25:00Z">
        <w:r w:rsidRPr="00947CEA">
          <w:rPr>
            <w:rFonts w:ascii="Times New Roman" w:hAnsi="Times New Roman" w:cs="Times New Roman"/>
          </w:rPr>
          <w:t xml:space="preserve">R Core Team. 2018. </w:t>
        </w:r>
        <w:r w:rsidRPr="00947CEA">
          <w:rPr>
            <w:rFonts w:ascii="Times New Roman" w:hAnsi="Times New Roman" w:cs="Times New Roman"/>
            <w:i/>
            <w:iCs/>
          </w:rPr>
          <w:t>R: A Language and Environment for Statistical Computing</w:t>
        </w:r>
        <w:r w:rsidRPr="00947CEA">
          <w:rPr>
            <w:rFonts w:ascii="Times New Roman" w:hAnsi="Times New Roman" w:cs="Times New Roman"/>
          </w:rPr>
          <w:t>. Vienna, Austria: R Foundation for Statistical Computing.</w:t>
        </w:r>
      </w:ins>
    </w:p>
    <w:p w14:paraId="093D9D1D" w14:textId="77777777" w:rsidR="00947CEA" w:rsidRPr="00947CEA" w:rsidRDefault="00947CEA">
      <w:pPr>
        <w:pStyle w:val="Bibliography"/>
        <w:rPr>
          <w:ins w:id="2015" w:author="Russell, Seth" w:date="2018-12-20T17:25:00Z"/>
          <w:rFonts w:ascii="Times New Roman" w:hAnsi="Times New Roman" w:cs="Times New Roman"/>
        </w:rPr>
        <w:pPrChange w:id="2016" w:author="Russell, Seth" w:date="2018-12-20T17:25:00Z">
          <w:pPr>
            <w:widowControl w:val="0"/>
            <w:autoSpaceDE w:val="0"/>
            <w:autoSpaceDN w:val="0"/>
            <w:adjustRightInd w:val="0"/>
          </w:pPr>
        </w:pPrChange>
      </w:pPr>
      <w:ins w:id="2017" w:author="Russell, Seth" w:date="2018-12-20T17:25:00Z">
        <w:r w:rsidRPr="00947CEA">
          <w:rPr>
            <w:rFonts w:ascii="Times New Roman" w:hAnsi="Times New Roman" w:cs="Times New Roman"/>
          </w:rPr>
          <w:t xml:space="preserve">Ranorex GmbH. 2018.Ranorex.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ranorex.com</w:t>
        </w:r>
        <w:r w:rsidRPr="00947CEA">
          <w:rPr>
            <w:rFonts w:ascii="Times New Roman" w:hAnsi="Times New Roman" w:cs="Times New Roman"/>
          </w:rPr>
          <w:t xml:space="preserve"> (accessed April 12, 2018).</w:t>
        </w:r>
      </w:ins>
    </w:p>
    <w:p w14:paraId="1BC122BA" w14:textId="77777777" w:rsidR="00947CEA" w:rsidRPr="00947CEA" w:rsidRDefault="00947CEA">
      <w:pPr>
        <w:pStyle w:val="Bibliography"/>
        <w:rPr>
          <w:ins w:id="2018" w:author="Russell, Seth" w:date="2018-12-20T17:25:00Z"/>
          <w:rFonts w:ascii="Times New Roman" w:hAnsi="Times New Roman" w:cs="Times New Roman"/>
        </w:rPr>
        <w:pPrChange w:id="2019" w:author="Russell, Seth" w:date="2018-12-20T17:25:00Z">
          <w:pPr>
            <w:widowControl w:val="0"/>
            <w:autoSpaceDE w:val="0"/>
            <w:autoSpaceDN w:val="0"/>
            <w:adjustRightInd w:val="0"/>
          </w:pPr>
        </w:pPrChange>
      </w:pPr>
      <w:ins w:id="2020" w:author="Russell, Seth" w:date="2018-12-20T17:25:00Z">
        <w:r w:rsidRPr="00947CEA">
          <w:rPr>
            <w:rFonts w:ascii="Times New Roman" w:hAnsi="Times New Roman" w:cs="Times New Roman"/>
          </w:rPr>
          <w:t xml:space="preserve">Reese J. 2018.Best practices for writing unit test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docs.microsoft.com/en-us/dotnet/core/testing/unit-testing-best-practices</w:t>
        </w:r>
      </w:ins>
    </w:p>
    <w:p w14:paraId="5B5DEE18" w14:textId="77777777" w:rsidR="00947CEA" w:rsidRPr="00947CEA" w:rsidRDefault="00947CEA">
      <w:pPr>
        <w:pStyle w:val="Bibliography"/>
        <w:rPr>
          <w:ins w:id="2021" w:author="Russell, Seth" w:date="2018-12-20T17:25:00Z"/>
          <w:rFonts w:ascii="Times New Roman" w:hAnsi="Times New Roman" w:cs="Times New Roman"/>
        </w:rPr>
        <w:pPrChange w:id="2022" w:author="Russell, Seth" w:date="2018-12-20T17:25:00Z">
          <w:pPr>
            <w:widowControl w:val="0"/>
            <w:autoSpaceDE w:val="0"/>
            <w:autoSpaceDN w:val="0"/>
            <w:adjustRightInd w:val="0"/>
          </w:pPr>
        </w:pPrChange>
      </w:pPr>
      <w:ins w:id="2023" w:author="Russell, Seth" w:date="2018-12-20T17:25:00Z">
        <w:r w:rsidRPr="00947CEA">
          <w:rPr>
            <w:rFonts w:ascii="Times New Roman" w:hAnsi="Times New Roman" w:cs="Times New Roman"/>
          </w:rPr>
          <w:t xml:space="preserve">Robinson E. 2017.Making R Code Faster : A Case Study.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robinsones.github.io/Making-R-Code-Faster-A-Case-Study/</w:t>
        </w:r>
      </w:ins>
    </w:p>
    <w:p w14:paraId="3D83F539" w14:textId="77777777" w:rsidR="00947CEA" w:rsidRPr="00947CEA" w:rsidRDefault="00947CEA">
      <w:pPr>
        <w:pStyle w:val="Bibliography"/>
        <w:rPr>
          <w:ins w:id="2024" w:author="Russell, Seth" w:date="2018-12-20T17:25:00Z"/>
          <w:rFonts w:ascii="Times New Roman" w:hAnsi="Times New Roman" w:cs="Times New Roman"/>
        </w:rPr>
        <w:pPrChange w:id="2025" w:author="Russell, Seth" w:date="2018-12-20T17:25:00Z">
          <w:pPr>
            <w:widowControl w:val="0"/>
            <w:autoSpaceDE w:val="0"/>
            <w:autoSpaceDN w:val="0"/>
            <w:adjustRightInd w:val="0"/>
          </w:pPr>
        </w:pPrChange>
      </w:pPr>
      <w:ins w:id="2026" w:author="Russell, Seth" w:date="2018-12-20T17:25:00Z">
        <w:r w:rsidRPr="00947CEA">
          <w:rPr>
            <w:rFonts w:ascii="Times New Roman" w:hAnsi="Times New Roman" w:cs="Times New Roman"/>
          </w:rPr>
          <w:t xml:space="preserve">Rooney P. 2002.Microsoft’s CEO: 80-20 Rule Applies To Bugs, Not Just Features.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www.crn.com/news/security/18821726/microsofts-ceo-80-20-rule-applies-to-bugs-not-just-features.htm</w:t>
        </w:r>
      </w:ins>
    </w:p>
    <w:p w14:paraId="0A6351C5" w14:textId="77777777" w:rsidR="00947CEA" w:rsidRPr="00947CEA" w:rsidRDefault="00947CEA">
      <w:pPr>
        <w:pStyle w:val="Bibliography"/>
        <w:rPr>
          <w:ins w:id="2027" w:author="Russell, Seth" w:date="2018-12-20T17:25:00Z"/>
          <w:rFonts w:ascii="Times New Roman" w:hAnsi="Times New Roman" w:cs="Times New Roman"/>
        </w:rPr>
        <w:pPrChange w:id="2028" w:author="Russell, Seth" w:date="2018-12-20T17:25:00Z">
          <w:pPr>
            <w:widowControl w:val="0"/>
            <w:autoSpaceDE w:val="0"/>
            <w:autoSpaceDN w:val="0"/>
            <w:adjustRightInd w:val="0"/>
          </w:pPr>
        </w:pPrChange>
      </w:pPr>
      <w:ins w:id="2029" w:author="Russell, Seth" w:date="2018-12-20T17:25:00Z">
        <w:r w:rsidRPr="00947CEA">
          <w:rPr>
            <w:rFonts w:ascii="Times New Roman" w:hAnsi="Times New Roman" w:cs="Times New Roman"/>
          </w:rPr>
          <w:t xml:space="preserve">Sandve GK, Nekrutenko A, Taylor J, Hovig E. 2013. Ten Simple Rules for Reproducible Computational Research. </w:t>
        </w:r>
        <w:r w:rsidRPr="00947CEA">
          <w:rPr>
            <w:rFonts w:ascii="Times New Roman" w:hAnsi="Times New Roman" w:cs="Times New Roman"/>
            <w:i/>
            <w:iCs/>
          </w:rPr>
          <w:t>PLOS Computational Biology</w:t>
        </w:r>
        <w:r w:rsidRPr="00947CEA">
          <w:rPr>
            <w:rFonts w:ascii="Times New Roman" w:hAnsi="Times New Roman" w:cs="Times New Roman"/>
          </w:rPr>
          <w:t xml:space="preserve"> 9:e1003285. DOI: 10.1371/journal.pcbi.1003285.</w:t>
        </w:r>
      </w:ins>
    </w:p>
    <w:p w14:paraId="1F449FAD" w14:textId="77777777" w:rsidR="00947CEA" w:rsidRPr="00947CEA" w:rsidRDefault="00947CEA">
      <w:pPr>
        <w:pStyle w:val="Bibliography"/>
        <w:rPr>
          <w:ins w:id="2030" w:author="Russell, Seth" w:date="2018-12-20T17:25:00Z"/>
          <w:rFonts w:ascii="Times New Roman" w:hAnsi="Times New Roman" w:cs="Times New Roman"/>
        </w:rPr>
        <w:pPrChange w:id="2031" w:author="Russell, Seth" w:date="2018-12-20T17:25:00Z">
          <w:pPr>
            <w:widowControl w:val="0"/>
            <w:autoSpaceDE w:val="0"/>
            <w:autoSpaceDN w:val="0"/>
            <w:adjustRightInd w:val="0"/>
          </w:pPr>
        </w:pPrChange>
      </w:pPr>
      <w:ins w:id="2032" w:author="Russell, Seth" w:date="2018-12-20T17:25:00Z">
        <w:r w:rsidRPr="00947CEA">
          <w:rPr>
            <w:rFonts w:ascii="Times New Roman" w:hAnsi="Times New Roman" w:cs="Times New Roman"/>
          </w:rPr>
          <w:t xml:space="preserve">Selenium Contributors. 2018.Selenium.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seleniumhq.org</w:t>
        </w:r>
        <w:r w:rsidRPr="00947CEA">
          <w:rPr>
            <w:rFonts w:ascii="Times New Roman" w:hAnsi="Times New Roman" w:cs="Times New Roman"/>
          </w:rPr>
          <w:t xml:space="preserve"> (accessed April 12, 2018).</w:t>
        </w:r>
      </w:ins>
    </w:p>
    <w:p w14:paraId="26AE70AA" w14:textId="77777777" w:rsidR="00947CEA" w:rsidRPr="00947CEA" w:rsidRDefault="00947CEA">
      <w:pPr>
        <w:pStyle w:val="Bibliography"/>
        <w:rPr>
          <w:ins w:id="2033" w:author="Russell, Seth" w:date="2018-12-20T17:25:00Z"/>
          <w:rFonts w:ascii="Times New Roman" w:hAnsi="Times New Roman" w:cs="Times New Roman"/>
        </w:rPr>
        <w:pPrChange w:id="2034" w:author="Russell, Seth" w:date="2018-12-20T17:25:00Z">
          <w:pPr>
            <w:widowControl w:val="0"/>
            <w:autoSpaceDE w:val="0"/>
            <w:autoSpaceDN w:val="0"/>
            <w:adjustRightInd w:val="0"/>
          </w:pPr>
        </w:pPrChange>
      </w:pPr>
      <w:ins w:id="2035" w:author="Russell, Seth" w:date="2018-12-20T17:25:00Z">
        <w:r w:rsidRPr="00947CEA">
          <w:rPr>
            <w:rFonts w:ascii="Times New Roman" w:hAnsi="Times New Roman" w:cs="Times New Roman"/>
          </w:rPr>
          <w:t xml:space="preserve">Sommerville I. 2015. </w:t>
        </w:r>
        <w:r w:rsidRPr="00947CEA">
          <w:rPr>
            <w:rFonts w:ascii="Times New Roman" w:hAnsi="Times New Roman" w:cs="Times New Roman"/>
            <w:i/>
            <w:iCs/>
          </w:rPr>
          <w:t>Software Engineering</w:t>
        </w:r>
        <w:r w:rsidRPr="00947CEA">
          <w:rPr>
            <w:rFonts w:ascii="Times New Roman" w:hAnsi="Times New Roman" w:cs="Times New Roman"/>
          </w:rPr>
          <w:t>. Boston: Pearson.</w:t>
        </w:r>
      </w:ins>
    </w:p>
    <w:p w14:paraId="0D24E1CF" w14:textId="77777777" w:rsidR="00947CEA" w:rsidRPr="00947CEA" w:rsidRDefault="00947CEA">
      <w:pPr>
        <w:pStyle w:val="Bibliography"/>
        <w:rPr>
          <w:ins w:id="2036" w:author="Russell, Seth" w:date="2018-12-20T17:25:00Z"/>
          <w:rFonts w:ascii="Times New Roman" w:hAnsi="Times New Roman" w:cs="Times New Roman"/>
        </w:rPr>
        <w:pPrChange w:id="2037" w:author="Russell, Seth" w:date="2018-12-20T17:25:00Z">
          <w:pPr>
            <w:widowControl w:val="0"/>
            <w:autoSpaceDE w:val="0"/>
            <w:autoSpaceDN w:val="0"/>
            <w:adjustRightInd w:val="0"/>
          </w:pPr>
        </w:pPrChange>
      </w:pPr>
      <w:ins w:id="2038" w:author="Russell, Seth" w:date="2018-12-20T17:25:00Z">
        <w:r w:rsidRPr="00947CEA">
          <w:rPr>
            <w:rFonts w:ascii="Times New Roman" w:hAnsi="Times New Roman" w:cs="Times New Roman"/>
          </w:rPr>
          <w:t xml:space="preserve">Sommerville I. 2016.Giving up on test-first developmen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iansommerville.com/systems-software-and-technology/giving-up-on-test-first-development/</w:t>
        </w:r>
      </w:ins>
    </w:p>
    <w:p w14:paraId="5AF77094" w14:textId="77777777" w:rsidR="00947CEA" w:rsidRPr="00947CEA" w:rsidRDefault="00947CEA">
      <w:pPr>
        <w:pStyle w:val="Bibliography"/>
        <w:rPr>
          <w:ins w:id="2039" w:author="Russell, Seth" w:date="2018-12-20T17:25:00Z"/>
          <w:rFonts w:ascii="Times New Roman" w:hAnsi="Times New Roman" w:cs="Times New Roman"/>
        </w:rPr>
        <w:pPrChange w:id="2040" w:author="Russell, Seth" w:date="2018-12-20T17:25:00Z">
          <w:pPr>
            <w:widowControl w:val="0"/>
            <w:autoSpaceDE w:val="0"/>
            <w:autoSpaceDN w:val="0"/>
            <w:adjustRightInd w:val="0"/>
          </w:pPr>
        </w:pPrChange>
      </w:pPr>
      <w:ins w:id="2041" w:author="Russell, Seth" w:date="2018-12-20T17:25:00Z">
        <w:r w:rsidRPr="00947CEA">
          <w:rPr>
            <w:rFonts w:ascii="Times New Roman" w:hAnsi="Times New Roman" w:cs="Times New Roman"/>
          </w:rPr>
          <w:t xml:space="preserve">Stack Overflow Contributors. 2017.Unit testing Anti-patterns catalogue.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stackoverflow.com/questions/333682/unit-testing-anti-patterns-catalogue</w:t>
        </w:r>
        <w:r w:rsidRPr="00947CEA">
          <w:rPr>
            <w:rFonts w:ascii="Times New Roman" w:hAnsi="Times New Roman" w:cs="Times New Roman"/>
          </w:rPr>
          <w:t xml:space="preserve"> (accessed April 12, 2018).</w:t>
        </w:r>
      </w:ins>
    </w:p>
    <w:p w14:paraId="61A6C850" w14:textId="77777777" w:rsidR="00947CEA" w:rsidRPr="00947CEA" w:rsidRDefault="00947CEA">
      <w:pPr>
        <w:pStyle w:val="Bibliography"/>
        <w:rPr>
          <w:ins w:id="2042" w:author="Russell, Seth" w:date="2018-12-20T17:25:00Z"/>
          <w:rFonts w:ascii="Times New Roman" w:hAnsi="Times New Roman" w:cs="Times New Roman"/>
        </w:rPr>
        <w:pPrChange w:id="2043" w:author="Russell, Seth" w:date="2018-12-20T17:25:00Z">
          <w:pPr>
            <w:widowControl w:val="0"/>
            <w:autoSpaceDE w:val="0"/>
            <w:autoSpaceDN w:val="0"/>
            <w:adjustRightInd w:val="0"/>
          </w:pPr>
        </w:pPrChange>
      </w:pPr>
      <w:ins w:id="2044" w:author="Russell, Seth" w:date="2018-12-20T17:25:00Z">
        <w:r w:rsidRPr="00947CEA">
          <w:rPr>
            <w:rFonts w:ascii="Times New Roman" w:hAnsi="Times New Roman" w:cs="Times New Roman"/>
          </w:rPr>
          <w:t xml:space="preserve">The Joint Task Force on Computing Curricula. 2015. </w:t>
        </w:r>
        <w:r w:rsidRPr="00947CEA">
          <w:rPr>
            <w:rFonts w:ascii="Times New Roman" w:hAnsi="Times New Roman" w:cs="Times New Roman"/>
            <w:i/>
            <w:iCs/>
          </w:rPr>
          <w:t>Curriculum Guidelines for Undergraduate Degree Programs in Software Engineering</w:t>
        </w:r>
        <w:r w:rsidRPr="00947CEA">
          <w:rPr>
            <w:rFonts w:ascii="Times New Roman" w:hAnsi="Times New Roman" w:cs="Times New Roman"/>
          </w:rPr>
          <w:t>. New York, NY, USA: ACM.</w:t>
        </w:r>
      </w:ins>
    </w:p>
    <w:p w14:paraId="565F8A24" w14:textId="77777777" w:rsidR="00947CEA" w:rsidRPr="00947CEA" w:rsidRDefault="00947CEA">
      <w:pPr>
        <w:pStyle w:val="Bibliography"/>
        <w:rPr>
          <w:ins w:id="2045" w:author="Russell, Seth" w:date="2018-12-20T17:25:00Z"/>
          <w:rFonts w:ascii="Times New Roman" w:hAnsi="Times New Roman" w:cs="Times New Roman"/>
        </w:rPr>
        <w:pPrChange w:id="2046" w:author="Russell, Seth" w:date="2018-12-20T17:25:00Z">
          <w:pPr>
            <w:widowControl w:val="0"/>
            <w:autoSpaceDE w:val="0"/>
            <w:autoSpaceDN w:val="0"/>
            <w:adjustRightInd w:val="0"/>
          </w:pPr>
        </w:pPrChange>
      </w:pPr>
      <w:ins w:id="2047" w:author="Russell, Seth" w:date="2018-12-20T17:25:00Z">
        <w:r w:rsidRPr="00947CEA">
          <w:rPr>
            <w:rFonts w:ascii="Times New Roman" w:hAnsi="Times New Roman" w:cs="Times New Roman"/>
          </w:rPr>
          <w:t xml:space="preserve">Tierney L, Jarjour R. 2016. </w:t>
        </w:r>
        <w:r w:rsidRPr="00947CEA">
          <w:rPr>
            <w:rFonts w:ascii="Times New Roman" w:hAnsi="Times New Roman" w:cs="Times New Roman"/>
            <w:i/>
            <w:iCs/>
          </w:rPr>
          <w:t>proftools: Profile Output Processing Tools for R</w:t>
        </w:r>
        <w:r w:rsidRPr="00947CEA">
          <w:rPr>
            <w:rFonts w:ascii="Times New Roman" w:hAnsi="Times New Roman" w:cs="Times New Roman"/>
          </w:rPr>
          <w:t>.</w:t>
        </w:r>
      </w:ins>
    </w:p>
    <w:p w14:paraId="2A436231" w14:textId="77777777" w:rsidR="00947CEA" w:rsidRPr="00947CEA" w:rsidRDefault="00947CEA">
      <w:pPr>
        <w:pStyle w:val="Bibliography"/>
        <w:rPr>
          <w:ins w:id="2048" w:author="Russell, Seth" w:date="2018-12-20T17:25:00Z"/>
          <w:rFonts w:ascii="Times New Roman" w:hAnsi="Times New Roman" w:cs="Times New Roman"/>
        </w:rPr>
        <w:pPrChange w:id="2049" w:author="Russell, Seth" w:date="2018-12-20T17:25:00Z">
          <w:pPr>
            <w:widowControl w:val="0"/>
            <w:autoSpaceDE w:val="0"/>
            <w:autoSpaceDN w:val="0"/>
            <w:adjustRightInd w:val="0"/>
          </w:pPr>
        </w:pPrChange>
      </w:pPr>
      <w:ins w:id="2050" w:author="Russell, Seth" w:date="2018-12-20T17:25:00Z">
        <w:r w:rsidRPr="00947CEA">
          <w:rPr>
            <w:rFonts w:ascii="Times New Roman" w:hAnsi="Times New Roman" w:cs="Times New Roman"/>
          </w:rPr>
          <w:t xml:space="preserve">Tierney L, Rossini AJ, Li N, Sevcikova H. 2018. </w:t>
        </w:r>
        <w:r w:rsidRPr="00947CEA">
          <w:rPr>
            <w:rFonts w:ascii="Times New Roman" w:hAnsi="Times New Roman" w:cs="Times New Roman"/>
            <w:i/>
            <w:iCs/>
          </w:rPr>
          <w:t>snow: Simple Network of Workstations</w:t>
        </w:r>
        <w:r w:rsidRPr="00947CEA">
          <w:rPr>
            <w:rFonts w:ascii="Times New Roman" w:hAnsi="Times New Roman" w:cs="Times New Roman"/>
          </w:rPr>
          <w:t>.</w:t>
        </w:r>
      </w:ins>
    </w:p>
    <w:p w14:paraId="761AC6D7" w14:textId="77777777" w:rsidR="00947CEA" w:rsidRPr="00947CEA" w:rsidRDefault="00947CEA">
      <w:pPr>
        <w:pStyle w:val="Bibliography"/>
        <w:rPr>
          <w:ins w:id="2051" w:author="Russell, Seth" w:date="2018-12-20T17:25:00Z"/>
          <w:rFonts w:ascii="Times New Roman" w:hAnsi="Times New Roman" w:cs="Times New Roman"/>
        </w:rPr>
        <w:pPrChange w:id="2052" w:author="Russell, Seth" w:date="2018-12-20T17:25:00Z">
          <w:pPr>
            <w:widowControl w:val="0"/>
            <w:autoSpaceDE w:val="0"/>
            <w:autoSpaceDN w:val="0"/>
            <w:adjustRightInd w:val="0"/>
          </w:pPr>
        </w:pPrChange>
      </w:pPr>
      <w:ins w:id="2053" w:author="Russell, Seth" w:date="2018-12-20T17:25:00Z">
        <w:r w:rsidRPr="00947CEA">
          <w:rPr>
            <w:rFonts w:ascii="Times New Roman" w:hAnsi="Times New Roman" w:cs="Times New Roman"/>
          </w:rPr>
          <w:t xml:space="preserve">Weston S. 2017. </w:t>
        </w:r>
        <w:r w:rsidRPr="00947CEA">
          <w:rPr>
            <w:rFonts w:ascii="Times New Roman" w:hAnsi="Times New Roman" w:cs="Times New Roman"/>
            <w:i/>
            <w:iCs/>
          </w:rPr>
          <w:t>doMPI: Foreach Parallel Adaptor for the Rmpi Package</w:t>
        </w:r>
        <w:r w:rsidRPr="00947CEA">
          <w:rPr>
            <w:rFonts w:ascii="Times New Roman" w:hAnsi="Times New Roman" w:cs="Times New Roman"/>
          </w:rPr>
          <w:t>.</w:t>
        </w:r>
      </w:ins>
    </w:p>
    <w:p w14:paraId="7C4B2C86" w14:textId="77777777" w:rsidR="00947CEA" w:rsidRPr="00947CEA" w:rsidRDefault="00947CEA">
      <w:pPr>
        <w:pStyle w:val="Bibliography"/>
        <w:rPr>
          <w:ins w:id="2054" w:author="Russell, Seth" w:date="2018-12-20T17:25:00Z"/>
          <w:rFonts w:ascii="Times New Roman" w:hAnsi="Times New Roman" w:cs="Times New Roman"/>
        </w:rPr>
        <w:pPrChange w:id="2055" w:author="Russell, Seth" w:date="2018-12-20T17:25:00Z">
          <w:pPr>
            <w:widowControl w:val="0"/>
            <w:autoSpaceDE w:val="0"/>
            <w:autoSpaceDN w:val="0"/>
            <w:adjustRightInd w:val="0"/>
          </w:pPr>
        </w:pPrChange>
      </w:pPr>
      <w:ins w:id="2056" w:author="Russell, Seth" w:date="2018-12-20T17:25:00Z">
        <w:r w:rsidRPr="00947CEA">
          <w:rPr>
            <w:rFonts w:ascii="Times New Roman" w:hAnsi="Times New Roman" w:cs="Times New Roman"/>
          </w:rPr>
          <w:t xml:space="preserve">Wickham H. 2011. testthat: Get Started with Testing. </w:t>
        </w:r>
        <w:r w:rsidRPr="00947CEA">
          <w:rPr>
            <w:rFonts w:ascii="Times New Roman" w:hAnsi="Times New Roman" w:cs="Times New Roman"/>
            <w:i/>
            <w:iCs/>
          </w:rPr>
          <w:t>The R Journal</w:t>
        </w:r>
        <w:r w:rsidRPr="00947CEA">
          <w:rPr>
            <w:rFonts w:ascii="Times New Roman" w:hAnsi="Times New Roman" w:cs="Times New Roman"/>
          </w:rPr>
          <w:t xml:space="preserve"> 3:5–10.</w:t>
        </w:r>
      </w:ins>
    </w:p>
    <w:p w14:paraId="6AF80BC9" w14:textId="77777777" w:rsidR="00947CEA" w:rsidRPr="00947CEA" w:rsidRDefault="00947CEA">
      <w:pPr>
        <w:pStyle w:val="Bibliography"/>
        <w:rPr>
          <w:ins w:id="2057" w:author="Russell, Seth" w:date="2018-12-20T17:25:00Z"/>
          <w:rFonts w:ascii="Times New Roman" w:hAnsi="Times New Roman" w:cs="Times New Roman"/>
        </w:rPr>
        <w:pPrChange w:id="2058" w:author="Russell, Seth" w:date="2018-12-20T17:25:00Z">
          <w:pPr>
            <w:widowControl w:val="0"/>
            <w:autoSpaceDE w:val="0"/>
            <w:autoSpaceDN w:val="0"/>
            <w:adjustRightInd w:val="0"/>
          </w:pPr>
        </w:pPrChange>
      </w:pPr>
      <w:ins w:id="2059" w:author="Russell, Seth" w:date="2018-12-20T17:25:00Z">
        <w:r w:rsidRPr="00947CEA">
          <w:rPr>
            <w:rFonts w:ascii="Times New Roman" w:hAnsi="Times New Roman" w:cs="Times New Roman"/>
          </w:rPr>
          <w:t xml:space="preserve">Wickham H. 2014a. </w:t>
        </w:r>
        <w:r w:rsidRPr="00947CEA">
          <w:rPr>
            <w:rFonts w:ascii="Times New Roman" w:hAnsi="Times New Roman" w:cs="Times New Roman"/>
            <w:i/>
            <w:iCs/>
          </w:rPr>
          <w:t>profr: An alternative display for profiling information</w:t>
        </w:r>
        <w:r w:rsidRPr="00947CEA">
          <w:rPr>
            <w:rFonts w:ascii="Times New Roman" w:hAnsi="Times New Roman" w:cs="Times New Roman"/>
          </w:rPr>
          <w:t>.</w:t>
        </w:r>
      </w:ins>
    </w:p>
    <w:p w14:paraId="48E908A4" w14:textId="77777777" w:rsidR="00947CEA" w:rsidRPr="00947CEA" w:rsidRDefault="00947CEA">
      <w:pPr>
        <w:pStyle w:val="Bibliography"/>
        <w:rPr>
          <w:ins w:id="2060" w:author="Russell, Seth" w:date="2018-12-20T17:25:00Z"/>
          <w:rFonts w:ascii="Times New Roman" w:hAnsi="Times New Roman" w:cs="Times New Roman"/>
        </w:rPr>
        <w:pPrChange w:id="2061" w:author="Russell, Seth" w:date="2018-12-20T17:25:00Z">
          <w:pPr>
            <w:widowControl w:val="0"/>
            <w:autoSpaceDE w:val="0"/>
            <w:autoSpaceDN w:val="0"/>
            <w:adjustRightInd w:val="0"/>
          </w:pPr>
        </w:pPrChange>
      </w:pPr>
      <w:ins w:id="2062" w:author="Russell, Seth" w:date="2018-12-20T17:25:00Z">
        <w:r w:rsidRPr="00947CEA">
          <w:rPr>
            <w:rFonts w:ascii="Times New Roman" w:hAnsi="Times New Roman" w:cs="Times New Roman"/>
          </w:rPr>
          <w:t xml:space="preserve">Wickham H. 2014b. </w:t>
        </w:r>
        <w:r w:rsidRPr="00947CEA">
          <w:rPr>
            <w:rFonts w:ascii="Times New Roman" w:hAnsi="Times New Roman" w:cs="Times New Roman"/>
            <w:i/>
            <w:iCs/>
          </w:rPr>
          <w:t>Advanced R</w:t>
        </w:r>
        <w:r w:rsidRPr="00947CEA">
          <w:rPr>
            <w:rFonts w:ascii="Times New Roman" w:hAnsi="Times New Roman" w:cs="Times New Roman"/>
          </w:rPr>
          <w:t>. Boca Raton, FL: Chapman and Hall/CRC.</w:t>
        </w:r>
      </w:ins>
    </w:p>
    <w:p w14:paraId="2EFD67B3" w14:textId="77777777" w:rsidR="00947CEA" w:rsidRPr="00947CEA" w:rsidRDefault="00947CEA">
      <w:pPr>
        <w:pStyle w:val="Bibliography"/>
        <w:rPr>
          <w:ins w:id="2063" w:author="Russell, Seth" w:date="2018-12-20T17:25:00Z"/>
          <w:rFonts w:ascii="Times New Roman" w:hAnsi="Times New Roman" w:cs="Times New Roman"/>
        </w:rPr>
        <w:pPrChange w:id="2064" w:author="Russell, Seth" w:date="2018-12-20T17:25:00Z">
          <w:pPr>
            <w:widowControl w:val="0"/>
            <w:autoSpaceDE w:val="0"/>
            <w:autoSpaceDN w:val="0"/>
            <w:adjustRightInd w:val="0"/>
          </w:pPr>
        </w:pPrChange>
      </w:pPr>
      <w:ins w:id="2065" w:author="Russell, Seth" w:date="2018-12-20T17:25:00Z">
        <w:r w:rsidRPr="00947CEA">
          <w:rPr>
            <w:rFonts w:ascii="Times New Roman" w:hAnsi="Times New Roman" w:cs="Times New Roman"/>
          </w:rPr>
          <w:t xml:space="preserve">Wickham H, RStudio, Feather developers, Google, LevelDB Authors. 2016. </w:t>
        </w:r>
        <w:r w:rsidRPr="00947CEA">
          <w:rPr>
            <w:rFonts w:ascii="Times New Roman" w:hAnsi="Times New Roman" w:cs="Times New Roman"/>
            <w:i/>
            <w:iCs/>
          </w:rPr>
          <w:t>feather: R Bindings to the Feather “API.”</w:t>
        </w:r>
      </w:ins>
    </w:p>
    <w:p w14:paraId="4A801BFD" w14:textId="77777777" w:rsidR="00947CEA" w:rsidRPr="00947CEA" w:rsidRDefault="00947CEA">
      <w:pPr>
        <w:pStyle w:val="Bibliography"/>
        <w:rPr>
          <w:ins w:id="2066" w:author="Russell, Seth" w:date="2018-12-20T17:25:00Z"/>
          <w:rFonts w:ascii="Times New Roman" w:hAnsi="Times New Roman" w:cs="Times New Roman"/>
        </w:rPr>
        <w:pPrChange w:id="2067" w:author="Russell, Seth" w:date="2018-12-20T17:25:00Z">
          <w:pPr>
            <w:widowControl w:val="0"/>
            <w:autoSpaceDE w:val="0"/>
            <w:autoSpaceDN w:val="0"/>
            <w:adjustRightInd w:val="0"/>
          </w:pPr>
        </w:pPrChange>
      </w:pPr>
      <w:ins w:id="2068" w:author="Russell, Seth" w:date="2018-12-20T17:25:00Z">
        <w:r w:rsidRPr="00947CEA">
          <w:rPr>
            <w:rFonts w:ascii="Times New Roman" w:hAnsi="Times New Roman" w:cs="Times New Roman"/>
          </w:rPr>
          <w:t xml:space="preserve">Wikipedia contributors. 2017a.SUnit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SUnit&amp;oldid=815835062</w:t>
        </w:r>
      </w:ins>
    </w:p>
    <w:p w14:paraId="2FBE8A35" w14:textId="77777777" w:rsidR="00947CEA" w:rsidRPr="00947CEA" w:rsidRDefault="00947CEA">
      <w:pPr>
        <w:pStyle w:val="Bibliography"/>
        <w:rPr>
          <w:ins w:id="2069" w:author="Russell, Seth" w:date="2018-12-20T17:25:00Z"/>
          <w:rFonts w:ascii="Times New Roman" w:hAnsi="Times New Roman" w:cs="Times New Roman"/>
        </w:rPr>
        <w:pPrChange w:id="2070" w:author="Russell, Seth" w:date="2018-12-20T17:25:00Z">
          <w:pPr>
            <w:widowControl w:val="0"/>
            <w:autoSpaceDE w:val="0"/>
            <w:autoSpaceDN w:val="0"/>
            <w:adjustRightInd w:val="0"/>
          </w:pPr>
        </w:pPrChange>
      </w:pPr>
      <w:ins w:id="2071" w:author="Russell, Seth" w:date="2018-12-20T17:25:00Z">
        <w:r w:rsidRPr="00947CEA">
          <w:rPr>
            <w:rFonts w:ascii="Times New Roman" w:hAnsi="Times New Roman" w:cs="Times New Roman"/>
          </w:rPr>
          <w:t xml:space="preserve">Wikipedia contributors. 2017b.XUnit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XUnit&amp;oldid=807299841</w:t>
        </w:r>
      </w:ins>
    </w:p>
    <w:p w14:paraId="3BC8F02A" w14:textId="77777777" w:rsidR="00947CEA" w:rsidRPr="00947CEA" w:rsidRDefault="00947CEA">
      <w:pPr>
        <w:pStyle w:val="Bibliography"/>
        <w:rPr>
          <w:ins w:id="2072" w:author="Russell, Seth" w:date="2018-12-20T17:25:00Z"/>
          <w:rFonts w:ascii="Times New Roman" w:hAnsi="Times New Roman" w:cs="Times New Roman"/>
        </w:rPr>
        <w:pPrChange w:id="2073" w:author="Russell, Seth" w:date="2018-12-20T17:25:00Z">
          <w:pPr>
            <w:widowControl w:val="0"/>
            <w:autoSpaceDE w:val="0"/>
            <w:autoSpaceDN w:val="0"/>
            <w:adjustRightInd w:val="0"/>
          </w:pPr>
        </w:pPrChange>
      </w:pPr>
      <w:ins w:id="2074" w:author="Russell, Seth" w:date="2018-12-20T17:25:00Z">
        <w:r w:rsidRPr="00947CEA">
          <w:rPr>
            <w:rFonts w:ascii="Times New Roman" w:hAnsi="Times New Roman" w:cs="Times New Roman"/>
          </w:rPr>
          <w:t xml:space="preserve">Wikipedia contributors. 2018.Binary search algorithm — Wikipedia, The Free Encyclopedia.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en.wikipedia.org/w/index.php?title=Binary_search_algorithm&amp;oldid=867040594</w:t>
        </w:r>
      </w:ins>
    </w:p>
    <w:p w14:paraId="26B25E17" w14:textId="77777777" w:rsidR="00947CEA" w:rsidRPr="00947CEA" w:rsidRDefault="00947CEA">
      <w:pPr>
        <w:pStyle w:val="Bibliography"/>
        <w:rPr>
          <w:ins w:id="2075" w:author="Russell, Seth" w:date="2018-12-20T17:25:00Z"/>
          <w:rFonts w:ascii="Times New Roman" w:hAnsi="Times New Roman" w:cs="Times New Roman"/>
        </w:rPr>
        <w:pPrChange w:id="2076" w:author="Russell, Seth" w:date="2018-12-20T17:25:00Z">
          <w:pPr>
            <w:widowControl w:val="0"/>
            <w:autoSpaceDE w:val="0"/>
            <w:autoSpaceDN w:val="0"/>
            <w:adjustRightInd w:val="0"/>
          </w:pPr>
        </w:pPrChange>
      </w:pPr>
      <w:ins w:id="2077" w:author="Russell, Seth" w:date="2018-12-20T17:25:00Z">
        <w:r w:rsidRPr="00947CEA">
          <w:rPr>
            <w:rFonts w:ascii="Times New Roman" w:hAnsi="Times New Roman" w:cs="Times New Roman"/>
          </w:rPr>
          <w:t xml:space="preserve">Wilson G. 2016. Software Carpentry: lessons learned. </w:t>
        </w:r>
        <w:r w:rsidRPr="00947CEA">
          <w:rPr>
            <w:rFonts w:ascii="Times New Roman" w:hAnsi="Times New Roman" w:cs="Times New Roman"/>
            <w:i/>
            <w:iCs/>
          </w:rPr>
          <w:t>F1000Research</w:t>
        </w:r>
        <w:r w:rsidRPr="00947CEA">
          <w:rPr>
            <w:rFonts w:ascii="Times New Roman" w:hAnsi="Times New Roman" w:cs="Times New Roman"/>
          </w:rPr>
          <w:t>. DOI: 10.12688/f1000research.3-62.v2.</w:t>
        </w:r>
      </w:ins>
    </w:p>
    <w:p w14:paraId="23D0623D" w14:textId="77777777" w:rsidR="00947CEA" w:rsidRPr="00947CEA" w:rsidRDefault="00947CEA">
      <w:pPr>
        <w:pStyle w:val="Bibliography"/>
        <w:rPr>
          <w:ins w:id="2078" w:author="Russell, Seth" w:date="2018-12-20T17:25:00Z"/>
          <w:rFonts w:ascii="Times New Roman" w:hAnsi="Times New Roman" w:cs="Times New Roman"/>
        </w:rPr>
        <w:pPrChange w:id="2079" w:author="Russell, Seth" w:date="2018-12-20T17:25:00Z">
          <w:pPr>
            <w:widowControl w:val="0"/>
            <w:autoSpaceDE w:val="0"/>
            <w:autoSpaceDN w:val="0"/>
            <w:adjustRightInd w:val="0"/>
          </w:pPr>
        </w:pPrChange>
      </w:pPr>
      <w:ins w:id="2080" w:author="Russell, Seth" w:date="2018-12-20T17:25:00Z">
        <w:r w:rsidRPr="00947CEA">
          <w:rPr>
            <w:rFonts w:ascii="Times New Roman" w:hAnsi="Times New Roman" w:cs="Times New Roman"/>
          </w:rPr>
          <w:t xml:space="preserve">Wilson G, Aruliah DA, Brown CT, Hong NPC, Davis M, Guy RT, Haddock SHD, Huff KD, Mitchell IM, Plumbley MD, Waugh B, White EP, Wilson P. 2014. Best Practices for Scientific Computing. </w:t>
        </w:r>
        <w:r w:rsidRPr="00947CEA">
          <w:rPr>
            <w:rFonts w:ascii="Times New Roman" w:hAnsi="Times New Roman" w:cs="Times New Roman"/>
            <w:i/>
            <w:iCs/>
          </w:rPr>
          <w:t>PLOS Biology</w:t>
        </w:r>
        <w:r w:rsidRPr="00947CEA">
          <w:rPr>
            <w:rFonts w:ascii="Times New Roman" w:hAnsi="Times New Roman" w:cs="Times New Roman"/>
          </w:rPr>
          <w:t xml:space="preserve"> 12:e1001745. DOI: 10.1371/journal.pbio.1001745.</w:t>
        </w:r>
      </w:ins>
    </w:p>
    <w:p w14:paraId="0C557563" w14:textId="77777777" w:rsidR="00947CEA" w:rsidRPr="00947CEA" w:rsidRDefault="00947CEA">
      <w:pPr>
        <w:pStyle w:val="Bibliography"/>
        <w:rPr>
          <w:ins w:id="2081" w:author="Russell, Seth" w:date="2018-12-20T17:25:00Z"/>
          <w:rFonts w:ascii="Times New Roman" w:hAnsi="Times New Roman" w:cs="Times New Roman"/>
        </w:rPr>
        <w:pPrChange w:id="2082" w:author="Russell, Seth" w:date="2018-12-20T17:25:00Z">
          <w:pPr>
            <w:widowControl w:val="0"/>
            <w:autoSpaceDE w:val="0"/>
            <w:autoSpaceDN w:val="0"/>
            <w:adjustRightInd w:val="0"/>
          </w:pPr>
        </w:pPrChange>
      </w:pPr>
      <w:ins w:id="2083" w:author="Russell, Seth" w:date="2018-12-20T17:25:00Z">
        <w:r w:rsidRPr="00947CEA">
          <w:rPr>
            <w:rFonts w:ascii="Times New Roman" w:hAnsi="Times New Roman" w:cs="Times New Roman"/>
          </w:rPr>
          <w:t xml:space="preserve">Xie Y. 2018. </w:t>
        </w:r>
        <w:r w:rsidRPr="00947CEA">
          <w:rPr>
            <w:rFonts w:ascii="Times New Roman" w:hAnsi="Times New Roman" w:cs="Times New Roman"/>
            <w:i/>
            <w:iCs/>
          </w:rPr>
          <w:t>testit: A Simple Package for Testing R Packages</w:t>
        </w:r>
        <w:r w:rsidRPr="00947CEA">
          <w:rPr>
            <w:rFonts w:ascii="Times New Roman" w:hAnsi="Times New Roman" w:cs="Times New Roman"/>
          </w:rPr>
          <w:t>.</w:t>
        </w:r>
      </w:ins>
    </w:p>
    <w:p w14:paraId="4585056C" w14:textId="77777777" w:rsidR="00947CEA" w:rsidRPr="00947CEA" w:rsidRDefault="00947CEA">
      <w:pPr>
        <w:pStyle w:val="Bibliography"/>
        <w:rPr>
          <w:ins w:id="2084" w:author="Russell, Seth" w:date="2018-12-20T17:25:00Z"/>
          <w:rFonts w:ascii="Times New Roman" w:hAnsi="Times New Roman" w:cs="Times New Roman"/>
        </w:rPr>
        <w:pPrChange w:id="2085" w:author="Russell, Seth" w:date="2018-12-20T17:25:00Z">
          <w:pPr>
            <w:widowControl w:val="0"/>
            <w:autoSpaceDE w:val="0"/>
            <w:autoSpaceDN w:val="0"/>
            <w:adjustRightInd w:val="0"/>
          </w:pPr>
        </w:pPrChange>
      </w:pPr>
      <w:ins w:id="2086" w:author="Russell, Seth" w:date="2018-12-20T17:25:00Z">
        <w:r w:rsidRPr="00947CEA">
          <w:rPr>
            <w:rFonts w:ascii="Times New Roman" w:hAnsi="Times New Roman" w:cs="Times New Roman"/>
          </w:rPr>
          <w:t xml:space="preserve">Xie Y, Allaire JJ, Grolemund G. 2018. </w:t>
        </w:r>
        <w:r w:rsidRPr="00947CEA">
          <w:rPr>
            <w:rFonts w:ascii="Times New Roman" w:hAnsi="Times New Roman" w:cs="Times New Roman"/>
            <w:i/>
            <w:iCs/>
          </w:rPr>
          <w:t>R Markdown: The Definitive Guide</w:t>
        </w:r>
        <w:r w:rsidRPr="00947CEA">
          <w:rPr>
            <w:rFonts w:ascii="Times New Roman" w:hAnsi="Times New Roman" w:cs="Times New Roman"/>
          </w:rPr>
          <w:t>. Boca Raton, Florida: Chapman and Hall/CRC.</w:t>
        </w:r>
      </w:ins>
    </w:p>
    <w:p w14:paraId="1B2DCB64" w14:textId="77777777" w:rsidR="00947CEA" w:rsidRPr="00947CEA" w:rsidRDefault="00947CEA">
      <w:pPr>
        <w:pStyle w:val="Bibliography"/>
        <w:rPr>
          <w:ins w:id="2087" w:author="Russell, Seth" w:date="2018-12-20T17:25:00Z"/>
          <w:rFonts w:ascii="Times New Roman" w:hAnsi="Times New Roman" w:cs="Times New Roman"/>
        </w:rPr>
        <w:pPrChange w:id="2088" w:author="Russell, Seth" w:date="2018-12-20T17:25:00Z">
          <w:pPr>
            <w:widowControl w:val="0"/>
            <w:autoSpaceDE w:val="0"/>
            <w:autoSpaceDN w:val="0"/>
            <w:adjustRightInd w:val="0"/>
          </w:pPr>
        </w:pPrChange>
      </w:pPr>
      <w:ins w:id="2089" w:author="Russell, Seth" w:date="2018-12-20T17:25:00Z">
        <w:r w:rsidRPr="00947CEA">
          <w:rPr>
            <w:rFonts w:ascii="Times New Roman" w:hAnsi="Times New Roman" w:cs="Times New Roman"/>
          </w:rPr>
          <w:t xml:space="preserve">Xochellis J. 2010.The impact of the Pareto principle in optimization - CodeProject. </w:t>
        </w:r>
        <w:r w:rsidRPr="00947CEA">
          <w:rPr>
            <w:rFonts w:ascii="Times New Roman" w:hAnsi="Times New Roman" w:cs="Times New Roman"/>
            <w:i/>
            <w:iCs/>
          </w:rPr>
          <w:t>Available at</w:t>
        </w:r>
        <w:r w:rsidRPr="00947CEA">
          <w:rPr>
            <w:rFonts w:ascii="Times New Roman" w:hAnsi="Times New Roman" w:cs="Times New Roman"/>
          </w:rPr>
          <w:t xml:space="preserve"> </w:t>
        </w:r>
        <w:r w:rsidRPr="00947CEA">
          <w:rPr>
            <w:rFonts w:ascii="Times New Roman" w:hAnsi="Times New Roman" w:cs="Times New Roman"/>
            <w:i/>
            <w:iCs/>
          </w:rPr>
          <w:t>https://www.codeproject.com/Articles/49023/The-impact-of-the-Pareto-principle-in-optimization</w:t>
        </w:r>
      </w:ins>
    </w:p>
    <w:p w14:paraId="46E075EC" w14:textId="77777777" w:rsidR="00947CEA" w:rsidRPr="00947CEA" w:rsidRDefault="00947CEA">
      <w:pPr>
        <w:pStyle w:val="Bibliography"/>
        <w:rPr>
          <w:ins w:id="2090" w:author="Russell, Seth" w:date="2018-12-20T17:25:00Z"/>
          <w:rFonts w:ascii="Times New Roman" w:hAnsi="Times New Roman" w:cs="Times New Roman"/>
        </w:rPr>
        <w:pPrChange w:id="2091" w:author="Russell, Seth" w:date="2018-12-20T17:25:00Z">
          <w:pPr>
            <w:widowControl w:val="0"/>
            <w:autoSpaceDE w:val="0"/>
            <w:autoSpaceDN w:val="0"/>
            <w:adjustRightInd w:val="0"/>
          </w:pPr>
        </w:pPrChange>
      </w:pPr>
      <w:ins w:id="2092" w:author="Russell, Seth" w:date="2018-12-20T17:25:00Z">
        <w:r w:rsidRPr="00947CEA">
          <w:rPr>
            <w:rFonts w:ascii="Times New Roman" w:hAnsi="Times New Roman" w:cs="Times New Roman"/>
          </w:rPr>
          <w:t xml:space="preserve">Yu H. 2002. Rmpi: Parallel Statistical Computing in R. </w:t>
        </w:r>
        <w:r w:rsidRPr="00947CEA">
          <w:rPr>
            <w:rFonts w:ascii="Times New Roman" w:hAnsi="Times New Roman" w:cs="Times New Roman"/>
            <w:i/>
            <w:iCs/>
          </w:rPr>
          <w:t>R News</w:t>
        </w:r>
        <w:r w:rsidRPr="00947CEA">
          <w:rPr>
            <w:rFonts w:ascii="Times New Roman" w:hAnsi="Times New Roman" w:cs="Times New Roman"/>
          </w:rPr>
          <w:t xml:space="preserve"> 2:10–14.</w:t>
        </w:r>
      </w:ins>
    </w:p>
    <w:p w14:paraId="41CE2A58" w14:textId="63B984FC" w:rsidR="002025AA" w:rsidRPr="00947CEA" w:rsidDel="00496733" w:rsidRDefault="002025AA">
      <w:pPr>
        <w:pStyle w:val="Bibliography"/>
        <w:rPr>
          <w:del w:id="2093" w:author="Russell, Seth" w:date="2018-11-07T13:41:00Z"/>
        </w:rPr>
      </w:pPr>
      <w:del w:id="2094" w:author="Russell, Seth" w:date="2018-11-07T13:41:00Z">
        <w:r w:rsidRPr="00947CEA" w:rsidDel="00496733">
          <w:delText xml:space="preserve">Agruss C., Johnson B. 2000. Ad Hoc Software Testing. </w:delText>
        </w:r>
        <w:r w:rsidRPr="00947CEA" w:rsidDel="00496733">
          <w:rPr>
            <w:i/>
            <w:iCs/>
          </w:rPr>
          <w:delText>Viitattu</w:delText>
        </w:r>
        <w:r w:rsidRPr="00947CEA" w:rsidDel="00496733">
          <w:delText xml:space="preserve"> 4:2009.</w:delText>
        </w:r>
      </w:del>
    </w:p>
    <w:p w14:paraId="1D3B491D" w14:textId="30E1340A" w:rsidR="002025AA" w:rsidRPr="00947CEA" w:rsidDel="00496733" w:rsidRDefault="002025AA">
      <w:pPr>
        <w:pStyle w:val="Bibliography"/>
        <w:rPr>
          <w:del w:id="2095" w:author="Russell, Seth" w:date="2018-11-07T13:41:00Z"/>
        </w:rPr>
      </w:pPr>
      <w:del w:id="2096" w:author="Russell, Seth" w:date="2018-11-07T13:41:00Z">
        <w:r w:rsidRPr="00947CEA" w:rsidDel="00496733">
          <w:delText xml:space="preserve">Allaire JJ., Francois R., Ushey K., Vandenbrouck G., library MG (TinyThread., http://tinythreadpp.bitsnbites.eu/)., RStudio., library I (Intel T., https://www.threadingbuildingblocks.org/)., Microsoft. 2018. </w:delText>
        </w:r>
        <w:r w:rsidRPr="00947CEA" w:rsidDel="00496733">
          <w:rPr>
            <w:i/>
            <w:iCs/>
          </w:rPr>
          <w:delText>RcppParallel: Parallel Programming Tools for “Rcpp.”</w:delText>
        </w:r>
      </w:del>
    </w:p>
    <w:p w14:paraId="06709A88" w14:textId="3569BDCE" w:rsidR="002025AA" w:rsidRPr="00947CEA" w:rsidDel="00496733" w:rsidRDefault="002025AA">
      <w:pPr>
        <w:pStyle w:val="Bibliography"/>
        <w:rPr>
          <w:del w:id="2097" w:author="Russell, Seth" w:date="2018-11-07T13:41:00Z"/>
        </w:rPr>
      </w:pPr>
      <w:del w:id="2098" w:author="Russell, Seth" w:date="2018-11-07T13:41:00Z">
        <w:r w:rsidRPr="00947CEA" w:rsidDel="00496733">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947CEA" w:rsidDel="00496733">
          <w:rPr>
            <w:i/>
            <w:iCs/>
          </w:rPr>
          <w:delText>Commun. ACM</w:delText>
        </w:r>
        <w:r w:rsidRPr="00947CEA" w:rsidDel="00496733">
          <w:delText xml:space="preserve"> 11:151–197. DOI: 10.1145/362929.362976.</w:delText>
        </w:r>
      </w:del>
    </w:p>
    <w:p w14:paraId="28E50157" w14:textId="6873687F" w:rsidR="002025AA" w:rsidRPr="00947CEA" w:rsidDel="00496733" w:rsidRDefault="002025AA">
      <w:pPr>
        <w:pStyle w:val="Bibliography"/>
        <w:rPr>
          <w:del w:id="2099" w:author="Russell, Seth" w:date="2018-11-07T13:41:00Z"/>
        </w:rPr>
      </w:pPr>
      <w:del w:id="2100" w:author="Russell, Seth" w:date="2018-11-07T13:41:00Z">
        <w:r w:rsidRPr="00947CEA" w:rsidDel="00496733">
          <w:delText xml:space="preserve">Bengtsson H. 2018. </w:delText>
        </w:r>
        <w:r w:rsidRPr="00947CEA" w:rsidDel="00496733">
          <w:rPr>
            <w:i/>
            <w:iCs/>
          </w:rPr>
          <w:delText>future: Unified Parallel and Distributed Processing in R for Everyone</w:delText>
        </w:r>
        <w:r w:rsidRPr="00947CEA" w:rsidDel="00496733">
          <w:delText>.</w:delText>
        </w:r>
      </w:del>
    </w:p>
    <w:p w14:paraId="74712757" w14:textId="11F976A6" w:rsidR="002025AA" w:rsidRPr="00947CEA" w:rsidDel="00496733" w:rsidRDefault="002025AA">
      <w:pPr>
        <w:pStyle w:val="Bibliography"/>
        <w:rPr>
          <w:del w:id="2101" w:author="Russell, Seth" w:date="2018-11-07T13:41:00Z"/>
        </w:rPr>
      </w:pPr>
      <w:del w:id="2102" w:author="Russell, Seth" w:date="2018-11-07T13:41:00Z">
        <w:r w:rsidRPr="00947CEA" w:rsidDel="00496733">
          <w:delText xml:space="preserve">Bengtsson H., R Core Team. 2018. </w:delText>
        </w:r>
        <w:r w:rsidRPr="00947CEA" w:rsidDel="00496733">
          <w:rPr>
            <w:i/>
            <w:iCs/>
          </w:rPr>
          <w:delText>future.apply: Apply Function to Elements in Parallel using Futures</w:delText>
        </w:r>
        <w:r w:rsidRPr="00947CEA" w:rsidDel="00496733">
          <w:delText>.</w:delText>
        </w:r>
      </w:del>
    </w:p>
    <w:p w14:paraId="33FF3269" w14:textId="6BE7190F" w:rsidR="002025AA" w:rsidRPr="00947CEA" w:rsidDel="00496733" w:rsidRDefault="002025AA">
      <w:pPr>
        <w:pStyle w:val="Bibliography"/>
        <w:rPr>
          <w:del w:id="2103" w:author="Russell, Seth" w:date="2018-11-07T13:41:00Z"/>
        </w:rPr>
      </w:pPr>
      <w:del w:id="2104" w:author="Russell, Seth" w:date="2018-11-07T13:41:00Z">
        <w:r w:rsidRPr="00947CEA" w:rsidDel="00496733">
          <w:delText xml:space="preserve">Binary search algorithm 2018. </w:delText>
        </w:r>
        <w:r w:rsidRPr="00947CEA" w:rsidDel="00496733">
          <w:rPr>
            <w:i/>
            <w:iCs/>
          </w:rPr>
          <w:delText>Wikipedia</w:delText>
        </w:r>
        <w:r w:rsidRPr="00947CEA" w:rsidDel="00496733">
          <w:delText>.</w:delText>
        </w:r>
      </w:del>
    </w:p>
    <w:p w14:paraId="603DBF15" w14:textId="15F1F8C8" w:rsidR="002025AA" w:rsidRPr="00947CEA" w:rsidDel="00496733" w:rsidRDefault="002025AA">
      <w:pPr>
        <w:pStyle w:val="Bibliography"/>
        <w:rPr>
          <w:del w:id="2105" w:author="Russell, Seth" w:date="2018-11-07T13:41:00Z"/>
        </w:rPr>
      </w:pPr>
      <w:del w:id="2106" w:author="Russell, Seth" w:date="2018-11-07T13:41:00Z">
        <w:r w:rsidRPr="00947CEA" w:rsidDel="00496733">
          <w:delText xml:space="preserve">Bischl B., Lang M. 2015. </w:delText>
        </w:r>
        <w:r w:rsidRPr="00947CEA" w:rsidDel="00496733">
          <w:rPr>
            <w:i/>
            <w:iCs/>
          </w:rPr>
          <w:delText>parallelMap: Unified Interface to Parallelization Back-Ends</w:delText>
        </w:r>
        <w:r w:rsidRPr="00947CEA" w:rsidDel="00496733">
          <w:delText>.</w:delText>
        </w:r>
      </w:del>
    </w:p>
    <w:p w14:paraId="3BD879C5" w14:textId="691408C1" w:rsidR="002025AA" w:rsidRPr="00947CEA" w:rsidDel="00496733" w:rsidRDefault="002025AA">
      <w:pPr>
        <w:pStyle w:val="Bibliography"/>
        <w:rPr>
          <w:del w:id="2107" w:author="Russell, Seth" w:date="2018-11-07T13:41:00Z"/>
        </w:rPr>
      </w:pPr>
      <w:del w:id="2108" w:author="Russell, Seth" w:date="2018-11-07T13:41:00Z">
        <w:r w:rsidRPr="00947CEA" w:rsidDel="00496733">
          <w:delText xml:space="preserve">Bischl B., Lang M., Mersmann O., Rahnenführer J., Weihs C. 2015. BatchJobs and BatchExperiments: Abstraction Mechanisms for Using R in Batch Environments. </w:delText>
        </w:r>
        <w:r w:rsidRPr="00947CEA" w:rsidDel="00496733">
          <w:rPr>
            <w:i/>
            <w:iCs/>
          </w:rPr>
          <w:delText>Journal of Statistical Software</w:delText>
        </w:r>
        <w:r w:rsidRPr="00947CEA" w:rsidDel="00496733">
          <w:delText xml:space="preserve"> 64:1–25.</w:delText>
        </w:r>
      </w:del>
    </w:p>
    <w:p w14:paraId="7AC45F0B" w14:textId="11F7F225" w:rsidR="002025AA" w:rsidRPr="00947CEA" w:rsidDel="00496733" w:rsidRDefault="002025AA">
      <w:pPr>
        <w:pStyle w:val="Bibliography"/>
        <w:rPr>
          <w:del w:id="2109" w:author="Russell, Seth" w:date="2018-11-07T13:41:00Z"/>
        </w:rPr>
      </w:pPr>
      <w:del w:id="2110" w:author="Russell, Seth" w:date="2018-11-07T13:41:00Z">
        <w:r w:rsidRPr="00947CEA" w:rsidDel="00496733">
          <w:delText xml:space="preserve">Burger M., Juenemann K., Koenig T. 2015. </w:delText>
        </w:r>
        <w:r w:rsidRPr="00947CEA" w:rsidDel="00496733">
          <w:rPr>
            <w:i/>
            <w:iCs/>
          </w:rPr>
          <w:delText>RUnit: R Unit Test Framework</w:delText>
        </w:r>
        <w:r w:rsidRPr="00947CEA" w:rsidDel="00496733">
          <w:delText>.</w:delText>
        </w:r>
      </w:del>
    </w:p>
    <w:p w14:paraId="5A7F1916" w14:textId="03CF4D0F" w:rsidR="002025AA" w:rsidRPr="00947CEA" w:rsidDel="00496733" w:rsidRDefault="002025AA">
      <w:pPr>
        <w:pStyle w:val="Bibliography"/>
        <w:rPr>
          <w:del w:id="2111" w:author="Russell, Seth" w:date="2018-11-07T13:41:00Z"/>
        </w:rPr>
      </w:pPr>
      <w:del w:id="2112" w:author="Russell, Seth" w:date="2018-11-07T13:41:00Z">
        <w:r w:rsidRPr="00947CEA" w:rsidDel="00496733">
          <w:delText xml:space="preserve">Burns P. 2012. </w:delText>
        </w:r>
        <w:r w:rsidRPr="00947CEA" w:rsidDel="00496733">
          <w:rPr>
            <w:i/>
            <w:iCs/>
          </w:rPr>
          <w:delText>The R Inferno</w:delText>
        </w:r>
        <w:r w:rsidRPr="00947CEA" w:rsidDel="00496733">
          <w:delText>. lulu.com.</w:delText>
        </w:r>
      </w:del>
    </w:p>
    <w:p w14:paraId="58F25701" w14:textId="5C0E24A6" w:rsidR="002025AA" w:rsidRPr="00947CEA" w:rsidDel="00496733" w:rsidRDefault="002025AA">
      <w:pPr>
        <w:pStyle w:val="Bibliography"/>
        <w:rPr>
          <w:del w:id="2113" w:author="Russell, Seth" w:date="2018-11-07T13:41:00Z"/>
        </w:rPr>
      </w:pPr>
      <w:del w:id="2114" w:author="Russell, Seth" w:date="2018-11-07T13:41:00Z">
        <w:r w:rsidRPr="00947CEA" w:rsidDel="00496733">
          <w:delText xml:space="preserve">Calaway R., Analytics R., Weston S. 2017. </w:delText>
        </w:r>
        <w:r w:rsidRPr="00947CEA" w:rsidDel="00496733">
          <w:rPr>
            <w:i/>
            <w:iCs/>
          </w:rPr>
          <w:delText>doMC: Foreach Parallel Adaptor for “parallel.”</w:delText>
        </w:r>
      </w:del>
    </w:p>
    <w:p w14:paraId="64009E6C" w14:textId="7E767728" w:rsidR="002025AA" w:rsidRPr="00947CEA" w:rsidDel="00496733" w:rsidRDefault="002025AA">
      <w:pPr>
        <w:pStyle w:val="Bibliography"/>
        <w:rPr>
          <w:del w:id="2115" w:author="Russell, Seth" w:date="2018-11-07T13:41:00Z"/>
        </w:rPr>
      </w:pPr>
      <w:del w:id="2116" w:author="Russell, Seth" w:date="2018-11-07T13:41:00Z">
        <w:r w:rsidRPr="00947CEA" w:rsidDel="00496733">
          <w:delText xml:space="preserve">Calaway R., Corporation M., Weston S. 2017. </w:delText>
        </w:r>
        <w:r w:rsidRPr="00947CEA" w:rsidDel="00496733">
          <w:rPr>
            <w:i/>
            <w:iCs/>
          </w:rPr>
          <w:delText>doSNOW: Foreach Parallel Adaptor for the “snow” Package</w:delText>
        </w:r>
        <w:r w:rsidRPr="00947CEA" w:rsidDel="00496733">
          <w:delText>.</w:delText>
        </w:r>
      </w:del>
    </w:p>
    <w:p w14:paraId="06CA8601" w14:textId="7257EA37" w:rsidR="002025AA" w:rsidRPr="00947CEA" w:rsidDel="00496733" w:rsidRDefault="002025AA">
      <w:pPr>
        <w:pStyle w:val="Bibliography"/>
        <w:rPr>
          <w:del w:id="2117" w:author="Russell, Seth" w:date="2018-11-07T13:41:00Z"/>
        </w:rPr>
      </w:pPr>
      <w:del w:id="2118" w:author="Russell, Seth" w:date="2018-11-07T13:41:00Z">
        <w:r w:rsidRPr="00947CEA" w:rsidDel="00496733">
          <w:delText xml:space="preserve">Calaway R., Corporation M., Weston S., Tenenbaum D. 2018. </w:delText>
        </w:r>
        <w:r w:rsidRPr="00947CEA" w:rsidDel="00496733">
          <w:rPr>
            <w:i/>
            <w:iCs/>
          </w:rPr>
          <w:delText>doParallel: Foreach Parallel Adaptor for the “parallel” Package</w:delText>
        </w:r>
        <w:r w:rsidRPr="00947CEA" w:rsidDel="00496733">
          <w:delText>.</w:delText>
        </w:r>
      </w:del>
    </w:p>
    <w:p w14:paraId="22839601" w14:textId="75195489" w:rsidR="002025AA" w:rsidRPr="00947CEA" w:rsidDel="00496733" w:rsidRDefault="002025AA">
      <w:pPr>
        <w:pStyle w:val="Bibliography"/>
        <w:rPr>
          <w:del w:id="2119" w:author="Russell, Seth" w:date="2018-11-07T13:41:00Z"/>
        </w:rPr>
      </w:pPr>
      <w:del w:id="2120" w:author="Russell, Seth" w:date="2018-11-07T13:41:00Z">
        <w:r w:rsidRPr="00947CEA" w:rsidDel="00496733">
          <w:delText xml:space="preserve">Calaway R., Microsoft., Weston S. 2017. </w:delText>
        </w:r>
        <w:r w:rsidRPr="00947CEA" w:rsidDel="00496733">
          <w:rPr>
            <w:i/>
            <w:iCs/>
          </w:rPr>
          <w:delText>foreach: Provides Foreach Looping Construct for R</w:delText>
        </w:r>
        <w:r w:rsidRPr="00947CEA" w:rsidDel="00496733">
          <w:delText>.</w:delText>
        </w:r>
      </w:del>
    </w:p>
    <w:p w14:paraId="2D1E5C56" w14:textId="4A6C55E3" w:rsidR="002025AA" w:rsidRPr="00947CEA" w:rsidDel="00496733" w:rsidRDefault="002025AA">
      <w:pPr>
        <w:pStyle w:val="Bibliography"/>
        <w:rPr>
          <w:del w:id="2121" w:author="Russell, Seth" w:date="2018-11-07T13:41:00Z"/>
        </w:rPr>
      </w:pPr>
      <w:del w:id="2122" w:author="Russell, Seth" w:date="2018-11-07T13:41:00Z">
        <w:r w:rsidRPr="00947CEA" w:rsidDel="00496733">
          <w:delText xml:space="preserve">Chang W., Luraschi J. 2018. </w:delText>
        </w:r>
        <w:r w:rsidRPr="00947CEA" w:rsidDel="00496733">
          <w:rPr>
            <w:i/>
            <w:iCs/>
          </w:rPr>
          <w:delText>profvis: Interactive Visualizations for Profiling R Code</w:delText>
        </w:r>
        <w:r w:rsidRPr="00947CEA" w:rsidDel="00496733">
          <w:delText>.</w:delText>
        </w:r>
      </w:del>
    </w:p>
    <w:p w14:paraId="00C91D06" w14:textId="31BC3D6B" w:rsidR="002025AA" w:rsidRPr="00947CEA" w:rsidDel="00496733" w:rsidRDefault="002025AA">
      <w:pPr>
        <w:pStyle w:val="Bibliography"/>
        <w:rPr>
          <w:del w:id="2123" w:author="Russell, Seth" w:date="2018-11-07T13:41:00Z"/>
        </w:rPr>
      </w:pPr>
      <w:del w:id="2124" w:author="Russell, Seth" w:date="2018-11-07T13:41:00Z">
        <w:r w:rsidRPr="00947CEA" w:rsidDel="00496733">
          <w:delText xml:space="preserve">David Heinemeier Hansson 2014.TDD is dead. Long live testing. (DHH). </w:delText>
        </w:r>
        <w:r w:rsidRPr="00947CEA" w:rsidDel="00496733">
          <w:rPr>
            <w:i/>
            <w:iCs/>
          </w:rPr>
          <w:delText>Available at</w:delText>
        </w:r>
        <w:r w:rsidRPr="00947CEA" w:rsidDel="00496733">
          <w:delText xml:space="preserve"> </w:delText>
        </w:r>
        <w:r w:rsidRPr="00947CEA" w:rsidDel="00496733">
          <w:rPr>
            <w:i/>
            <w:iCs/>
          </w:rPr>
          <w:delText>http://david.heinemeierhansson.com/2014/tdd-is-dead-long-live-testing.html</w:delText>
        </w:r>
      </w:del>
    </w:p>
    <w:p w14:paraId="3E6B111F" w14:textId="64042888" w:rsidR="002025AA" w:rsidRPr="00947CEA" w:rsidDel="00496733" w:rsidRDefault="002025AA">
      <w:pPr>
        <w:pStyle w:val="Bibliography"/>
        <w:rPr>
          <w:del w:id="2125" w:author="Russell, Seth" w:date="2018-11-07T13:41:00Z"/>
        </w:rPr>
      </w:pPr>
      <w:del w:id="2126" w:author="Russell, Seth" w:date="2018-11-07T13:41:00Z">
        <w:r w:rsidRPr="00947CEA" w:rsidDel="00496733">
          <w:delText xml:space="preserve">Dehaghani SMH., Hajrahimi N. 2013. Which Factors Affect Software Projects Maintenance Cost More? </w:delText>
        </w:r>
        <w:r w:rsidRPr="00947CEA" w:rsidDel="00496733">
          <w:rPr>
            <w:i/>
            <w:iCs/>
          </w:rPr>
          <w:delText>Acta Informatica Medica</w:delText>
        </w:r>
        <w:r w:rsidRPr="00947CEA" w:rsidDel="00496733">
          <w:delText xml:space="preserve"> 21:63–66. DOI: 10.5455/AIM.2012.21.63-66.</w:delText>
        </w:r>
      </w:del>
    </w:p>
    <w:p w14:paraId="2C7CB6F8" w14:textId="3840B960" w:rsidR="002025AA" w:rsidRPr="00947CEA" w:rsidDel="00496733" w:rsidRDefault="002025AA">
      <w:pPr>
        <w:pStyle w:val="Bibliography"/>
        <w:rPr>
          <w:del w:id="2127" w:author="Russell, Seth" w:date="2018-11-07T13:41:00Z"/>
        </w:rPr>
      </w:pPr>
      <w:del w:id="2128" w:author="Russell, Seth" w:date="2018-11-07T13:41:00Z">
        <w:r w:rsidRPr="00947CEA" w:rsidDel="00496733">
          <w:delText xml:space="preserve">DeWitt P., Bennett T., Feinstein J., Russell S. 2017. </w:delText>
        </w:r>
        <w:r w:rsidRPr="00947CEA" w:rsidDel="00496733">
          <w:rPr>
            <w:i/>
            <w:iCs/>
          </w:rPr>
          <w:delText>pccc: Pediatric Complex Chronic Conditions</w:delText>
        </w:r>
        <w:r w:rsidRPr="00947CEA" w:rsidDel="00496733">
          <w:delText>.</w:delText>
        </w:r>
      </w:del>
    </w:p>
    <w:p w14:paraId="47840BD4" w14:textId="44F4AB67" w:rsidR="002025AA" w:rsidRPr="00947CEA" w:rsidDel="00496733" w:rsidRDefault="002025AA">
      <w:pPr>
        <w:pStyle w:val="Bibliography"/>
        <w:rPr>
          <w:del w:id="2129" w:author="Russell, Seth" w:date="2018-11-07T13:41:00Z"/>
        </w:rPr>
      </w:pPr>
      <w:del w:id="2130" w:author="Russell, Seth" w:date="2018-11-07T13:41:00Z">
        <w:r w:rsidRPr="00947CEA" w:rsidDel="00496733">
          <w:delText xml:space="preserve">Dragulescu AA., Arendt C. 2018. </w:delText>
        </w:r>
        <w:r w:rsidRPr="00947CEA" w:rsidDel="00496733">
          <w:rPr>
            <w:i/>
            <w:iCs/>
          </w:rPr>
          <w:delText>xlsx: Read, Write, Format Excel 2007 and Excel 97/2000/XP/2003 Files</w:delText>
        </w:r>
        <w:r w:rsidRPr="00947CEA" w:rsidDel="00496733">
          <w:delText>.</w:delText>
        </w:r>
      </w:del>
    </w:p>
    <w:p w14:paraId="2FC6A5A6" w14:textId="7D3C7430" w:rsidR="002025AA" w:rsidRPr="00947CEA" w:rsidDel="00496733" w:rsidRDefault="002025AA">
      <w:pPr>
        <w:pStyle w:val="Bibliography"/>
        <w:rPr>
          <w:del w:id="2131" w:author="Russell, Seth" w:date="2018-11-07T13:41:00Z"/>
        </w:rPr>
      </w:pPr>
      <w:del w:id="2132" w:author="Russell, Seth" w:date="2018-11-07T13:41:00Z">
        <w:r w:rsidRPr="00947CEA" w:rsidDel="00496733">
          <w:delText xml:space="preserve">Eckert A. 2018. </w:delText>
        </w:r>
        <w:r w:rsidRPr="00947CEA" w:rsidDel="00496733">
          <w:rPr>
            <w:i/>
            <w:iCs/>
          </w:rPr>
          <w:delText>parallelDist: Parallel Distance Matrix Computation using Multiple Threads</w:delText>
        </w:r>
        <w:r w:rsidRPr="00947CEA" w:rsidDel="00496733">
          <w:delText>.</w:delText>
        </w:r>
      </w:del>
    </w:p>
    <w:p w14:paraId="72CD9EC7" w14:textId="14C3855C" w:rsidR="002025AA" w:rsidRPr="00947CEA" w:rsidDel="00496733" w:rsidRDefault="002025AA">
      <w:pPr>
        <w:pStyle w:val="Bibliography"/>
        <w:rPr>
          <w:del w:id="2133" w:author="Russell, Seth" w:date="2018-11-07T13:41:00Z"/>
        </w:rPr>
      </w:pPr>
      <w:del w:id="2134" w:author="Russell, Seth" w:date="2018-11-07T13:41:00Z">
        <w:r w:rsidRPr="00947CEA" w:rsidDel="00496733">
          <w:delText xml:space="preserve">Eddelbuettel D., Balamuta JJ. 2017. </w:delText>
        </w:r>
        <w:r w:rsidRPr="00947CEA" w:rsidDel="00496733">
          <w:rPr>
            <w:i/>
            <w:iCs/>
          </w:rPr>
          <w:delText>Extending R with C++: A Brief Introduction to Rcpp</w:delText>
        </w:r>
        <w:r w:rsidRPr="00947CEA" w:rsidDel="00496733">
          <w:delText>. PeerJ Inc. DOI: 10.7287/peerj.preprints.3188v1.</w:delText>
        </w:r>
      </w:del>
    </w:p>
    <w:p w14:paraId="55513173" w14:textId="03EAB436" w:rsidR="002025AA" w:rsidRPr="00947CEA" w:rsidDel="00496733" w:rsidRDefault="002025AA">
      <w:pPr>
        <w:pStyle w:val="Bibliography"/>
        <w:rPr>
          <w:del w:id="2135" w:author="Russell, Seth" w:date="2018-11-07T13:41:00Z"/>
        </w:rPr>
      </w:pPr>
      <w:del w:id="2136" w:author="Russell, Seth" w:date="2018-11-07T13:41:00Z">
        <w:r w:rsidRPr="00947CEA" w:rsidDel="00496733">
          <w:delText>Emily Robinson 2017.Making R Code Faster</w:delText>
        </w:r>
        <w:r w:rsidRPr="00947CEA" w:rsidDel="00496733">
          <w:rPr>
            <w:rFonts w:ascii="Times New Roman" w:hAnsi="Times New Roman" w:cs="Times New Roman"/>
          </w:rPr>
          <w:delText> </w:delText>
        </w:r>
        <w:r w:rsidRPr="00947CEA" w:rsidDel="00496733">
          <w:delText xml:space="preserve">: A Case Study. </w:delText>
        </w:r>
        <w:r w:rsidRPr="00947CEA" w:rsidDel="00496733">
          <w:rPr>
            <w:i/>
            <w:iCs/>
          </w:rPr>
          <w:delText>Available at</w:delText>
        </w:r>
        <w:r w:rsidRPr="00947CEA" w:rsidDel="00496733">
          <w:delText xml:space="preserve"> </w:delText>
        </w:r>
        <w:r w:rsidRPr="00947CEA" w:rsidDel="00496733">
          <w:rPr>
            <w:i/>
            <w:iCs/>
          </w:rPr>
          <w:delText>https://robinsones.github.io/Making-R-Code-Faster-A-Case-Study/</w:delText>
        </w:r>
      </w:del>
    </w:p>
    <w:p w14:paraId="26E2FE0B" w14:textId="328E5C96" w:rsidR="002025AA" w:rsidRPr="00947CEA" w:rsidDel="00496733" w:rsidRDefault="002025AA">
      <w:pPr>
        <w:pStyle w:val="Bibliography"/>
        <w:rPr>
          <w:del w:id="2137" w:author="Russell, Seth" w:date="2018-11-07T13:41:00Z"/>
        </w:rPr>
      </w:pPr>
      <w:del w:id="2138" w:author="Russell, Seth" w:date="2018-11-07T13:41:00Z">
        <w:r w:rsidRPr="00947CEA" w:rsidDel="00496733">
          <w:delText xml:space="preserve">Feinerer I., Theussl S., Buchta C. 2015. </w:delText>
        </w:r>
        <w:r w:rsidRPr="00947CEA" w:rsidDel="00496733">
          <w:rPr>
            <w:i/>
            <w:iCs/>
          </w:rPr>
          <w:delText>DSL: Distributed Storage and List</w:delText>
        </w:r>
        <w:r w:rsidRPr="00947CEA" w:rsidDel="00496733">
          <w:delText>.</w:delText>
        </w:r>
      </w:del>
    </w:p>
    <w:p w14:paraId="6D38A9BC" w14:textId="6AAE24A3" w:rsidR="002025AA" w:rsidRPr="00947CEA" w:rsidDel="00496733" w:rsidRDefault="002025AA">
      <w:pPr>
        <w:pStyle w:val="Bibliography"/>
        <w:rPr>
          <w:del w:id="2139" w:author="Russell, Seth" w:date="2018-11-07T13:41:00Z"/>
        </w:rPr>
      </w:pPr>
      <w:del w:id="2140" w:author="Russell, Seth" w:date="2018-11-07T13:41:00Z">
        <w:r w:rsidRPr="00947CEA" w:rsidDel="00496733">
          <w:delText xml:space="preserve">Feinstein JA., Russell S., DeWitt PE., Feudtner C., Dai D., Bennett TD. 2018. R Package for Pediatric Complex Chronic Condition Classification. </w:delText>
        </w:r>
        <w:r w:rsidRPr="00947CEA" w:rsidDel="00496733">
          <w:rPr>
            <w:i/>
            <w:iCs/>
          </w:rPr>
          <w:delText>JAMA Pediatrics</w:delText>
        </w:r>
        <w:r w:rsidRPr="00947CEA" w:rsidDel="00496733">
          <w:delText>. DOI: 10.1001/jamapediatrics.2018.0256.</w:delText>
        </w:r>
      </w:del>
    </w:p>
    <w:p w14:paraId="31D484EA" w14:textId="0DB25434" w:rsidR="002025AA" w:rsidRPr="00947CEA" w:rsidDel="00496733" w:rsidRDefault="002025AA">
      <w:pPr>
        <w:pStyle w:val="Bibliography"/>
        <w:rPr>
          <w:del w:id="2141" w:author="Russell, Seth" w:date="2018-11-07T13:41:00Z"/>
        </w:rPr>
      </w:pPr>
      <w:del w:id="2142" w:author="Russell, Seth" w:date="2018-11-07T13:41:00Z">
        <w:r w:rsidRPr="00947CEA" w:rsidDel="00496733">
          <w:delText xml:space="preserve">Feudtner C., Christakis DA., Connell FA. 2000. Pediatric Deaths Attributable to Complex Chronic Conditions: A Population-Based Study of Washington State, 1980–1997. </w:delText>
        </w:r>
        <w:r w:rsidRPr="00947CEA" w:rsidDel="00496733">
          <w:rPr>
            <w:i/>
            <w:iCs/>
          </w:rPr>
          <w:delText>Pediatrics</w:delText>
        </w:r>
        <w:r w:rsidRPr="00947CEA" w:rsidDel="00496733">
          <w:delText xml:space="preserve"> 106:205–209.</w:delText>
        </w:r>
      </w:del>
    </w:p>
    <w:p w14:paraId="40FBC2F9" w14:textId="10E4B731" w:rsidR="002025AA" w:rsidRPr="00947CEA" w:rsidDel="00496733" w:rsidRDefault="002025AA">
      <w:pPr>
        <w:pStyle w:val="Bibliography"/>
        <w:rPr>
          <w:del w:id="2143" w:author="Russell, Seth" w:date="2018-11-07T13:41:00Z"/>
        </w:rPr>
      </w:pPr>
      <w:del w:id="2144" w:author="Russell, Seth" w:date="2018-11-07T13:41:00Z">
        <w:r w:rsidRPr="00947CEA" w:rsidDel="00496733">
          <w:delText xml:space="preserve">Feudtner C., Feinstein JA., Zhong W., Hall M., Dai D. 2014. Pediatric complex chronic conditions classification system version 2: updated for ICD-10 and complex medical technology dependence and transplantation. </w:delText>
        </w:r>
        <w:r w:rsidRPr="00947CEA" w:rsidDel="00496733">
          <w:rPr>
            <w:i/>
            <w:iCs/>
          </w:rPr>
          <w:delText>BMC Pediatrics</w:delText>
        </w:r>
        <w:r w:rsidRPr="00947CEA" w:rsidDel="00496733">
          <w:delText xml:space="preserve"> 14:199. DOI: 10.1186/1471-2431-14-199.</w:delText>
        </w:r>
      </w:del>
    </w:p>
    <w:p w14:paraId="1573AC9E" w14:textId="5F478764" w:rsidR="002025AA" w:rsidRPr="00947CEA" w:rsidDel="00496733" w:rsidRDefault="002025AA">
      <w:pPr>
        <w:pStyle w:val="Bibliography"/>
        <w:rPr>
          <w:del w:id="2145" w:author="Russell, Seth" w:date="2018-11-07T13:41:00Z"/>
        </w:rPr>
      </w:pPr>
      <w:del w:id="2146" w:author="Russell, Seth" w:date="2018-11-07T13:41:00Z">
        <w:r w:rsidRPr="00947CEA" w:rsidDel="00496733">
          <w:delText xml:space="preserve">Gaslam B. 2017. </w:delText>
        </w:r>
        <w:r w:rsidRPr="00947CEA" w:rsidDel="00496733">
          <w:rPr>
            <w:i/>
            <w:iCs/>
          </w:rPr>
          <w:delText>unitizer: Interactive R Unit Tests</w:delText>
        </w:r>
        <w:r w:rsidRPr="00947CEA" w:rsidDel="00496733">
          <w:delText>.</w:delText>
        </w:r>
      </w:del>
    </w:p>
    <w:p w14:paraId="11B1DAEE" w14:textId="70877591" w:rsidR="002025AA" w:rsidRPr="00947CEA" w:rsidDel="00496733" w:rsidRDefault="002025AA">
      <w:pPr>
        <w:pStyle w:val="Bibliography"/>
        <w:rPr>
          <w:del w:id="2147" w:author="Russell, Seth" w:date="2018-11-07T13:41:00Z"/>
        </w:rPr>
      </w:pPr>
      <w:del w:id="2148" w:author="Russell, Seth" w:date="2018-11-07T13:41:00Z">
        <w:r w:rsidRPr="00947CEA" w:rsidDel="00496733">
          <w:delText xml:space="preserve">Glass RL. 2001. Frequently Forgotten Fundamental Facts About Software Engineering. </w:delText>
        </w:r>
        <w:r w:rsidRPr="00947CEA" w:rsidDel="00496733">
          <w:rPr>
            <w:i/>
            <w:iCs/>
          </w:rPr>
          <w:delText>IEEE Softw.</w:delText>
        </w:r>
        <w:r w:rsidRPr="00947CEA" w:rsidDel="00496733">
          <w:delText xml:space="preserve"> 18:112–111. DOI: 10.1109/MS.2001.922739.</w:delText>
        </w:r>
      </w:del>
    </w:p>
    <w:p w14:paraId="6F289268" w14:textId="58AE412C" w:rsidR="002025AA" w:rsidRPr="00947CEA" w:rsidDel="00496733" w:rsidRDefault="002025AA">
      <w:pPr>
        <w:pStyle w:val="Bibliography"/>
        <w:rPr>
          <w:del w:id="2149" w:author="Russell, Seth" w:date="2018-11-07T13:41:00Z"/>
        </w:rPr>
      </w:pPr>
      <w:del w:id="2150" w:author="Russell, Seth" w:date="2018-11-07T13:41:00Z">
        <w:r w:rsidRPr="00947CEA" w:rsidDel="00496733">
          <w:delText xml:space="preserve">Grosjean P. 2014. </w:delText>
        </w:r>
        <w:r w:rsidRPr="00947CEA" w:rsidDel="00496733">
          <w:rPr>
            <w:i/>
            <w:iCs/>
          </w:rPr>
          <w:delText>SciViews-R: A GUI API for R</w:delText>
        </w:r>
        <w:r w:rsidRPr="00947CEA" w:rsidDel="00496733">
          <w:delText>. MONS, Belgium: UMONS.</w:delText>
        </w:r>
      </w:del>
    </w:p>
    <w:p w14:paraId="02859798" w14:textId="495FFBB6" w:rsidR="002025AA" w:rsidRPr="00947CEA" w:rsidDel="00496733" w:rsidRDefault="002025AA">
      <w:pPr>
        <w:pStyle w:val="Bibliography"/>
        <w:rPr>
          <w:del w:id="2151" w:author="Russell, Seth" w:date="2018-11-07T13:41:00Z"/>
        </w:rPr>
      </w:pPr>
      <w:del w:id="2152" w:author="Russell, Seth" w:date="2018-11-07T13:41:00Z">
        <w:r w:rsidRPr="00947CEA" w:rsidDel="00496733">
          <w:delText xml:space="preserve">Izrailev S. 2014. </w:delText>
        </w:r>
        <w:r w:rsidRPr="00947CEA" w:rsidDel="00496733">
          <w:rPr>
            <w:i/>
            <w:iCs/>
          </w:rPr>
          <w:delText>tictoc: Functions for timing R scripts, as well as implementations of Stack and List structures.</w:delText>
        </w:r>
      </w:del>
    </w:p>
    <w:p w14:paraId="5A1566C7" w14:textId="5FD48778" w:rsidR="002025AA" w:rsidRPr="00947CEA" w:rsidDel="00496733" w:rsidRDefault="002025AA">
      <w:pPr>
        <w:pStyle w:val="Bibliography"/>
        <w:rPr>
          <w:del w:id="2153" w:author="Russell, Seth" w:date="2018-11-07T13:41:00Z"/>
        </w:rPr>
      </w:pPr>
      <w:del w:id="2154" w:author="Russell, Seth" w:date="2018-11-07T13:41:00Z">
        <w:r w:rsidRPr="00947CEA" w:rsidDel="00496733">
          <w:delText xml:space="preserve">James Carr 2015.TDD Anti-Patterns. </w:delText>
        </w:r>
        <w:r w:rsidRPr="00947CEA" w:rsidDel="00496733">
          <w:rPr>
            <w:i/>
            <w:iCs/>
          </w:rPr>
          <w:delText>Available at</w:delText>
        </w:r>
        <w:r w:rsidRPr="00947CEA" w:rsidDel="00496733">
          <w:delText xml:space="preserve"> </w:delText>
        </w:r>
        <w:r w:rsidRPr="00947CEA" w:rsidDel="00496733">
          <w:rPr>
            <w:i/>
            <w:iCs/>
          </w:rPr>
          <w:delText>https://web.archive.org/web/20150726134212/http://blog.james-carr.org:80/2006/11/03/tdd-anti-patterns/</w:delText>
        </w:r>
      </w:del>
    </w:p>
    <w:p w14:paraId="0214C1DB" w14:textId="5A1B685A" w:rsidR="002025AA" w:rsidRPr="00947CEA" w:rsidDel="00496733" w:rsidRDefault="002025AA">
      <w:pPr>
        <w:pStyle w:val="Bibliography"/>
        <w:rPr>
          <w:del w:id="2155" w:author="Russell, Seth" w:date="2018-11-07T13:41:00Z"/>
        </w:rPr>
      </w:pPr>
      <w:del w:id="2156" w:author="Russell, Seth" w:date="2018-11-07T13:41:00Z">
        <w:r w:rsidRPr="00947CEA" w:rsidDel="00496733">
          <w:delText xml:space="preserve">Jarkko Moilanen. </w:delText>
        </w:r>
        <w:r w:rsidRPr="00947CEA" w:rsidDel="00496733">
          <w:rPr>
            <w:i/>
            <w:iCs/>
          </w:rPr>
          <w:delText>Test Driven Development details</w:delText>
        </w:r>
        <w:r w:rsidRPr="00947CEA" w:rsidDel="00496733">
          <w:delText>.</w:delText>
        </w:r>
      </w:del>
    </w:p>
    <w:p w14:paraId="715DA5B4" w14:textId="475DC939" w:rsidR="002025AA" w:rsidRPr="00947CEA" w:rsidDel="00496733" w:rsidRDefault="002025AA">
      <w:pPr>
        <w:pStyle w:val="Bibliography"/>
        <w:rPr>
          <w:del w:id="2157" w:author="Russell, Seth" w:date="2018-11-07T13:41:00Z"/>
        </w:rPr>
      </w:pPr>
      <w:del w:id="2158" w:author="Russell, Seth" w:date="2018-11-07T13:41:00Z">
        <w:r w:rsidRPr="00947CEA" w:rsidDel="00496733">
          <w:delText xml:space="preserve">Jim Bird 2013.Applying the 80:20 Rule in Software Development - DZone Agile. </w:delText>
        </w:r>
        <w:r w:rsidRPr="00947CEA" w:rsidDel="00496733">
          <w:rPr>
            <w:i/>
            <w:iCs/>
          </w:rPr>
          <w:delText>Available at</w:delText>
        </w:r>
        <w:r w:rsidRPr="00947CEA" w:rsidDel="00496733">
          <w:delText xml:space="preserve"> </w:delText>
        </w:r>
        <w:r w:rsidRPr="00947CEA" w:rsidDel="00496733">
          <w:rPr>
            <w:i/>
            <w:iCs/>
          </w:rPr>
          <w:delText>https://dzone.com/articles/applying-8020-rule-software</w:delText>
        </w:r>
      </w:del>
    </w:p>
    <w:p w14:paraId="30AADE9C" w14:textId="124CBAFA" w:rsidR="002025AA" w:rsidRPr="00947CEA" w:rsidDel="00496733" w:rsidRDefault="002025AA">
      <w:pPr>
        <w:pStyle w:val="Bibliography"/>
        <w:rPr>
          <w:del w:id="2159" w:author="Russell, Seth" w:date="2018-11-07T13:41:00Z"/>
        </w:rPr>
      </w:pPr>
      <w:del w:id="2160" w:author="Russell, Seth" w:date="2018-11-07T13:41:00Z">
        <w:r w:rsidRPr="00947CEA" w:rsidDel="00496733">
          <w:delText xml:space="preserve">Jim Xochellis 2010.The impact of the Pareto principle in optimization - CodeProject. </w:delText>
        </w:r>
        <w:r w:rsidRPr="00947CEA" w:rsidDel="00496733">
          <w:rPr>
            <w:i/>
            <w:iCs/>
          </w:rPr>
          <w:delText>Available at</w:delText>
        </w:r>
        <w:r w:rsidRPr="00947CEA" w:rsidDel="00496733">
          <w:delText xml:space="preserve"> </w:delText>
        </w:r>
        <w:r w:rsidRPr="00947CEA" w:rsidDel="00496733">
          <w:rPr>
            <w:i/>
            <w:iCs/>
          </w:rPr>
          <w:delText>https://www.codeproject.com/Articles/49023/The-impact-of-the-Pareto-principle-in-optimization</w:delText>
        </w:r>
      </w:del>
    </w:p>
    <w:p w14:paraId="262AC696" w14:textId="3023175E" w:rsidR="002025AA" w:rsidRPr="00947CEA" w:rsidDel="00496733" w:rsidRDefault="002025AA">
      <w:pPr>
        <w:pStyle w:val="Bibliography"/>
        <w:rPr>
          <w:del w:id="2161" w:author="Russell, Seth" w:date="2018-11-07T13:41:00Z"/>
        </w:rPr>
      </w:pPr>
      <w:del w:id="2162" w:author="Russell, Seth" w:date="2018-11-07T13:41:00Z">
        <w:r w:rsidRPr="00947CEA" w:rsidDel="00496733">
          <w:delText xml:space="preserve">jpreese.Best practices for writing unit tests. </w:delText>
        </w:r>
        <w:r w:rsidRPr="00947CEA" w:rsidDel="00496733">
          <w:rPr>
            <w:i/>
            <w:iCs/>
          </w:rPr>
          <w:delText>Available at</w:delText>
        </w:r>
        <w:r w:rsidRPr="00947CEA" w:rsidDel="00496733">
          <w:delText xml:space="preserve"> </w:delText>
        </w:r>
        <w:r w:rsidRPr="00947CEA" w:rsidDel="00496733">
          <w:rPr>
            <w:i/>
            <w:iCs/>
          </w:rPr>
          <w:delText>https://docs.microsoft.com/en-us/dotnet/core/testing/unit-testing-best-practices</w:delText>
        </w:r>
        <w:r w:rsidRPr="00947CEA" w:rsidDel="00496733">
          <w:delText xml:space="preserve"> (accessed August 28, 2018).</w:delText>
        </w:r>
      </w:del>
    </w:p>
    <w:p w14:paraId="52114002" w14:textId="0AA3EE6A" w:rsidR="002025AA" w:rsidRPr="00947CEA" w:rsidDel="00496733" w:rsidRDefault="002025AA">
      <w:pPr>
        <w:pStyle w:val="Bibliography"/>
        <w:rPr>
          <w:del w:id="2163" w:author="Russell, Seth" w:date="2018-11-07T13:41:00Z"/>
        </w:rPr>
      </w:pPr>
      <w:del w:id="2164" w:author="Russell, Seth" w:date="2018-11-07T13:41:00Z">
        <w:r w:rsidRPr="00947CEA" w:rsidDel="00496733">
          <w:delText xml:space="preserve">Justin AbrahmsBig-O notation explained by a self-taught programmer. </w:delText>
        </w:r>
        <w:r w:rsidRPr="00947CEA" w:rsidDel="00496733">
          <w:rPr>
            <w:i/>
            <w:iCs/>
          </w:rPr>
          <w:delText>Available at</w:delText>
        </w:r>
        <w:r w:rsidRPr="00947CEA" w:rsidDel="00496733">
          <w:delText xml:space="preserve"> </w:delText>
        </w:r>
        <w:r w:rsidRPr="00947CEA" w:rsidDel="00496733">
          <w:rPr>
            <w:i/>
            <w:iCs/>
          </w:rPr>
          <w:delText>https://justin.abrah.ms/computer-science/big-o-notation-explained.html</w:delText>
        </w:r>
      </w:del>
    </w:p>
    <w:p w14:paraId="7AD16C8E" w14:textId="3DA57310" w:rsidR="002025AA" w:rsidRPr="00947CEA" w:rsidDel="00496733" w:rsidRDefault="002025AA">
      <w:pPr>
        <w:pStyle w:val="Bibliography"/>
        <w:rPr>
          <w:del w:id="2165" w:author="Russell, Seth" w:date="2018-11-07T13:41:00Z"/>
        </w:rPr>
      </w:pPr>
      <w:del w:id="2166" w:author="Russell, Seth" w:date="2018-11-07T13:41:00Z">
        <w:r w:rsidRPr="00947CEA" w:rsidDel="00496733">
          <w:delText xml:space="preserve">Kent Beck, Erich Gamma 1998. Test Infected: Programmers Love Writing Tests. </w:delText>
        </w:r>
        <w:r w:rsidRPr="00947CEA" w:rsidDel="00496733">
          <w:rPr>
            <w:i/>
            <w:iCs/>
          </w:rPr>
          <w:delText>Java Report</w:delText>
        </w:r>
        <w:r w:rsidRPr="00947CEA" w:rsidDel="00496733">
          <w:delText xml:space="preserve"> 3.</w:delText>
        </w:r>
      </w:del>
    </w:p>
    <w:p w14:paraId="4F3E9000" w14:textId="0C2110C6" w:rsidR="002025AA" w:rsidRPr="00947CEA" w:rsidDel="00496733" w:rsidRDefault="002025AA">
      <w:pPr>
        <w:pStyle w:val="Bibliography"/>
        <w:rPr>
          <w:del w:id="2167" w:author="Russell, Seth" w:date="2018-11-07T13:41:00Z"/>
        </w:rPr>
      </w:pPr>
      <w:del w:id="2168" w:author="Russell, Seth" w:date="2018-11-07T13:41:00Z">
        <w:r w:rsidRPr="00947CEA" w:rsidDel="00496733">
          <w:delText xml:space="preserve">Knuth DE. 1974. Structured Programming with Go to Statements. </w:delText>
        </w:r>
        <w:r w:rsidRPr="00947CEA" w:rsidDel="00496733">
          <w:rPr>
            <w:i/>
            <w:iCs/>
          </w:rPr>
          <w:delText>ACM Comput. Surv.</w:delText>
        </w:r>
        <w:r w:rsidRPr="00947CEA" w:rsidDel="00496733">
          <w:delText xml:space="preserve"> 6:261–301. DOI: 10.1145/356635.356640.</w:delText>
        </w:r>
      </w:del>
    </w:p>
    <w:p w14:paraId="2E273920" w14:textId="626CC30F" w:rsidR="002025AA" w:rsidRPr="00947CEA" w:rsidDel="00496733" w:rsidRDefault="002025AA">
      <w:pPr>
        <w:pStyle w:val="Bibliography"/>
        <w:rPr>
          <w:del w:id="2169" w:author="Russell, Seth" w:date="2018-11-07T13:41:00Z"/>
        </w:rPr>
      </w:pPr>
      <w:del w:id="2170" w:author="Russell, Seth" w:date="2018-11-07T13:41:00Z">
        <w:r w:rsidRPr="00947CEA" w:rsidDel="00496733">
          <w:delText>Koskinen, Jussi. 2015. Software Maintenance Costs</w:delText>
        </w:r>
      </w:del>
    </w:p>
    <w:p w14:paraId="31C75465" w14:textId="2906B2B5" w:rsidR="002025AA" w:rsidRPr="00947CEA" w:rsidDel="00496733" w:rsidRDefault="002025AA">
      <w:pPr>
        <w:pStyle w:val="Bibliography"/>
        <w:rPr>
          <w:del w:id="2171" w:author="Russell, Seth" w:date="2018-11-07T13:41:00Z"/>
        </w:rPr>
      </w:pPr>
      <w:del w:id="2172" w:author="Russell, Seth" w:date="2018-11-07T13:41:00Z">
        <w:r w:rsidRPr="00947CEA" w:rsidDel="00496733">
          <w:delText xml:space="preserve">Kusnierczyk W., Eddelbuettel D., Hasselman B. 2012. </w:delText>
        </w:r>
        <w:r w:rsidRPr="00947CEA" w:rsidDel="00496733">
          <w:rPr>
            <w:i/>
            <w:iCs/>
          </w:rPr>
          <w:delText>rbenchmark: Benchmarking routine for R</w:delText>
        </w:r>
        <w:r w:rsidRPr="00947CEA" w:rsidDel="00496733">
          <w:delText>.</w:delText>
        </w:r>
      </w:del>
    </w:p>
    <w:p w14:paraId="46FD8361" w14:textId="4C9D5954" w:rsidR="002025AA" w:rsidRPr="00947CEA" w:rsidDel="00496733" w:rsidRDefault="002025AA">
      <w:pPr>
        <w:pStyle w:val="Bibliography"/>
        <w:rPr>
          <w:del w:id="2173" w:author="Russell, Seth" w:date="2018-11-07T13:41:00Z"/>
        </w:rPr>
      </w:pPr>
      <w:del w:id="2174" w:author="Russell, Seth" w:date="2018-11-07T13:41:00Z">
        <w:r w:rsidRPr="00947CEA" w:rsidDel="00496733">
          <w:delText xml:space="preserve">Leek JT., Peng RD. 2015. Opinion: Reproducible research can still be wrong: Adopting a prevention approach. </w:delText>
        </w:r>
        <w:r w:rsidRPr="00947CEA" w:rsidDel="00496733">
          <w:rPr>
            <w:i/>
            <w:iCs/>
          </w:rPr>
          <w:delText>Proceedings of the National Academy of Sciences</w:delText>
        </w:r>
        <w:r w:rsidRPr="00947CEA" w:rsidDel="00496733">
          <w:delText xml:space="preserve"> 112:1645–1646. DOI: 10.1073/pnas.1421412111.</w:delText>
        </w:r>
      </w:del>
    </w:p>
    <w:p w14:paraId="06A5EE2B" w14:textId="74DD64C6" w:rsidR="002025AA" w:rsidRPr="00947CEA" w:rsidDel="00496733" w:rsidRDefault="002025AA">
      <w:pPr>
        <w:pStyle w:val="Bibliography"/>
        <w:rPr>
          <w:del w:id="2175" w:author="Russell, Seth" w:date="2018-11-07T13:41:00Z"/>
        </w:rPr>
      </w:pPr>
      <w:del w:id="2176" w:author="Russell, Seth" w:date="2018-11-07T13:41:00Z">
        <w:r w:rsidRPr="00947CEA" w:rsidDel="00496733">
          <w:delText xml:space="preserve">Lentin J., Hennessey A. 2017. </w:delText>
        </w:r>
        <w:r w:rsidRPr="00947CEA" w:rsidDel="00496733">
          <w:rPr>
            <w:i/>
            <w:iCs/>
          </w:rPr>
          <w:delText>unittest: TAP-Compliant Unit Testing</w:delText>
        </w:r>
        <w:r w:rsidRPr="00947CEA" w:rsidDel="00496733">
          <w:delText>.</w:delText>
        </w:r>
      </w:del>
    </w:p>
    <w:p w14:paraId="26AE9781" w14:textId="3D4A0C07" w:rsidR="002025AA" w:rsidRPr="00947CEA" w:rsidDel="00496733" w:rsidRDefault="002025AA">
      <w:pPr>
        <w:pStyle w:val="Bibliography"/>
        <w:rPr>
          <w:del w:id="2177" w:author="Russell, Seth" w:date="2018-11-07T13:41:00Z"/>
        </w:rPr>
      </w:pPr>
      <w:del w:id="2178" w:author="Russell, Seth" w:date="2018-11-07T13:41:00Z">
        <w:r w:rsidRPr="00947CEA" w:rsidDel="00496733">
          <w:delText xml:space="preserve">Luraschi J., Kuo K., Ushey K., Allaire JJ., Macedo S., RStudio., Foundation TAS. 2018. </w:delText>
        </w:r>
        <w:r w:rsidRPr="00947CEA" w:rsidDel="00496733">
          <w:rPr>
            <w:i/>
            <w:iCs/>
          </w:rPr>
          <w:delText>sparklyr: R Interface to Apache Spark</w:delText>
        </w:r>
        <w:r w:rsidRPr="00947CEA" w:rsidDel="00496733">
          <w:delText>.</w:delText>
        </w:r>
      </w:del>
    </w:p>
    <w:p w14:paraId="12F6E5F7" w14:textId="0362C199" w:rsidR="002025AA" w:rsidRPr="00947CEA" w:rsidDel="00496733" w:rsidRDefault="002025AA">
      <w:pPr>
        <w:pStyle w:val="Bibliography"/>
        <w:rPr>
          <w:del w:id="2179" w:author="Russell, Seth" w:date="2018-11-07T13:41:00Z"/>
        </w:rPr>
      </w:pPr>
      <w:del w:id="2180" w:author="Russell, Seth" w:date="2018-11-07T13:41:00Z">
        <w:r w:rsidRPr="00947CEA" w:rsidDel="00496733">
          <w:delText xml:space="preserve">Matloff N. 2016. Software Alchemy: Turning Complex Statistical Computations into Embarrassingly-Parallel Ones. </w:delText>
        </w:r>
        <w:r w:rsidRPr="00947CEA" w:rsidDel="00496733">
          <w:rPr>
            <w:i/>
            <w:iCs/>
          </w:rPr>
          <w:delText>Journal of Statistical Software</w:delText>
        </w:r>
        <w:r w:rsidRPr="00947CEA" w:rsidDel="00496733">
          <w:delText xml:space="preserve"> 71:1–15. DOI: 10.18637/jss.v071.i04.</w:delText>
        </w:r>
      </w:del>
    </w:p>
    <w:p w14:paraId="24E0EDC1" w14:textId="7410ED5B" w:rsidR="002025AA" w:rsidRPr="00947CEA" w:rsidDel="00496733" w:rsidRDefault="002025AA">
      <w:pPr>
        <w:pStyle w:val="Bibliography"/>
        <w:rPr>
          <w:del w:id="2181" w:author="Russell, Seth" w:date="2018-11-07T13:41:00Z"/>
        </w:rPr>
      </w:pPr>
      <w:del w:id="2182" w:author="Russell, Seth" w:date="2018-11-07T13:41:00Z">
        <w:r w:rsidRPr="00947CEA" w:rsidDel="00496733">
          <w:delText xml:space="preserve">Mersmann O. 2018. </w:delText>
        </w:r>
        <w:r w:rsidRPr="00947CEA" w:rsidDel="00496733">
          <w:rPr>
            <w:i/>
            <w:iCs/>
          </w:rPr>
          <w:delText>microbenchmark: Accurate Timing Functions</w:delText>
        </w:r>
        <w:r w:rsidRPr="00947CEA" w:rsidDel="00496733">
          <w:delText>.</w:delText>
        </w:r>
      </w:del>
    </w:p>
    <w:p w14:paraId="640DC15B" w14:textId="5A476E7D" w:rsidR="002025AA" w:rsidRPr="00947CEA" w:rsidDel="00496733" w:rsidRDefault="002025AA">
      <w:pPr>
        <w:pStyle w:val="Bibliography"/>
        <w:rPr>
          <w:del w:id="2183" w:author="Russell, Seth" w:date="2018-11-07T13:41:00Z"/>
        </w:rPr>
      </w:pPr>
      <w:del w:id="2184" w:author="Russell, Seth" w:date="2018-11-07T13:41:00Z">
        <w:r w:rsidRPr="00947CEA" w:rsidDel="00496733">
          <w:delText xml:space="preserve">Nolan R., Padilla-Parra S. 2017. exampletestr—An easy start to unit testing R packages. </w:delText>
        </w:r>
        <w:r w:rsidRPr="00947CEA" w:rsidDel="00496733">
          <w:rPr>
            <w:i/>
            <w:iCs/>
          </w:rPr>
          <w:delText>Wellcome Open Research</w:delText>
        </w:r>
        <w:r w:rsidRPr="00947CEA" w:rsidDel="00496733">
          <w:delText xml:space="preserve"> 2. DOI: 10.12688/wellcomeopenres.11635.2.</w:delText>
        </w:r>
      </w:del>
    </w:p>
    <w:p w14:paraId="7EBF9B65" w14:textId="30EFDD5D" w:rsidR="002025AA" w:rsidRPr="00947CEA" w:rsidDel="00496733" w:rsidRDefault="002025AA">
      <w:pPr>
        <w:pStyle w:val="Bibliography"/>
        <w:rPr>
          <w:del w:id="2185" w:author="Russell, Seth" w:date="2018-11-07T13:41:00Z"/>
        </w:rPr>
      </w:pPr>
      <w:del w:id="2186" w:author="Russell, Seth" w:date="2018-11-07T13:41:00Z">
        <w:r w:rsidRPr="00947CEA" w:rsidDel="00496733">
          <w:delText xml:space="preserve">Nutter B., Lane S. 2018. </w:delText>
        </w:r>
        <w:r w:rsidRPr="00947CEA" w:rsidDel="00496733">
          <w:rPr>
            <w:i/>
            <w:iCs/>
          </w:rPr>
          <w:delText>redcapAPI: Accessing data from REDCap projects using the API</w:delText>
        </w:r>
        <w:r w:rsidRPr="00947CEA" w:rsidDel="00496733">
          <w:delText>. DOI: 10.5281/zenodo.11826.</w:delText>
        </w:r>
      </w:del>
    </w:p>
    <w:p w14:paraId="17B95BA5" w14:textId="4F5F21E5" w:rsidR="002025AA" w:rsidRPr="00947CEA" w:rsidDel="00496733" w:rsidRDefault="002025AA">
      <w:pPr>
        <w:pStyle w:val="Bibliography"/>
        <w:rPr>
          <w:del w:id="2187" w:author="Russell, Seth" w:date="2018-11-07T13:41:00Z"/>
        </w:rPr>
      </w:pPr>
      <w:del w:id="2188" w:author="Russell, Seth" w:date="2018-11-07T13:41:00Z">
        <w:r w:rsidRPr="00947CEA" w:rsidDel="00496733">
          <w:rPr>
            <w:i/>
            <w:iCs/>
          </w:rPr>
          <w:delText>Performance Tips</w:delText>
        </w:r>
      </w:del>
    </w:p>
    <w:p w14:paraId="3CFD766C" w14:textId="723FBC91" w:rsidR="002025AA" w:rsidRPr="00947CEA" w:rsidDel="00496733" w:rsidRDefault="002025AA">
      <w:pPr>
        <w:pStyle w:val="Bibliography"/>
        <w:rPr>
          <w:del w:id="2189" w:author="Russell, Seth" w:date="2018-11-07T13:41:00Z"/>
        </w:rPr>
      </w:pPr>
      <w:del w:id="2190" w:author="Russell, Seth" w:date="2018-11-07T13:41:00Z">
        <w:r w:rsidRPr="00947CEA" w:rsidDel="00496733">
          <w:delText xml:space="preserve">R Core Team 2018. </w:delText>
        </w:r>
        <w:r w:rsidRPr="00947CEA" w:rsidDel="00496733">
          <w:rPr>
            <w:i/>
            <w:iCs/>
          </w:rPr>
          <w:delText>R: A Language and Environment for Statistical Computing</w:delText>
        </w:r>
        <w:r w:rsidRPr="00947CEA" w:rsidDel="00496733">
          <w:delText>. Vienna, Austria: R Foundation for Statistical Computing.</w:delText>
        </w:r>
      </w:del>
    </w:p>
    <w:p w14:paraId="62B4F0E3" w14:textId="543ABB9C" w:rsidR="002025AA" w:rsidRPr="00947CEA" w:rsidDel="00496733" w:rsidRDefault="002025AA">
      <w:pPr>
        <w:pStyle w:val="Bibliography"/>
        <w:rPr>
          <w:del w:id="2191" w:author="Russell, Seth" w:date="2018-11-07T13:41:00Z"/>
        </w:rPr>
      </w:pPr>
      <w:del w:id="2192" w:author="Russell, Seth" w:date="2018-11-07T13:41:00Z">
        <w:r w:rsidRPr="00947CEA" w:rsidDel="00496733">
          <w:rPr>
            <w:i/>
            <w:iCs/>
          </w:rPr>
          <w:delText>Ranorex</w:delText>
        </w:r>
        <w:r w:rsidRPr="00947CEA" w:rsidDel="00496733">
          <w:delText xml:space="preserve"> Ranorex GmbH.</w:delText>
        </w:r>
      </w:del>
    </w:p>
    <w:p w14:paraId="528A24A2" w14:textId="52696EB5" w:rsidR="002025AA" w:rsidRPr="00947CEA" w:rsidDel="00496733" w:rsidRDefault="002025AA">
      <w:pPr>
        <w:pStyle w:val="Bibliography"/>
        <w:rPr>
          <w:del w:id="2193" w:author="Russell, Seth" w:date="2018-11-07T13:41:00Z"/>
        </w:rPr>
      </w:pPr>
      <w:del w:id="2194" w:author="Russell, Seth" w:date="2018-11-07T13:41:00Z">
        <w:r w:rsidRPr="00947CEA" w:rsidDel="00496733">
          <w:delText xml:space="preserve">Rooney P. 2002.Microsoft’s CEO: 80-20 Rule Applies To Bugs, Not Just Features. </w:delText>
        </w:r>
        <w:r w:rsidRPr="00947CEA" w:rsidDel="00496733">
          <w:rPr>
            <w:i/>
            <w:iCs/>
          </w:rPr>
          <w:delText>Available at</w:delText>
        </w:r>
        <w:r w:rsidRPr="00947CEA" w:rsidDel="00496733">
          <w:delText xml:space="preserve"> </w:delText>
        </w:r>
        <w:r w:rsidRPr="00947CEA" w:rsidDel="00496733">
          <w:rPr>
            <w:i/>
            <w:iCs/>
          </w:rPr>
          <w:delText>http://www.crn.com/news/security/18821726/microsofts-ceo-80-20-rule-applies-to-bugs-not-just-features.htm</w:delText>
        </w:r>
      </w:del>
    </w:p>
    <w:p w14:paraId="18AC3179" w14:textId="06A1D49E" w:rsidR="002025AA" w:rsidRPr="00947CEA" w:rsidDel="00496733" w:rsidRDefault="002025AA">
      <w:pPr>
        <w:pStyle w:val="Bibliography"/>
        <w:rPr>
          <w:del w:id="2195" w:author="Russell, Seth" w:date="2018-11-07T13:41:00Z"/>
        </w:rPr>
      </w:pPr>
      <w:del w:id="2196" w:author="Russell, Seth" w:date="2018-11-07T13:41:00Z">
        <w:r w:rsidRPr="00947CEA" w:rsidDel="00496733">
          <w:rPr>
            <w:i/>
            <w:iCs/>
          </w:rPr>
          <w:delText>Selenium</w:delText>
        </w:r>
      </w:del>
    </w:p>
    <w:p w14:paraId="20F2A189" w14:textId="5D8C6FE2" w:rsidR="002025AA" w:rsidRPr="00947CEA" w:rsidDel="00496733" w:rsidRDefault="002025AA">
      <w:pPr>
        <w:pStyle w:val="Bibliography"/>
        <w:rPr>
          <w:del w:id="2197" w:author="Russell, Seth" w:date="2018-11-07T13:41:00Z"/>
        </w:rPr>
      </w:pPr>
      <w:del w:id="2198" w:author="Russell, Seth" w:date="2018-11-07T13:41:00Z">
        <w:r w:rsidRPr="00947CEA" w:rsidDel="00496733">
          <w:delText xml:space="preserve">Sommerville I. 2015. </w:delText>
        </w:r>
        <w:r w:rsidRPr="00947CEA" w:rsidDel="00496733">
          <w:rPr>
            <w:i/>
            <w:iCs/>
          </w:rPr>
          <w:delText>Software Engineering</w:delText>
        </w:r>
        <w:r w:rsidRPr="00947CEA" w:rsidDel="00496733">
          <w:delText>. Boston: Pearson.</w:delText>
        </w:r>
      </w:del>
    </w:p>
    <w:p w14:paraId="172BCF8D" w14:textId="7DD56D48" w:rsidR="002025AA" w:rsidRPr="00947CEA" w:rsidDel="00496733" w:rsidRDefault="002025AA">
      <w:pPr>
        <w:pStyle w:val="Bibliography"/>
        <w:rPr>
          <w:del w:id="2199" w:author="Russell, Seth" w:date="2018-11-07T13:41:00Z"/>
        </w:rPr>
      </w:pPr>
      <w:del w:id="2200" w:author="Russell, Seth" w:date="2018-11-07T13:41:00Z">
        <w:r w:rsidRPr="00947CEA" w:rsidDel="00496733">
          <w:delText xml:space="preserve">Sommerville I. 2016.Giving up on test-first development. </w:delText>
        </w:r>
        <w:r w:rsidRPr="00947CEA" w:rsidDel="00496733">
          <w:rPr>
            <w:i/>
            <w:iCs/>
          </w:rPr>
          <w:delText>Available at</w:delText>
        </w:r>
        <w:r w:rsidRPr="00947CEA" w:rsidDel="00496733">
          <w:delText xml:space="preserve"> </w:delText>
        </w:r>
        <w:r w:rsidRPr="00947CEA" w:rsidDel="00496733">
          <w:rPr>
            <w:i/>
            <w:iCs/>
          </w:rPr>
          <w:delText>http://iansommerville.com/systems-software-and-technology/giving-up-on-test-first-development/</w:delText>
        </w:r>
      </w:del>
    </w:p>
    <w:p w14:paraId="06C61258" w14:textId="4277FF96" w:rsidR="002025AA" w:rsidRPr="00947CEA" w:rsidDel="00496733" w:rsidRDefault="002025AA">
      <w:pPr>
        <w:pStyle w:val="Bibliography"/>
        <w:rPr>
          <w:del w:id="2201" w:author="Russell, Seth" w:date="2018-11-07T13:41:00Z"/>
        </w:rPr>
      </w:pPr>
      <w:del w:id="2202" w:author="Russell, Seth" w:date="2018-11-07T13:41:00Z">
        <w:r w:rsidRPr="00947CEA" w:rsidDel="00496733">
          <w:delText xml:space="preserve">SparkR (R on Spark) - Spark 2.3.2 Documentation. </w:delText>
        </w:r>
        <w:r w:rsidRPr="00947CEA" w:rsidDel="00496733">
          <w:rPr>
            <w:i/>
            <w:iCs/>
          </w:rPr>
          <w:delText>Available at</w:delText>
        </w:r>
        <w:r w:rsidRPr="00947CEA" w:rsidDel="00496733">
          <w:delText xml:space="preserve"> </w:delText>
        </w:r>
        <w:r w:rsidRPr="00947CEA" w:rsidDel="00496733">
          <w:rPr>
            <w:i/>
            <w:iCs/>
          </w:rPr>
          <w:delText>https://spark.apache.org/docs/latest/sparkr.html</w:delText>
        </w:r>
      </w:del>
    </w:p>
    <w:p w14:paraId="77BA5D55" w14:textId="52225710" w:rsidR="002025AA" w:rsidRPr="00947CEA" w:rsidDel="00496733" w:rsidRDefault="002025AA">
      <w:pPr>
        <w:pStyle w:val="Bibliography"/>
        <w:rPr>
          <w:del w:id="2203" w:author="Russell, Seth" w:date="2018-11-07T13:41:00Z"/>
        </w:rPr>
      </w:pPr>
      <w:del w:id="2204" w:author="Russell, Seth" w:date="2018-11-07T13:41:00Z">
        <w:r w:rsidRPr="00947CEA" w:rsidDel="00496733">
          <w:delText xml:space="preserve">SUnit 2017. </w:delText>
        </w:r>
        <w:r w:rsidRPr="00947CEA" w:rsidDel="00496733">
          <w:rPr>
            <w:i/>
            <w:iCs/>
          </w:rPr>
          <w:delText>Wikipedia</w:delText>
        </w:r>
        <w:r w:rsidRPr="00947CEA" w:rsidDel="00496733">
          <w:delText>.</w:delText>
        </w:r>
      </w:del>
    </w:p>
    <w:p w14:paraId="439B7BE4" w14:textId="4D18475D" w:rsidR="002025AA" w:rsidRPr="00947CEA" w:rsidDel="00496733" w:rsidRDefault="002025AA">
      <w:pPr>
        <w:pStyle w:val="Bibliography"/>
        <w:rPr>
          <w:del w:id="2205" w:author="Russell, Seth" w:date="2018-11-07T13:41:00Z"/>
        </w:rPr>
      </w:pPr>
      <w:del w:id="2206" w:author="Russell, Seth" w:date="2018-11-07T13:41:00Z">
        <w:r w:rsidRPr="00947CEA" w:rsidDel="00496733">
          <w:delText xml:space="preserve">The Joint Task Force on Computing Curricula 2015. </w:delText>
        </w:r>
        <w:r w:rsidRPr="00947CEA" w:rsidDel="00496733">
          <w:rPr>
            <w:i/>
            <w:iCs/>
          </w:rPr>
          <w:delText>Curriculum Guidelines for Undergraduate Degree Programs in Software Engineering</w:delText>
        </w:r>
        <w:r w:rsidRPr="00947CEA" w:rsidDel="00496733">
          <w:delText>. New York, NY, USA: ACM.</w:delText>
        </w:r>
      </w:del>
    </w:p>
    <w:p w14:paraId="3EECB6F7" w14:textId="31E1ED3C" w:rsidR="002025AA" w:rsidRPr="00947CEA" w:rsidDel="00496733" w:rsidRDefault="002025AA">
      <w:pPr>
        <w:pStyle w:val="Bibliography"/>
        <w:rPr>
          <w:del w:id="2207" w:author="Russell, Seth" w:date="2018-11-07T13:41:00Z"/>
        </w:rPr>
      </w:pPr>
      <w:del w:id="2208" w:author="Russell, Seth" w:date="2018-11-07T13:41:00Z">
        <w:r w:rsidRPr="00947CEA" w:rsidDel="00496733">
          <w:delText xml:space="preserve">Tierney L., Jarjour R. 2016. </w:delText>
        </w:r>
        <w:r w:rsidRPr="00947CEA" w:rsidDel="00496733">
          <w:rPr>
            <w:i/>
            <w:iCs/>
          </w:rPr>
          <w:delText>proftools: Profile Output Processing Tools for R</w:delText>
        </w:r>
        <w:r w:rsidRPr="00947CEA" w:rsidDel="00496733">
          <w:delText>.</w:delText>
        </w:r>
      </w:del>
    </w:p>
    <w:p w14:paraId="1A33F31B" w14:textId="5230F659" w:rsidR="002025AA" w:rsidRPr="00947CEA" w:rsidDel="00496733" w:rsidRDefault="002025AA">
      <w:pPr>
        <w:pStyle w:val="Bibliography"/>
        <w:rPr>
          <w:del w:id="2209" w:author="Russell, Seth" w:date="2018-11-07T13:41:00Z"/>
        </w:rPr>
      </w:pPr>
      <w:del w:id="2210" w:author="Russell, Seth" w:date="2018-11-07T13:41:00Z">
        <w:r w:rsidRPr="00947CEA" w:rsidDel="00496733">
          <w:delText xml:space="preserve">Tierney L., Rossini AJ., Li N., Sevcikova H. 2018. </w:delText>
        </w:r>
        <w:r w:rsidRPr="00947CEA" w:rsidDel="00496733">
          <w:rPr>
            <w:i/>
            <w:iCs/>
          </w:rPr>
          <w:delText>snow: Simple Network of Workstations</w:delText>
        </w:r>
        <w:r w:rsidRPr="00947CEA" w:rsidDel="00496733">
          <w:delText>.</w:delText>
        </w:r>
      </w:del>
    </w:p>
    <w:p w14:paraId="56021053" w14:textId="117EDA38" w:rsidR="002025AA" w:rsidRPr="00947CEA" w:rsidDel="00496733" w:rsidRDefault="002025AA">
      <w:pPr>
        <w:pStyle w:val="Bibliography"/>
        <w:rPr>
          <w:del w:id="2211" w:author="Russell, Seth" w:date="2018-11-07T13:41:00Z"/>
        </w:rPr>
      </w:pPr>
      <w:del w:id="2212" w:author="Russell, Seth" w:date="2018-11-07T13:41:00Z">
        <w:r w:rsidRPr="00947CEA" w:rsidDel="00496733">
          <w:rPr>
            <w:i/>
            <w:iCs/>
          </w:rPr>
          <w:delText>Unified Functional Testing</w:delText>
        </w:r>
        <w:r w:rsidRPr="00947CEA" w:rsidDel="00496733">
          <w:delText xml:space="preserve"> Microfocus.</w:delText>
        </w:r>
      </w:del>
    </w:p>
    <w:p w14:paraId="28391EDD" w14:textId="1BE1F970" w:rsidR="002025AA" w:rsidRPr="00947CEA" w:rsidDel="00496733" w:rsidRDefault="002025AA">
      <w:pPr>
        <w:pStyle w:val="Bibliography"/>
        <w:rPr>
          <w:del w:id="2213" w:author="Russell, Seth" w:date="2018-11-07T13:41:00Z"/>
        </w:rPr>
      </w:pPr>
      <w:del w:id="2214" w:author="Russell, Seth" w:date="2018-11-07T13:41:00Z">
        <w:r w:rsidRPr="00947CEA" w:rsidDel="00496733">
          <w:rPr>
            <w:i/>
            <w:iCs/>
          </w:rPr>
          <w:delText>Unit testing Anti-patterns catalogue</w:delText>
        </w:r>
      </w:del>
    </w:p>
    <w:p w14:paraId="3261CE8A" w14:textId="10455900" w:rsidR="002025AA" w:rsidRPr="00947CEA" w:rsidDel="00496733" w:rsidRDefault="002025AA">
      <w:pPr>
        <w:pStyle w:val="Bibliography"/>
        <w:rPr>
          <w:del w:id="2215" w:author="Russell, Seth" w:date="2018-11-07T13:41:00Z"/>
        </w:rPr>
      </w:pPr>
      <w:del w:id="2216" w:author="Russell, Seth" w:date="2018-11-07T13:41:00Z">
        <w:r w:rsidRPr="00947CEA" w:rsidDel="00496733">
          <w:delText xml:space="preserve">Weston S. 2017. </w:delText>
        </w:r>
        <w:r w:rsidRPr="00947CEA" w:rsidDel="00496733">
          <w:rPr>
            <w:i/>
            <w:iCs/>
          </w:rPr>
          <w:delText>doMPI: Foreach Parallel Adaptor for the Rmpi Package</w:delText>
        </w:r>
        <w:r w:rsidRPr="00947CEA" w:rsidDel="00496733">
          <w:delText>.</w:delText>
        </w:r>
      </w:del>
    </w:p>
    <w:p w14:paraId="6D3D5E32" w14:textId="713ABE8B" w:rsidR="002025AA" w:rsidRPr="00947CEA" w:rsidDel="00496733" w:rsidRDefault="002025AA">
      <w:pPr>
        <w:pStyle w:val="Bibliography"/>
        <w:rPr>
          <w:del w:id="2217" w:author="Russell, Seth" w:date="2018-11-07T13:41:00Z"/>
        </w:rPr>
      </w:pPr>
      <w:del w:id="2218" w:author="Russell, Seth" w:date="2018-11-07T13:41:00Z">
        <w:r w:rsidRPr="00947CEA" w:rsidDel="00496733">
          <w:delText xml:space="preserve">Wickham H. 2011. testthat: Get Started with Testing. </w:delText>
        </w:r>
        <w:r w:rsidRPr="00947CEA" w:rsidDel="00496733">
          <w:rPr>
            <w:i/>
            <w:iCs/>
          </w:rPr>
          <w:delText>The R Journal</w:delText>
        </w:r>
        <w:r w:rsidRPr="00947CEA" w:rsidDel="00496733">
          <w:delText xml:space="preserve"> 3:5–10.</w:delText>
        </w:r>
      </w:del>
    </w:p>
    <w:p w14:paraId="66538ABD" w14:textId="2EADC6BD" w:rsidR="002025AA" w:rsidRPr="00947CEA" w:rsidDel="00496733" w:rsidRDefault="002025AA">
      <w:pPr>
        <w:pStyle w:val="Bibliography"/>
        <w:rPr>
          <w:del w:id="2219" w:author="Russell, Seth" w:date="2018-11-07T13:41:00Z"/>
        </w:rPr>
      </w:pPr>
      <w:del w:id="2220" w:author="Russell, Seth" w:date="2018-11-07T13:41:00Z">
        <w:r w:rsidRPr="00947CEA" w:rsidDel="00496733">
          <w:delText xml:space="preserve">Wickham H. 2014a. </w:delText>
        </w:r>
        <w:r w:rsidRPr="00947CEA" w:rsidDel="00496733">
          <w:rPr>
            <w:i/>
            <w:iCs/>
          </w:rPr>
          <w:delText>profr: An alternative display for profiling information</w:delText>
        </w:r>
        <w:r w:rsidRPr="00947CEA" w:rsidDel="00496733">
          <w:delText>.</w:delText>
        </w:r>
      </w:del>
    </w:p>
    <w:p w14:paraId="2DFE6820" w14:textId="60595E17" w:rsidR="002025AA" w:rsidRPr="00947CEA" w:rsidDel="00496733" w:rsidRDefault="002025AA">
      <w:pPr>
        <w:pStyle w:val="Bibliography"/>
        <w:rPr>
          <w:del w:id="2221" w:author="Russell, Seth" w:date="2018-11-07T13:41:00Z"/>
        </w:rPr>
      </w:pPr>
      <w:del w:id="2222" w:author="Russell, Seth" w:date="2018-11-07T13:41:00Z">
        <w:r w:rsidRPr="00947CEA" w:rsidDel="00496733">
          <w:delText xml:space="preserve">Wickham H. 2014b. </w:delText>
        </w:r>
        <w:r w:rsidRPr="00947CEA" w:rsidDel="00496733">
          <w:rPr>
            <w:i/>
            <w:iCs/>
          </w:rPr>
          <w:delText>Advanced R</w:delText>
        </w:r>
        <w:r w:rsidRPr="00947CEA" w:rsidDel="00496733">
          <w:delText>. Boca Raton, FL: Chapman and Hall/CRC.</w:delText>
        </w:r>
      </w:del>
    </w:p>
    <w:p w14:paraId="13ED69F2" w14:textId="149F759A" w:rsidR="002025AA" w:rsidRPr="00947CEA" w:rsidDel="00496733" w:rsidRDefault="002025AA">
      <w:pPr>
        <w:pStyle w:val="Bibliography"/>
        <w:rPr>
          <w:del w:id="2223" w:author="Russell, Seth" w:date="2018-11-07T13:41:00Z"/>
        </w:rPr>
      </w:pPr>
      <w:del w:id="2224" w:author="Russell, Seth" w:date="2018-11-07T13:41:00Z">
        <w:r w:rsidRPr="00947CEA" w:rsidDel="00496733">
          <w:delText xml:space="preserve">Wilson G. 2016. Software Carpentry: lessons learned. </w:delText>
        </w:r>
        <w:r w:rsidRPr="00947CEA" w:rsidDel="00496733">
          <w:rPr>
            <w:i/>
            <w:iCs/>
          </w:rPr>
          <w:delText>F1000Research</w:delText>
        </w:r>
        <w:r w:rsidRPr="00947CEA" w:rsidDel="00496733">
          <w:delText>. DOI: 10.12688/f1000research.3-62.v2.</w:delText>
        </w:r>
      </w:del>
    </w:p>
    <w:p w14:paraId="160625FC" w14:textId="73F4DCAD" w:rsidR="002025AA" w:rsidRPr="00947CEA" w:rsidDel="00496733" w:rsidRDefault="002025AA">
      <w:pPr>
        <w:pStyle w:val="Bibliography"/>
        <w:rPr>
          <w:del w:id="2225" w:author="Russell, Seth" w:date="2018-11-07T13:41:00Z"/>
        </w:rPr>
      </w:pPr>
      <w:del w:id="2226" w:author="Russell, Seth" w:date="2018-11-07T13:41:00Z">
        <w:r w:rsidRPr="00947CEA" w:rsidDel="00496733">
          <w:delText xml:space="preserve">Wilson G., Aruliah DA., Brown CT., Hong NPC., Davis M., Guy RT., Haddock SHD., Huff KD., Mitchell IM., Plumbley MD., Waugh B., White EP., Wilson P. 2014. Best Practices for Scientific Computing. </w:delText>
        </w:r>
        <w:r w:rsidRPr="00947CEA" w:rsidDel="00496733">
          <w:rPr>
            <w:i/>
            <w:iCs/>
          </w:rPr>
          <w:delText>PLOS Biology</w:delText>
        </w:r>
        <w:r w:rsidRPr="00947CEA" w:rsidDel="00496733">
          <w:delText xml:space="preserve"> 12:e1001745. DOI: 10.1371/journal.pbio.1001745.</w:delText>
        </w:r>
      </w:del>
    </w:p>
    <w:p w14:paraId="04EBE973" w14:textId="47FE0D05" w:rsidR="002025AA" w:rsidRPr="00947CEA" w:rsidDel="00496733" w:rsidRDefault="002025AA">
      <w:pPr>
        <w:pStyle w:val="Bibliography"/>
        <w:rPr>
          <w:del w:id="2227" w:author="Russell, Seth" w:date="2018-11-07T13:41:00Z"/>
        </w:rPr>
      </w:pPr>
      <w:del w:id="2228" w:author="Russell, Seth" w:date="2018-11-07T13:41:00Z">
        <w:r w:rsidRPr="00947CEA" w:rsidDel="00496733">
          <w:delText xml:space="preserve">Xie Y. 2015. </w:delText>
        </w:r>
        <w:r w:rsidRPr="00947CEA" w:rsidDel="00496733">
          <w:rPr>
            <w:i/>
            <w:iCs/>
          </w:rPr>
          <w:delText>Dynamic Documents with R and knitr</w:delText>
        </w:r>
        <w:r w:rsidRPr="00947CEA" w:rsidDel="00496733">
          <w:delText>. Boca Raton: Chapman and Hall/CRC.</w:delText>
        </w:r>
      </w:del>
    </w:p>
    <w:p w14:paraId="69679D64" w14:textId="1893D000" w:rsidR="002025AA" w:rsidRPr="00947CEA" w:rsidDel="00496733" w:rsidRDefault="002025AA">
      <w:pPr>
        <w:pStyle w:val="Bibliography"/>
        <w:rPr>
          <w:del w:id="2229" w:author="Russell, Seth" w:date="2018-11-07T13:41:00Z"/>
        </w:rPr>
      </w:pPr>
      <w:del w:id="2230" w:author="Russell, Seth" w:date="2018-11-07T13:41:00Z">
        <w:r w:rsidRPr="00947CEA" w:rsidDel="00496733">
          <w:delText xml:space="preserve">Xie Y. 2018. </w:delText>
        </w:r>
        <w:r w:rsidRPr="00947CEA" w:rsidDel="00496733">
          <w:rPr>
            <w:i/>
            <w:iCs/>
          </w:rPr>
          <w:delText>testit: A Simple Package for Testing R Packages</w:delText>
        </w:r>
        <w:r w:rsidRPr="00947CEA" w:rsidDel="00496733">
          <w:delText>.</w:delText>
        </w:r>
      </w:del>
    </w:p>
    <w:p w14:paraId="470E0382" w14:textId="1431CE80" w:rsidR="002025AA" w:rsidRPr="00947CEA" w:rsidDel="00496733" w:rsidRDefault="002025AA">
      <w:pPr>
        <w:pStyle w:val="Bibliography"/>
        <w:rPr>
          <w:del w:id="2231" w:author="Russell, Seth" w:date="2018-11-07T13:41:00Z"/>
        </w:rPr>
      </w:pPr>
      <w:del w:id="2232" w:author="Russell, Seth" w:date="2018-11-07T13:41:00Z">
        <w:r w:rsidRPr="00947CEA" w:rsidDel="00496733">
          <w:delText xml:space="preserve">xUnit 2017. </w:delText>
        </w:r>
        <w:r w:rsidRPr="00947CEA" w:rsidDel="00496733">
          <w:rPr>
            <w:i/>
            <w:iCs/>
          </w:rPr>
          <w:delText>Wikipedia</w:delText>
        </w:r>
        <w:r w:rsidRPr="00947CEA" w:rsidDel="00496733">
          <w:delText>.</w:delText>
        </w:r>
      </w:del>
    </w:p>
    <w:p w14:paraId="7FA96791" w14:textId="7EB84B2B" w:rsidR="002025AA" w:rsidRPr="00947CEA" w:rsidDel="00496733" w:rsidRDefault="002025AA">
      <w:pPr>
        <w:pStyle w:val="Bibliography"/>
        <w:rPr>
          <w:del w:id="2233" w:author="Russell, Seth" w:date="2018-11-07T13:41:00Z"/>
        </w:rPr>
      </w:pPr>
      <w:del w:id="2234" w:author="Russell, Seth" w:date="2018-11-07T13:41:00Z">
        <w:r w:rsidRPr="00947CEA" w:rsidDel="00496733">
          <w:delText xml:space="preserve">Yu H. 2002. Rmpi: Parallel Statistical Computing in R. </w:delText>
        </w:r>
        <w:r w:rsidRPr="00947CEA" w:rsidDel="00496733">
          <w:rPr>
            <w:i/>
            <w:iCs/>
          </w:rPr>
          <w:delText>R News</w:delText>
        </w:r>
        <w:r w:rsidRPr="00947CEA" w:rsidDel="00496733">
          <w:delText xml:space="preserve"> 2:10–14.</w:delText>
        </w:r>
      </w:del>
    </w:p>
    <w:p w14:paraId="0E1B2598" w14:textId="3B1758E1" w:rsidR="002025AA" w:rsidRDefault="002025AA" w:rsidP="002025AA">
      <w:pPr>
        <w:tabs>
          <w:tab w:val="left" w:pos="380"/>
          <w:tab w:val="left" w:pos="500"/>
        </w:tabs>
        <w:contextualSpacing w:val="0"/>
        <w:rPr>
          <w:rFonts w:ascii="Times" w:eastAsia="Cambria" w:hAnsi="Times" w:cs="Times New Roman"/>
          <w:szCs w:val="24"/>
        </w:rPr>
      </w:pPr>
      <w:r>
        <w:rPr>
          <w:rFonts w:ascii="Times" w:eastAsia="Cambria" w:hAnsi="Times" w:cs="Times New Roman"/>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37" w:author="Tell Bennett" w:date="2018-12-20T11:20:00Z" w:initials="TB">
    <w:p w14:paraId="075E59B5" w14:textId="67D87EC5" w:rsidR="008566E7" w:rsidRDefault="008566E7">
      <w:pPr>
        <w:pStyle w:val="CommentText"/>
      </w:pPr>
      <w:r>
        <w:rPr>
          <w:rStyle w:val="CommentReference"/>
        </w:rPr>
        <w:annotationRef/>
      </w:r>
      <w:r>
        <w:t>This might need a little more explication</w:t>
      </w:r>
    </w:p>
  </w:comment>
  <w:comment w:id="1460" w:author="Tell Bennett" w:date="2018-12-20T11:21:00Z" w:initials="TB">
    <w:p w14:paraId="5BD395C1" w14:textId="607317DB" w:rsidR="008566E7" w:rsidRDefault="008566E7">
      <w:pPr>
        <w:pStyle w:val="CommentText"/>
      </w:pPr>
      <w:r>
        <w:rPr>
          <w:rStyle w:val="CommentReference"/>
        </w:rPr>
        <w:annotationRef/>
      </w:r>
      <w:r>
        <w:t>This is a minor point, but isn’t macOS Unix-ba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5E59B5" w15:done="0"/>
  <w15:commentEx w15:paraId="5BD395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5E59B5" w16cid:durableId="1FC5F976"/>
  <w16cid:commentId w16cid:paraId="5BD395C1" w16cid:durableId="1FC5F9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1AAEB6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58F4FFAA"/>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91E26B6"/>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rson w15:author="Microsoft Office User">
    <w15:presenceInfo w15:providerId="None" w15:userId="Microsoft Office User"/>
  </w15:person>
  <w15:person w15:author="Tell Bennett">
    <w15:presenceInfo w15:providerId="None" w15:userId="Tell Ben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3A44"/>
    <w:rsid w:val="000A6459"/>
    <w:rsid w:val="000A6932"/>
    <w:rsid w:val="000D0A99"/>
    <w:rsid w:val="00117069"/>
    <w:rsid w:val="0012215A"/>
    <w:rsid w:val="00131D97"/>
    <w:rsid w:val="00133738"/>
    <w:rsid w:val="001441B5"/>
    <w:rsid w:val="001671D8"/>
    <w:rsid w:val="001673F2"/>
    <w:rsid w:val="00182F59"/>
    <w:rsid w:val="00190970"/>
    <w:rsid w:val="001B60B9"/>
    <w:rsid w:val="001D7D66"/>
    <w:rsid w:val="00201F5C"/>
    <w:rsid w:val="002025AA"/>
    <w:rsid w:val="00217BAE"/>
    <w:rsid w:val="002229AB"/>
    <w:rsid w:val="00234AA4"/>
    <w:rsid w:val="00271BA6"/>
    <w:rsid w:val="002928E3"/>
    <w:rsid w:val="002D08F9"/>
    <w:rsid w:val="002D3D82"/>
    <w:rsid w:val="003370A5"/>
    <w:rsid w:val="00344604"/>
    <w:rsid w:val="00347B9F"/>
    <w:rsid w:val="00351EAE"/>
    <w:rsid w:val="00353C9D"/>
    <w:rsid w:val="00354725"/>
    <w:rsid w:val="003631D8"/>
    <w:rsid w:val="003774B5"/>
    <w:rsid w:val="00382651"/>
    <w:rsid w:val="003C5807"/>
    <w:rsid w:val="003D45F1"/>
    <w:rsid w:val="003D6663"/>
    <w:rsid w:val="003F3272"/>
    <w:rsid w:val="003F4355"/>
    <w:rsid w:val="00407B52"/>
    <w:rsid w:val="004207BD"/>
    <w:rsid w:val="00437F9A"/>
    <w:rsid w:val="00490AF5"/>
    <w:rsid w:val="00496733"/>
    <w:rsid w:val="004A1F94"/>
    <w:rsid w:val="004B4B30"/>
    <w:rsid w:val="004E015E"/>
    <w:rsid w:val="00502B85"/>
    <w:rsid w:val="00530271"/>
    <w:rsid w:val="00535FD7"/>
    <w:rsid w:val="005427CB"/>
    <w:rsid w:val="0056154E"/>
    <w:rsid w:val="00567A0C"/>
    <w:rsid w:val="00570F04"/>
    <w:rsid w:val="00581AFB"/>
    <w:rsid w:val="00581C2E"/>
    <w:rsid w:val="0058364F"/>
    <w:rsid w:val="005866E2"/>
    <w:rsid w:val="005C6BD8"/>
    <w:rsid w:val="005D77AE"/>
    <w:rsid w:val="005E38A0"/>
    <w:rsid w:val="005E3EE0"/>
    <w:rsid w:val="00634D29"/>
    <w:rsid w:val="006441D8"/>
    <w:rsid w:val="00644375"/>
    <w:rsid w:val="0064714E"/>
    <w:rsid w:val="00653710"/>
    <w:rsid w:val="00657C13"/>
    <w:rsid w:val="00660D05"/>
    <w:rsid w:val="006679C1"/>
    <w:rsid w:val="00670A5B"/>
    <w:rsid w:val="00676554"/>
    <w:rsid w:val="006E362D"/>
    <w:rsid w:val="00713746"/>
    <w:rsid w:val="0073166C"/>
    <w:rsid w:val="0073420C"/>
    <w:rsid w:val="00745143"/>
    <w:rsid w:val="00751064"/>
    <w:rsid w:val="007807F5"/>
    <w:rsid w:val="00791F64"/>
    <w:rsid w:val="00793B71"/>
    <w:rsid w:val="007A1086"/>
    <w:rsid w:val="007B6DD5"/>
    <w:rsid w:val="007C7029"/>
    <w:rsid w:val="007F2870"/>
    <w:rsid w:val="00800358"/>
    <w:rsid w:val="00806EBE"/>
    <w:rsid w:val="00823A54"/>
    <w:rsid w:val="00853969"/>
    <w:rsid w:val="008566E7"/>
    <w:rsid w:val="00861616"/>
    <w:rsid w:val="008622E6"/>
    <w:rsid w:val="008637EE"/>
    <w:rsid w:val="00880E84"/>
    <w:rsid w:val="008A575A"/>
    <w:rsid w:val="008D0528"/>
    <w:rsid w:val="008E2B2F"/>
    <w:rsid w:val="008E3EA1"/>
    <w:rsid w:val="00925389"/>
    <w:rsid w:val="00926B3F"/>
    <w:rsid w:val="00932E96"/>
    <w:rsid w:val="00947CEA"/>
    <w:rsid w:val="00950BCA"/>
    <w:rsid w:val="00951C47"/>
    <w:rsid w:val="0095630C"/>
    <w:rsid w:val="009918CC"/>
    <w:rsid w:val="0099516E"/>
    <w:rsid w:val="009A2C71"/>
    <w:rsid w:val="009A5E17"/>
    <w:rsid w:val="009C3AAD"/>
    <w:rsid w:val="009D01E6"/>
    <w:rsid w:val="009E27BB"/>
    <w:rsid w:val="009E3488"/>
    <w:rsid w:val="009E7441"/>
    <w:rsid w:val="009F619F"/>
    <w:rsid w:val="00A031E4"/>
    <w:rsid w:val="00A12BB2"/>
    <w:rsid w:val="00A16AFB"/>
    <w:rsid w:val="00A35CDE"/>
    <w:rsid w:val="00A37569"/>
    <w:rsid w:val="00A408F5"/>
    <w:rsid w:val="00A55A14"/>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95CA8"/>
    <w:rsid w:val="00BB2149"/>
    <w:rsid w:val="00BC0212"/>
    <w:rsid w:val="00BC60C5"/>
    <w:rsid w:val="00BD3FBC"/>
    <w:rsid w:val="00BD5353"/>
    <w:rsid w:val="00C12F5B"/>
    <w:rsid w:val="00C260FD"/>
    <w:rsid w:val="00C3693A"/>
    <w:rsid w:val="00C44ED5"/>
    <w:rsid w:val="00C56EB1"/>
    <w:rsid w:val="00C61E84"/>
    <w:rsid w:val="00C62346"/>
    <w:rsid w:val="00CA58A7"/>
    <w:rsid w:val="00CB23B8"/>
    <w:rsid w:val="00CC1260"/>
    <w:rsid w:val="00CC42E3"/>
    <w:rsid w:val="00CD3DF3"/>
    <w:rsid w:val="00D13247"/>
    <w:rsid w:val="00D15F92"/>
    <w:rsid w:val="00D55AD8"/>
    <w:rsid w:val="00D6059D"/>
    <w:rsid w:val="00D70116"/>
    <w:rsid w:val="00D811FF"/>
    <w:rsid w:val="00D94FB8"/>
    <w:rsid w:val="00DA1B9E"/>
    <w:rsid w:val="00DA534E"/>
    <w:rsid w:val="00E140AC"/>
    <w:rsid w:val="00E17BD7"/>
    <w:rsid w:val="00E206C0"/>
    <w:rsid w:val="00E22C4E"/>
    <w:rsid w:val="00E853FD"/>
    <w:rsid w:val="00E94B55"/>
    <w:rsid w:val="00EB04D4"/>
    <w:rsid w:val="00F10C87"/>
    <w:rsid w:val="00F22B83"/>
    <w:rsid w:val="00F45D21"/>
    <w:rsid w:val="00F52680"/>
    <w:rsid w:val="00F54D92"/>
    <w:rsid w:val="00F672F0"/>
    <w:rsid w:val="00F937D2"/>
    <w:rsid w:val="00FA45A5"/>
    <w:rsid w:val="00FB713D"/>
    <w:rsid w:val="00FC77E3"/>
    <w:rsid w:val="00FD22BE"/>
    <w:rsid w:val="00FD7DF9"/>
    <w:rsid w:val="00FE7216"/>
    <w:rsid w:val="00FE76E0"/>
    <w:rsid w:val="00FF4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qFormat/>
    <w:rsid w:val="004B4B30"/>
    <w:pPr>
      <w:keepNext/>
      <w:keepLines/>
      <w:outlineLvl w:val="0"/>
      <w:pPrChange w:id="0" w:author="Russell, Seth" w:date="2018-12-17T08:21:00Z">
        <w:pPr>
          <w:keepNext/>
          <w:keepLines/>
          <w:spacing w:before="400" w:after="120" w:line="276" w:lineRule="auto"/>
          <w:contextualSpacing/>
          <w:outlineLvl w:val="0"/>
        </w:pPr>
      </w:pPrChange>
    </w:pPr>
    <w:rPr>
      <w:b/>
      <w:sz w:val="36"/>
      <w:szCs w:val="40"/>
      <w:rPrChange w:id="0" w:author="Russell, Seth" w:date="2018-12-17T08:21:00Z">
        <w:rPr>
          <w:rFonts w:ascii="Arial" w:eastAsia="Arial" w:hAnsi="Arial" w:cs="Arial"/>
          <w:sz w:val="36"/>
          <w:szCs w:val="40"/>
          <w:lang w:val="en-US" w:eastAsia="en-US" w:bidi="ar-SA"/>
        </w:rPr>
      </w:rPrChange>
    </w:rPr>
  </w:style>
  <w:style w:type="paragraph" w:styleId="Heading2">
    <w:name w:val="heading 2"/>
    <w:basedOn w:val="Normal1"/>
    <w:next w:val="Normal1"/>
    <w:qFormat/>
    <w:rsid w:val="004B4B30"/>
    <w:pPr>
      <w:keepNext/>
      <w:keepLines/>
      <w:outlineLvl w:val="1"/>
      <w:pPrChange w:id="1" w:author="Russell, Seth" w:date="2018-12-17T08:21:00Z">
        <w:pPr>
          <w:keepNext/>
          <w:keepLines/>
          <w:spacing w:before="360" w:after="120" w:line="276" w:lineRule="auto"/>
          <w:contextualSpacing/>
          <w:outlineLvl w:val="1"/>
        </w:pPr>
      </w:pPrChange>
    </w:pPr>
    <w:rPr>
      <w:b/>
      <w:sz w:val="28"/>
      <w:szCs w:val="32"/>
      <w:rPrChange w:id="1" w:author="Russell, Seth" w:date="2018-12-17T08:21:00Z">
        <w:rPr>
          <w:rFonts w:ascii="Arial" w:eastAsia="Arial" w:hAnsi="Arial" w:cs="Arial"/>
          <w:sz w:val="28"/>
          <w:szCs w:val="32"/>
          <w:lang w:val="en-US" w:eastAsia="en-US" w:bidi="ar-SA"/>
        </w:rPr>
      </w:rPrChange>
    </w:rPr>
  </w:style>
  <w:style w:type="paragraph" w:styleId="Heading3">
    <w:name w:val="heading 3"/>
    <w:basedOn w:val="Normal1"/>
    <w:next w:val="Normal1"/>
    <w:qFormat/>
    <w:rsid w:val="004B4B30"/>
    <w:pPr>
      <w:keepNext/>
      <w:keepLines/>
      <w:outlineLvl w:val="2"/>
      <w:pPrChange w:id="2" w:author="Russell, Seth" w:date="2018-12-17T08:21:00Z">
        <w:pPr>
          <w:keepNext/>
          <w:keepLines/>
          <w:spacing w:before="320" w:after="80" w:line="276" w:lineRule="auto"/>
          <w:contextualSpacing/>
          <w:outlineLvl w:val="2"/>
        </w:pPr>
      </w:pPrChange>
    </w:pPr>
    <w:rPr>
      <w:b/>
      <w:color w:val="434343"/>
      <w:sz w:val="24"/>
      <w:szCs w:val="28"/>
      <w:rPrChange w:id="2" w:author="Russell, Seth" w:date="2018-12-17T08:21:00Z">
        <w:rPr>
          <w:rFonts w:ascii="Arial" w:eastAsia="Arial" w:hAnsi="Arial" w:cs="Arial"/>
          <w:color w:val="434343"/>
          <w:sz w:val="28"/>
          <w:szCs w:val="28"/>
          <w:lang w:val="en-US" w:eastAsia="en-US" w:bidi="ar-SA"/>
        </w:rPr>
      </w:rPrChange>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Change w:id="3" w:author="Russell, Seth" w:date="2018-12-15T17:21:00Z">
        <w:pPr>
          <w:spacing w:line="480" w:lineRule="auto"/>
          <w:ind w:left="720" w:hanging="720"/>
          <w:contextualSpacing/>
        </w:pPr>
      </w:pPrChange>
    </w:pPr>
    <w:rPr>
      <w:rFonts w:ascii="Times" w:hAnsi="Times"/>
      <w:rPrChange w:id="3" w:author="Russell, Seth" w:date="2018-12-15T17:21:00Z">
        <w:rPr>
          <w:rFonts w:ascii="Times" w:eastAsia="Arial" w:hAnsi="Times" w:cs="Arial"/>
          <w:sz w:val="24"/>
          <w:szCs w:val="22"/>
          <w:lang w:val="en-US" w:eastAsia="en-US" w:bidi="ar-SA"/>
        </w:rPr>
      </w:rPrChange>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 w:type="character" w:styleId="CommentReference">
    <w:name w:val="annotation reference"/>
    <w:basedOn w:val="DefaultParagraphFont"/>
    <w:semiHidden/>
    <w:unhideWhenUsed/>
    <w:rsid w:val="00C56EB1"/>
    <w:rPr>
      <w:sz w:val="16"/>
      <w:szCs w:val="16"/>
    </w:rPr>
  </w:style>
  <w:style w:type="paragraph" w:styleId="CommentText">
    <w:name w:val="annotation text"/>
    <w:basedOn w:val="Normal"/>
    <w:link w:val="CommentTextChar"/>
    <w:semiHidden/>
    <w:unhideWhenUsed/>
    <w:rsid w:val="00C56EB1"/>
    <w:pPr>
      <w:spacing w:line="240" w:lineRule="auto"/>
    </w:pPr>
    <w:rPr>
      <w:sz w:val="20"/>
      <w:szCs w:val="20"/>
    </w:rPr>
  </w:style>
  <w:style w:type="character" w:customStyle="1" w:styleId="CommentTextChar">
    <w:name w:val="Comment Text Char"/>
    <w:basedOn w:val="DefaultParagraphFont"/>
    <w:link w:val="CommentText"/>
    <w:semiHidden/>
    <w:rsid w:val="00C56EB1"/>
    <w:rPr>
      <w:sz w:val="20"/>
      <w:szCs w:val="20"/>
    </w:rPr>
  </w:style>
  <w:style w:type="paragraph" w:styleId="CommentSubject">
    <w:name w:val="annotation subject"/>
    <w:basedOn w:val="CommentText"/>
    <w:next w:val="CommentText"/>
    <w:link w:val="CommentSubjectChar"/>
    <w:semiHidden/>
    <w:unhideWhenUsed/>
    <w:rsid w:val="00C56EB1"/>
    <w:rPr>
      <w:b/>
      <w:bCs/>
    </w:rPr>
  </w:style>
  <w:style w:type="character" w:customStyle="1" w:styleId="CommentSubjectChar">
    <w:name w:val="Comment Subject Char"/>
    <w:basedOn w:val="CommentTextChar"/>
    <w:link w:val="CommentSubject"/>
    <w:semiHidden/>
    <w:rsid w:val="00C56E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797800122">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UD2V/pccc"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DB283-6F5F-0844-9992-44EB46692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36761</Words>
  <Characters>209540</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3</cp:revision>
  <dcterms:created xsi:type="dcterms:W3CDTF">2018-12-23T05:09:00Z</dcterms:created>
  <dcterms:modified xsi:type="dcterms:W3CDTF">2018-12-23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JDySHa82"/&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